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1B91BEAE" w:rsidR="008F2CE2" w:rsidRPr="00CC2F87" w:rsidRDefault="001E6923" w:rsidP="00A21B50">
      <w:pPr>
        <w:pStyle w:val="titlepage"/>
      </w:pPr>
      <w:r w:rsidRPr="00CC2F87">
        <w:t>Supervisors:</w:t>
      </w:r>
      <w:r w:rsidRPr="00CC2F87">
        <w:br/>
        <w:t>Tuuli Toivonen</w:t>
      </w:r>
      <w:r w:rsidRPr="00CC2F87">
        <w:br/>
        <w:t>Henrikki Tenkanen</w:t>
      </w:r>
      <w:r w:rsidR="005F521E">
        <w:t>?</w:t>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2F3343">
            <w:pPr>
              <w:pStyle w:val="tiivistelma"/>
              <w:framePr w:hSpace="0" w:wrap="auto" w:vAnchor="margin" w:hAnchor="text" w:xAlign="left" w:yAlign="inline"/>
              <w:tabs>
                <w:tab w:val="left" w:pos="2372"/>
              </w:tabs>
              <w:rPr>
                <w:lang w:val="en-US"/>
              </w:rPr>
            </w:pPr>
            <w:r w:rsidRPr="00CC2F87">
              <w:rPr>
                <w:lang w:val="en-US"/>
              </w:rPr>
              <w:t>Faculty of science</w:t>
            </w:r>
            <w:r w:rsidR="006A3FD7" w:rsidRPr="00CC2F87">
              <w:rPr>
                <w:lang w:val="en-US"/>
              </w:rPr>
              <w:t xml:space="preserve"> </w:t>
            </w:r>
            <w:r w:rsidR="00FE75A6">
              <w:rPr>
                <w:lang w:val="en-US"/>
              </w:rPr>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2F3343">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2F3343">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4FFF47FF" w:rsidR="008F25BB" w:rsidRPr="008F25BB" w:rsidRDefault="008F25BB" w:rsidP="002F3343">
            <w:pPr>
              <w:pStyle w:val="tiivistelma"/>
              <w:framePr w:hSpace="0" w:wrap="auto" w:vAnchor="margin" w:hAnchor="text" w:xAlign="left" w:yAlign="inline"/>
              <w:rPr>
                <w:lang w:val="en-US"/>
              </w:rPr>
            </w:pPr>
            <w:r w:rsidRPr="008F25BB">
              <w:rPr>
                <w:lang w:val="en-US"/>
              </w:rPr>
              <w:t xml:space="preserve">Assessing and minimizing </w:t>
            </w:r>
            <w:r>
              <w:rPr>
                <w:lang w:val="en-US"/>
              </w:rPr>
              <w:t>pedestrians’ exposure to traffic noise with spatial analysis and Web GIS</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464986E1" w:rsidR="006A3FD7" w:rsidRPr="00CC2F87" w:rsidRDefault="004A017D" w:rsidP="002F3343">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2F3343">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1249FDF" w:rsidR="006A3FD7" w:rsidRPr="00CC2F87" w:rsidRDefault="00965068" w:rsidP="002F3343">
            <w:pPr>
              <w:pStyle w:val="tiivistelma"/>
              <w:framePr w:hSpace="0" w:wrap="auto" w:vAnchor="margin" w:hAnchor="text" w:xAlign="left" w:yAlign="inline"/>
              <w:rPr>
                <w:sz w:val="16"/>
                <w:lang w:val="en-US"/>
              </w:rPr>
            </w:pPr>
            <w:r>
              <w:rPr>
                <w:lang w:val="en-US"/>
              </w:rPr>
              <w:t>April</w:t>
            </w:r>
            <w:r w:rsidR="006A3FD7" w:rsidRPr="00CC2F87">
              <w:rPr>
                <w:lang w:val="en-US"/>
              </w:rPr>
              <w:t xml:space="preserve"> 20</w:t>
            </w:r>
            <w:r>
              <w:rPr>
                <w:lang w:val="en-US"/>
              </w:rP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2F3343">
            <w:pPr>
              <w:pStyle w:val="tiivistelma"/>
              <w:framePr w:hSpace="0" w:wrap="auto" w:vAnchor="margin" w:hAnchor="text" w:xAlign="left" w:yAlign="inline"/>
              <w:rPr>
                <w:sz w:val="16"/>
                <w:lang w:val="en-US"/>
              </w:rPr>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40080510" w14:textId="409BAF3E" w:rsidR="00313074" w:rsidRPr="00931F45" w:rsidRDefault="00AF4B39" w:rsidP="002F3343">
            <w:pPr>
              <w:pStyle w:val="tiivistelmateksti"/>
              <w:framePr w:hSpace="0" w:wrap="auto" w:vAnchor="margin" w:hAnchor="text" w:yAlign="inline"/>
            </w:pPr>
            <w:r w:rsidRPr="00931F45">
              <w:t>While active transport modes</w:t>
            </w:r>
            <w:r w:rsidR="00FD195A" w:rsidRPr="00931F45">
              <w:t xml:space="preserve"> (e.g. walking and cycling)</w:t>
            </w:r>
            <w:r w:rsidRPr="00931F45">
              <w:t xml:space="preserve"> </w:t>
            </w:r>
            <w:r w:rsidR="00591490" w:rsidRPr="00931F45">
              <w:t xml:space="preserve">provide health benefits, then journey-time exposure to pollutants may compromise some of </w:t>
            </w:r>
            <w:r w:rsidR="006C6848" w:rsidRPr="00931F45">
              <w:t>these</w:t>
            </w:r>
            <w:r w:rsidR="00591490" w:rsidRPr="00931F45">
              <w:t xml:space="preserve"> positive health effects. </w:t>
            </w:r>
            <w:r w:rsidR="00121B3D" w:rsidRPr="00931F45">
              <w:t xml:space="preserve"> Traffic noise is one of the pollutants caused by vehicular traffic and is likely to cause various negative health effects such increased stress levels and blood pressure. </w:t>
            </w:r>
            <w:r w:rsidR="003E6E27" w:rsidRPr="00931F45">
              <w:t>In the prior studies, citizens exposure to community noise has</w:t>
            </w:r>
            <w:r w:rsidR="00AC1AB9" w:rsidRPr="00931F45">
              <w:t xml:space="preserve"> usually</w:t>
            </w:r>
            <w:r w:rsidR="003E6E27" w:rsidRPr="00931F45">
              <w:t xml:space="preserve"> been assessed in terms of home location</w:t>
            </w:r>
            <w:r w:rsidR="00AC1AB9" w:rsidRPr="00931F45">
              <w:t>, as required by national and international policies</w:t>
            </w:r>
            <w:r w:rsidR="003E6E27" w:rsidRPr="00931F45">
              <w:t xml:space="preserve">. </w:t>
            </w:r>
            <w:r w:rsidR="005A19EB" w:rsidRPr="00931F45">
              <w:t xml:space="preserve">However, it is likely that </w:t>
            </w:r>
            <w:r w:rsidR="00353F4C" w:rsidRPr="00931F45">
              <w:t>the</w:t>
            </w:r>
            <w:r w:rsidR="002A561D" w:rsidRPr="00931F45">
              <w:t xml:space="preserve"> </w:t>
            </w:r>
            <w:r w:rsidR="00AC1AB9" w:rsidRPr="00931F45">
              <w:t xml:space="preserve">static </w:t>
            </w:r>
            <w:r w:rsidR="005A19EB" w:rsidRPr="00931F45">
              <w:t>approach ignores a substantial share of the total daily exposure</w:t>
            </w:r>
            <w:r w:rsidR="00D00F4B" w:rsidRPr="00931F45">
              <w:t>, since people are probably both more exposed noise sources while on the move</w:t>
            </w:r>
            <w:r w:rsidR="005A19EB" w:rsidRPr="00931F45">
              <w:t>.</w:t>
            </w:r>
            <w:r w:rsidR="00ED4333" w:rsidRPr="00931F45">
              <w:t xml:space="preserve"> </w:t>
            </w:r>
          </w:p>
          <w:p w14:paraId="43996940" w14:textId="5F13F0AF" w:rsidR="005036D2" w:rsidRPr="00931F45" w:rsidRDefault="004442F2" w:rsidP="002F3343">
            <w:pPr>
              <w:pStyle w:val="tiivistelmateksti"/>
              <w:framePr w:hSpace="0" w:wrap="auto" w:vAnchor="margin" w:hAnchor="text" w:yAlign="inline"/>
            </w:pPr>
            <w:r w:rsidRPr="00931F45">
              <w:t xml:space="preserve">In this study, I developed a multifunctional routing application for finding both shortest and quietest paths and assessing dynamic exposure to noise on </w:t>
            </w:r>
            <w:r w:rsidR="00770089" w:rsidRPr="00931F45">
              <w:t>the paths</w:t>
            </w:r>
            <w:r w:rsidRPr="00931F45">
              <w:t>.</w:t>
            </w:r>
            <w:r w:rsidR="003201BC" w:rsidRPr="00931F45">
              <w:t xml:space="preserve"> The quiet path routing method </w:t>
            </w:r>
            <w:r w:rsidR="00FB7AE3" w:rsidRPr="00931F45">
              <w:t>employs</w:t>
            </w:r>
            <w:r w:rsidR="003201BC" w:rsidRPr="00931F45">
              <w:t xml:space="preserve"> a custom</w:t>
            </w:r>
            <w:r w:rsidR="00747A90" w:rsidRPr="00931F45">
              <w:t>-designed</w:t>
            </w:r>
            <w:r w:rsidR="003201BC" w:rsidRPr="00931F45">
              <w:t xml:space="preserve"> environmental impedance function for noise.</w:t>
            </w:r>
            <w:r w:rsidRPr="00931F45">
              <w:t xml:space="preserve"> I defined a set indexes for quantifying and comparing </w:t>
            </w:r>
            <w:r w:rsidR="009D29D7" w:rsidRPr="00931F45">
              <w:t xml:space="preserve">dynamic (i.e. journey-time) </w:t>
            </w:r>
            <w:r w:rsidRPr="00931F45">
              <w:t xml:space="preserve">exposure to harmful noise levels. </w:t>
            </w:r>
            <w:r w:rsidR="00267C79" w:rsidRPr="00931F45">
              <w:t xml:space="preserve">The application </w:t>
            </w:r>
            <w:r w:rsidR="004A77CC" w:rsidRPr="00931F45">
              <w:t xml:space="preserve">uses </w:t>
            </w:r>
            <w:r w:rsidR="00267C79" w:rsidRPr="00931F45">
              <w:t xml:space="preserve">street network data extracted from OpenStreetMap and modelled traffic noise data of typical daytime traffic noise levels. </w:t>
            </w:r>
            <w:r w:rsidR="00E21C55">
              <w:t xml:space="preserve">Furthermore, </w:t>
            </w:r>
            <w:r w:rsidR="00E04531" w:rsidRPr="00931F45">
              <w:t xml:space="preserve">I applied the </w:t>
            </w:r>
            <w:r w:rsidR="00F57488" w:rsidRPr="00931F45">
              <w:t xml:space="preserve">developed route planner application </w:t>
            </w:r>
            <w:r w:rsidR="00E04531" w:rsidRPr="00931F45">
              <w:t xml:space="preserve">in assessing </w:t>
            </w:r>
            <w:r w:rsidR="006E0261" w:rsidRPr="00931F45">
              <w:t xml:space="preserve">pedestrians’ </w:t>
            </w:r>
            <w:r w:rsidR="00F95984" w:rsidRPr="00931F45">
              <w:t>dynamic exposure to noise on commuting related walks</w:t>
            </w:r>
            <w:r w:rsidRPr="00931F45">
              <w:t xml:space="preserve"> in 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both c</w:t>
            </w:r>
            <w:r w:rsidR="00E04531" w:rsidRPr="00931F45">
              <w:t xml:space="preserve">ity and neighborhood level. </w:t>
            </w:r>
            <w:r w:rsidR="007D3025" w:rsidRPr="00931F45">
              <w:t>Also</w:t>
            </w:r>
            <w:r w:rsidR="007B7A64" w:rsidRPr="00931F45">
              <w:t>,</w:t>
            </w:r>
            <w:r w:rsidR="007D3025" w:rsidRPr="00931F45">
              <w:t xml:space="preserve"> achievable reductions in exposure to traffic noise by taking quieter paths was assessed </w:t>
            </w:r>
            <w:r w:rsidR="00A21674" w:rsidRPr="00931F45">
              <w:t>with</w:t>
            </w:r>
            <w:r w:rsidR="007D3025" w:rsidRPr="00931F45">
              <w:t xml:space="preserve"> statistical means</w:t>
            </w:r>
            <w:r w:rsidR="001A359C" w:rsidRPr="00931F45">
              <w:t xml:space="preserve"> </w:t>
            </w:r>
            <w:r w:rsidR="00A21674" w:rsidRPr="00931F45">
              <w:t xml:space="preserve">by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5CE68222" w:rsidR="00DB1FA1" w:rsidRDefault="0011262B" w:rsidP="002F3343">
            <w:pPr>
              <w:pStyle w:val="tiivistelmateksti"/>
              <w:framePr w:hSpace="0" w:wrap="auto" w:vAnchor="margin" w:hAnchor="text"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can provide </w:t>
            </w:r>
            <w:r w:rsidR="001D1952" w:rsidRPr="00913AEB">
              <w:t>12–57 % mean reduction in exposure to noise levels higher than 65 dB and 1.6–9.6 dB mean reduction in mean dB</w:t>
            </w:r>
            <w:r w:rsidR="001D1952">
              <w:t>.</w:t>
            </w:r>
            <w:r w:rsidR="00DE079D" w:rsidRPr="00931F45">
              <w:t xml:space="preserve"> </w:t>
            </w:r>
            <w:r w:rsidR="00931F45"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 and can facilitate pedestrians to choose quieter paths.</w:t>
            </w:r>
            <w:r w:rsidR="00931F45">
              <w:t xml:space="preserve"> </w:t>
            </w:r>
            <w:r w:rsidR="001654F0">
              <w:t>As t</w:t>
            </w:r>
            <w:r w:rsidR="00931F45">
              <w:t>he quiet path rout</w:t>
            </w:r>
            <w:r w:rsidR="00E946DB">
              <w:t xml:space="preserve">ing </w:t>
            </w:r>
            <w:r w:rsidR="00931F45">
              <w:t xml:space="preserve">API </w:t>
            </w:r>
            <w:r w:rsidR="006F68F1">
              <w:t xml:space="preserve">is </w:t>
            </w:r>
            <w:r w:rsidR="00931F45">
              <w:t>openly available</w:t>
            </w:r>
            <w:r w:rsidR="001654F0">
              <w:t xml:space="preserve">, </w:t>
            </w:r>
            <w:r w:rsidR="00931F45">
              <w:t xml:space="preserve">anyone </w:t>
            </w:r>
            <w:r w:rsidR="001654F0">
              <w:t xml:space="preserve">can </w:t>
            </w:r>
            <w:r w:rsidR="00931F45">
              <w:t xml:space="preserve">query short and quieter paths equipped with attributes on journey-time noise exposure. </w:t>
            </w:r>
          </w:p>
          <w:p w14:paraId="5A54FF13" w14:textId="4FA1200D" w:rsidR="00E21C55" w:rsidRPr="00931F45" w:rsidRDefault="00E21C55" w:rsidP="002F3343">
            <w:pPr>
              <w:pStyle w:val="tiivistelmateksti"/>
              <w:framePr w:hSpace="0" w:wrap="auto" w:vAnchor="margin" w:hAnchor="text" w:yAlign="inline"/>
            </w:pPr>
            <w:r>
              <w:t xml:space="preserve">The results suggest that at least the following factors affect the achievable reduction in noise exposure on the quiet paths: 1) </w:t>
            </w:r>
            <w:r w:rsidR="00F0191B">
              <w:t>noise exposure on the shortest path, 2) length of the shortest path and 3) additional length of the quiet path.</w:t>
            </w:r>
            <w:r w:rsidR="00577582">
              <w:t xml:space="preserve"> </w:t>
            </w:r>
            <w:r w:rsidR="00CF342B">
              <w:t>It is likely</w:t>
            </w:r>
            <w:r w:rsidR="002F3343">
              <w:t xml:space="preserve"> </w:t>
            </w:r>
            <w:r w:rsidR="00CF342B">
              <w:t>that the 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assessment may not provide </w:t>
            </w:r>
            <w:r w:rsidR="00235424">
              <w:t>especially</w:t>
            </w:r>
            <w:r w:rsidR="002F3343">
              <w:t xml:space="preserve"> reliable results on the real opportunities </w:t>
            </w:r>
            <w:r w:rsidR="00235424">
              <w:t xml:space="preserve">for </w:t>
            </w:r>
            <w:r w:rsidR="002F3343">
              <w:t>walking</w:t>
            </w:r>
            <w:r w:rsidR="00235424">
              <w:t xml:space="preserve"> in quiet</w:t>
            </w:r>
            <w:r w:rsidR="002F3343">
              <w:t xml:space="preserve">. </w:t>
            </w:r>
            <w:r w:rsidR="001053CE">
              <w:t>If</w:t>
            </w:r>
            <w:r w:rsidR="002F3343">
              <w:t xml:space="preserve"> </w:t>
            </w:r>
            <w:r w:rsidR="00AC3753">
              <w:t>developing</w:t>
            </w:r>
            <w:r w:rsidR="002F3343">
              <w:t xml:space="preserve"> exposure-based routing further</w:t>
            </w:r>
            <w:r w:rsidR="003C1127">
              <w:t xml:space="preserve">, attempts should be made to </w:t>
            </w:r>
            <w:r w:rsidR="0025617F">
              <w:t xml:space="preserve">enable </w:t>
            </w:r>
            <w:r w:rsidR="00AC3753">
              <w:t xml:space="preserve">simultaneously </w:t>
            </w:r>
            <w:r w:rsidR="0025617F">
              <w:t xml:space="preserve">assessing </w:t>
            </w:r>
            <w:r w:rsidR="00AC3753">
              <w:t>and optimiz</w:t>
            </w:r>
            <w:r w:rsidR="0025617F">
              <w:t>ing</w:t>
            </w:r>
            <w:r w:rsidR="00AC3753">
              <w:t xml:space="preserve"> multiple environmental exposures </w:t>
            </w:r>
            <w:r w:rsidR="000177A4">
              <w:t>for</w:t>
            </w:r>
            <w:r w:rsidR="00AC3753">
              <w:t xml:space="preserve"> </w:t>
            </w:r>
            <w:r w:rsidR="000177A4">
              <w:t>calculating</w:t>
            </w:r>
            <w:r w:rsidR="00AC3753">
              <w:t xml:space="preserve"> overall healthier paths. </w:t>
            </w:r>
          </w:p>
          <w:p w14:paraId="52B9C13E" w14:textId="01344680" w:rsidR="00313074" w:rsidRPr="00CC2F87" w:rsidRDefault="00313074" w:rsidP="002F3343">
            <w:pPr>
              <w:pStyle w:val="tiivistelma"/>
              <w:framePr w:hSpace="0" w:wrap="auto" w:vAnchor="margin" w:hAnchor="text" w:xAlign="left" w:yAlign="inline"/>
              <w:spacing w:before="120"/>
              <w:rPr>
                <w:lang w:val="en-US"/>
              </w:rPr>
            </w:pP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292BC27D" w:rsidR="006A3FD7" w:rsidRPr="00CC2F87" w:rsidRDefault="006A3FD7" w:rsidP="002F3343">
            <w:pPr>
              <w:pStyle w:val="tiivistelma"/>
              <w:framePr w:hSpace="0" w:wrap="auto" w:vAnchor="margin" w:hAnchor="text" w:xAlign="left" w:yAlign="inline"/>
              <w:rPr>
                <w:lang w:val="en-US"/>
              </w:rPr>
            </w:pPr>
          </w:p>
        </w:tc>
      </w:tr>
      <w:tr w:rsidR="006A3FD7" w:rsidRPr="00CC2F87" w14:paraId="345233FF" w14:textId="77777777" w:rsidTr="002F3343">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2F3343">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p w14:paraId="35590CF0" w14:textId="7F555ABF" w:rsidR="006A3FD7" w:rsidRPr="00CC2F87" w:rsidRDefault="00124FCA" w:rsidP="002F3343">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FB111E">
            <w:pPr>
              <w:pStyle w:val="tiivistelma"/>
              <w:framePr w:hSpace="0" w:wrap="auto" w:vAnchor="margin" w:hAnchor="text" w:xAlign="left" w:yAlign="inline"/>
            </w:pPr>
            <w:proofErr w:type="spellStart"/>
            <w:r w:rsidRPr="00313074">
              <w:rPr>
                <w:szCs w:val="21"/>
              </w:rPr>
              <w:t>Matemaattis</w:t>
            </w:r>
            <w:proofErr w:type="spellEnd"/>
            <w:r w:rsidRPr="00313074">
              <w:rPr>
                <w:szCs w:val="21"/>
              </w:rPr>
              <w:t>-luonnontieteellinen tiedekunta</w:t>
            </w:r>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FB111E">
            <w:pPr>
              <w:pStyle w:val="tiivistelma"/>
              <w:framePr w:hSpace="0" w:wrap="auto" w:vAnchor="margin" w:hAnchor="text" w:xAlign="left" w:yAlign="inline"/>
            </w:pPr>
            <w:r w:rsidRPr="00313074">
              <w:rPr>
                <w:szCs w:val="21"/>
              </w:rPr>
              <w:t>Geotieteiden ja maantieteen laitos</w:t>
            </w:r>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FB111E">
            <w:pPr>
              <w:pStyle w:val="tiivistelma"/>
              <w:framePr w:hSpace="0" w:wrap="auto" w:vAnchor="margin" w:hAnchor="text" w:xAlign="lef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 xml:space="preserve">Työn nimi / </w:t>
            </w:r>
            <w:proofErr w:type="spellStart"/>
            <w:r w:rsidRPr="00313074">
              <w:rPr>
                <w:lang w:val="fi-FI"/>
              </w:rPr>
              <w:t>Arbetets</w:t>
            </w:r>
            <w:proofErr w:type="spellEnd"/>
            <w:r w:rsidRPr="00313074">
              <w:rPr>
                <w:lang w:val="fi-FI"/>
              </w:rPr>
              <w:t xml:space="preserve"> </w:t>
            </w:r>
            <w:proofErr w:type="spellStart"/>
            <w:r w:rsidRPr="00313074">
              <w:rPr>
                <w:lang w:val="fi-FI"/>
              </w:rPr>
              <w:t>titel</w:t>
            </w:r>
            <w:proofErr w:type="spellEnd"/>
            <w:r w:rsidRPr="00313074">
              <w:rPr>
                <w:lang w:val="fi-FI"/>
              </w:rPr>
              <w:t xml:space="preserve"> – </w:t>
            </w:r>
            <w:proofErr w:type="spellStart"/>
            <w:r w:rsidRPr="00313074">
              <w:rPr>
                <w:lang w:val="fi-FI"/>
              </w:rPr>
              <w:t>Title</w:t>
            </w:r>
            <w:proofErr w:type="spellEnd"/>
          </w:p>
          <w:p w14:paraId="31465A5A" w14:textId="4C7C3DA7" w:rsidR="00FB111E" w:rsidRPr="00313074" w:rsidRDefault="00561F2C" w:rsidP="00FB111E">
            <w:pPr>
              <w:pStyle w:val="tiivistelma"/>
              <w:framePr w:hSpace="0" w:wrap="auto" w:vAnchor="margin" w:hAnchor="text" w:xAlign="left" w:yAlign="inline"/>
            </w:pPr>
            <w:r w:rsidRPr="00313074">
              <w:t xml:space="preserve">Jalankulkijoiden melualtistusten arviointi ja minimointi spatiaalisen analyysin ja Web </w:t>
            </w:r>
            <w:proofErr w:type="spellStart"/>
            <w:r w:rsidRPr="00313074">
              <w:t>GIS:n</w:t>
            </w:r>
            <w:proofErr w:type="spellEnd"/>
            <w:r w:rsidRPr="00313074">
              <w:t xml:space="preserve"> keinoin</w:t>
            </w: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FB111E">
            <w:pPr>
              <w:pStyle w:val="tiivistelma"/>
              <w:framePr w:hSpace="0" w:wrap="auto" w:vAnchor="margin" w:hAnchor="text" w:xAlign="left" w:yAlign="inline"/>
              <w:rPr>
                <w:sz w:val="16"/>
              </w:rPr>
            </w:pPr>
            <w:r w:rsidRPr="00313074">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194279EC" w:rsidR="00FB111E" w:rsidRPr="00313074" w:rsidRDefault="00313074" w:rsidP="00FB111E">
            <w:pPr>
              <w:pStyle w:val="tiivistelma"/>
              <w:framePr w:hSpace="0" w:wrap="auto" w:vAnchor="margin" w:hAnchor="text" w:xAlign="left" w:yAlign="inline"/>
              <w:rPr>
                <w:sz w:val="16"/>
              </w:rPr>
            </w:pPr>
            <w:r w:rsidRPr="00313074">
              <w:t>Huhtikuu</w:t>
            </w:r>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FB111E">
            <w:pPr>
              <w:pStyle w:val="tiivistelma"/>
              <w:framePr w:hSpace="0" w:wrap="auto" w:vAnchor="margin" w:hAnchor="text" w:xAlign="left" w:yAlign="inline"/>
              <w:rPr>
                <w:sz w:val="16"/>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FB111E">
            <w:pPr>
              <w:pStyle w:val="tiivistelma"/>
              <w:framePr w:hSpace="0" w:wrap="auto" w:vAnchor="margin" w:hAnchor="text" w:xAlign="lef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FB111E">
            <w:pPr>
              <w:pStyle w:val="tiivistelma"/>
              <w:framePr w:hSpace="0" w:wrap="auto" w:vAnchor="margin" w:hAnchor="text" w:xAlign="left" w:yAlign="inline"/>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p w14:paraId="35D26A82" w14:textId="77777777" w:rsidR="00FB111E" w:rsidRPr="00313074" w:rsidRDefault="00FB111E" w:rsidP="00FB111E">
            <w:pPr>
              <w:pStyle w:val="tiivistelma"/>
              <w:framePr w:hSpace="0" w:wrap="auto" w:vAnchor="margin" w:hAnchor="text" w:xAlign="left" w:yAlign="inline"/>
              <w:rPr>
                <w:sz w:val="16"/>
              </w:rPr>
            </w:pPr>
            <w:r w:rsidRPr="00313074">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05839443" w14:textId="718A03AD" w:rsidR="002F3343"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6292216" w:history="1">
        <w:r w:rsidR="002F3343" w:rsidRPr="002C2563">
          <w:rPr>
            <w:rStyle w:val="Hyperlink"/>
            <w:noProof/>
          </w:rPr>
          <w:t>I.</w:t>
        </w:r>
        <w:r w:rsidR="002F3343">
          <w:rPr>
            <w:rFonts w:asciiTheme="minorHAnsi" w:eastAsiaTheme="minorEastAsia" w:hAnsiTheme="minorHAnsi" w:cstheme="minorBidi"/>
            <w:noProof/>
            <w:lang w:val="en-FI" w:eastAsia="en-GB"/>
          </w:rPr>
          <w:tab/>
        </w:r>
        <w:r w:rsidR="002F3343" w:rsidRPr="002C2563">
          <w:rPr>
            <w:rStyle w:val="Hyperlink"/>
            <w:noProof/>
          </w:rPr>
          <w:t>INTRODUCTION</w:t>
        </w:r>
        <w:r w:rsidR="002F3343">
          <w:rPr>
            <w:noProof/>
            <w:webHidden/>
          </w:rPr>
          <w:tab/>
        </w:r>
        <w:r w:rsidR="002F3343">
          <w:rPr>
            <w:noProof/>
            <w:webHidden/>
          </w:rPr>
          <w:fldChar w:fldCharType="begin"/>
        </w:r>
        <w:r w:rsidR="002F3343">
          <w:rPr>
            <w:noProof/>
            <w:webHidden/>
          </w:rPr>
          <w:instrText xml:space="preserve"> PAGEREF _Toc36292216 \h </w:instrText>
        </w:r>
        <w:r w:rsidR="002F3343">
          <w:rPr>
            <w:noProof/>
            <w:webHidden/>
          </w:rPr>
        </w:r>
        <w:r w:rsidR="002F3343">
          <w:rPr>
            <w:noProof/>
            <w:webHidden/>
          </w:rPr>
          <w:fldChar w:fldCharType="separate"/>
        </w:r>
        <w:r w:rsidR="002F3343">
          <w:rPr>
            <w:noProof/>
            <w:webHidden/>
          </w:rPr>
          <w:t>1</w:t>
        </w:r>
        <w:r w:rsidR="002F3343">
          <w:rPr>
            <w:noProof/>
            <w:webHidden/>
          </w:rPr>
          <w:fldChar w:fldCharType="end"/>
        </w:r>
      </w:hyperlink>
    </w:p>
    <w:p w14:paraId="23DB70E2" w14:textId="09C7DB7E" w:rsidR="002F3343" w:rsidRDefault="002F3343">
      <w:pPr>
        <w:pStyle w:val="TOC1"/>
        <w:tabs>
          <w:tab w:val="left" w:pos="482"/>
          <w:tab w:val="right" w:leader="dot" w:pos="9622"/>
        </w:tabs>
        <w:rPr>
          <w:rFonts w:asciiTheme="minorHAnsi" w:eastAsiaTheme="minorEastAsia" w:hAnsiTheme="minorHAnsi" w:cstheme="minorBidi"/>
          <w:noProof/>
          <w:lang w:val="en-FI" w:eastAsia="en-GB"/>
        </w:rPr>
      </w:pPr>
      <w:hyperlink w:anchor="_Toc36292217" w:history="1">
        <w:r w:rsidRPr="002C2563">
          <w:rPr>
            <w:rStyle w:val="Hyperlink"/>
            <w:noProof/>
          </w:rPr>
          <w:t>II.</w:t>
        </w:r>
        <w:r>
          <w:rPr>
            <w:rFonts w:asciiTheme="minorHAnsi" w:eastAsiaTheme="minorEastAsia" w:hAnsiTheme="minorHAnsi" w:cstheme="minorBidi"/>
            <w:noProof/>
            <w:lang w:val="en-FI" w:eastAsia="en-GB"/>
          </w:rPr>
          <w:tab/>
        </w:r>
        <w:r w:rsidRPr="002C2563">
          <w:rPr>
            <w:rStyle w:val="Hyperlink"/>
            <w:noProof/>
          </w:rPr>
          <w:t>BACKGROUND</w:t>
        </w:r>
        <w:r>
          <w:rPr>
            <w:noProof/>
            <w:webHidden/>
          </w:rPr>
          <w:tab/>
        </w:r>
        <w:r>
          <w:rPr>
            <w:noProof/>
            <w:webHidden/>
          </w:rPr>
          <w:fldChar w:fldCharType="begin"/>
        </w:r>
        <w:r>
          <w:rPr>
            <w:noProof/>
            <w:webHidden/>
          </w:rPr>
          <w:instrText xml:space="preserve"> PAGEREF _Toc36292217 \h </w:instrText>
        </w:r>
        <w:r>
          <w:rPr>
            <w:noProof/>
            <w:webHidden/>
          </w:rPr>
        </w:r>
        <w:r>
          <w:rPr>
            <w:noProof/>
            <w:webHidden/>
          </w:rPr>
          <w:fldChar w:fldCharType="separate"/>
        </w:r>
        <w:r>
          <w:rPr>
            <w:noProof/>
            <w:webHidden/>
          </w:rPr>
          <w:t>3</w:t>
        </w:r>
        <w:r>
          <w:rPr>
            <w:noProof/>
            <w:webHidden/>
          </w:rPr>
          <w:fldChar w:fldCharType="end"/>
        </w:r>
      </w:hyperlink>
    </w:p>
    <w:p w14:paraId="34865DD4" w14:textId="4F7EAAB1"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18" w:history="1">
        <w:r w:rsidRPr="002C2563">
          <w:rPr>
            <w:rStyle w:val="Hyperlink"/>
            <w:noProof/>
          </w:rPr>
          <w:t>2.1 Noise definition and measurement</w:t>
        </w:r>
        <w:r>
          <w:rPr>
            <w:noProof/>
            <w:webHidden/>
          </w:rPr>
          <w:tab/>
        </w:r>
        <w:r>
          <w:rPr>
            <w:noProof/>
            <w:webHidden/>
          </w:rPr>
          <w:fldChar w:fldCharType="begin"/>
        </w:r>
        <w:r>
          <w:rPr>
            <w:noProof/>
            <w:webHidden/>
          </w:rPr>
          <w:instrText xml:space="preserve"> PAGEREF _Toc36292218 \h </w:instrText>
        </w:r>
        <w:r>
          <w:rPr>
            <w:noProof/>
            <w:webHidden/>
          </w:rPr>
        </w:r>
        <w:r>
          <w:rPr>
            <w:noProof/>
            <w:webHidden/>
          </w:rPr>
          <w:fldChar w:fldCharType="separate"/>
        </w:r>
        <w:r>
          <w:rPr>
            <w:noProof/>
            <w:webHidden/>
          </w:rPr>
          <w:t>3</w:t>
        </w:r>
        <w:r>
          <w:rPr>
            <w:noProof/>
            <w:webHidden/>
          </w:rPr>
          <w:fldChar w:fldCharType="end"/>
        </w:r>
      </w:hyperlink>
    </w:p>
    <w:p w14:paraId="21CA4BAF" w14:textId="0A5A88F2"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19" w:history="1">
        <w:r w:rsidRPr="002C2563">
          <w:rPr>
            <w:rStyle w:val="Hyperlink"/>
            <w:noProof/>
          </w:rPr>
          <w:t>2.2 Traffic noise and health</w:t>
        </w:r>
        <w:r>
          <w:rPr>
            <w:noProof/>
            <w:webHidden/>
          </w:rPr>
          <w:tab/>
        </w:r>
        <w:r>
          <w:rPr>
            <w:noProof/>
            <w:webHidden/>
          </w:rPr>
          <w:fldChar w:fldCharType="begin"/>
        </w:r>
        <w:r>
          <w:rPr>
            <w:noProof/>
            <w:webHidden/>
          </w:rPr>
          <w:instrText xml:space="preserve"> PAGEREF _Toc36292219 \h </w:instrText>
        </w:r>
        <w:r>
          <w:rPr>
            <w:noProof/>
            <w:webHidden/>
          </w:rPr>
        </w:r>
        <w:r>
          <w:rPr>
            <w:noProof/>
            <w:webHidden/>
          </w:rPr>
          <w:fldChar w:fldCharType="separate"/>
        </w:r>
        <w:r>
          <w:rPr>
            <w:noProof/>
            <w:webHidden/>
          </w:rPr>
          <w:t>4</w:t>
        </w:r>
        <w:r>
          <w:rPr>
            <w:noProof/>
            <w:webHidden/>
          </w:rPr>
          <w:fldChar w:fldCharType="end"/>
        </w:r>
      </w:hyperlink>
    </w:p>
    <w:p w14:paraId="68C63EDB" w14:textId="03582EC4"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20" w:history="1">
        <w:r w:rsidRPr="002C2563">
          <w:rPr>
            <w:rStyle w:val="Hyperlink"/>
            <w:noProof/>
          </w:rPr>
          <w:t>2.3 Traffic noise modeling</w:t>
        </w:r>
        <w:r>
          <w:rPr>
            <w:noProof/>
            <w:webHidden/>
          </w:rPr>
          <w:tab/>
        </w:r>
        <w:r>
          <w:rPr>
            <w:noProof/>
            <w:webHidden/>
          </w:rPr>
          <w:fldChar w:fldCharType="begin"/>
        </w:r>
        <w:r>
          <w:rPr>
            <w:noProof/>
            <w:webHidden/>
          </w:rPr>
          <w:instrText xml:space="preserve"> PAGEREF _Toc36292220 \h </w:instrText>
        </w:r>
        <w:r>
          <w:rPr>
            <w:noProof/>
            <w:webHidden/>
          </w:rPr>
        </w:r>
        <w:r>
          <w:rPr>
            <w:noProof/>
            <w:webHidden/>
          </w:rPr>
          <w:fldChar w:fldCharType="separate"/>
        </w:r>
        <w:r>
          <w:rPr>
            <w:noProof/>
            <w:webHidden/>
          </w:rPr>
          <w:t>5</w:t>
        </w:r>
        <w:r>
          <w:rPr>
            <w:noProof/>
            <w:webHidden/>
          </w:rPr>
          <w:fldChar w:fldCharType="end"/>
        </w:r>
      </w:hyperlink>
    </w:p>
    <w:p w14:paraId="18663FF0" w14:textId="58DCF624"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21" w:history="1">
        <w:r w:rsidRPr="002C2563">
          <w:rPr>
            <w:rStyle w:val="Hyperlink"/>
            <w:noProof/>
          </w:rPr>
          <w:t>2.4 Concepts and approaches in assessing dynamic exposure</w:t>
        </w:r>
        <w:r>
          <w:rPr>
            <w:noProof/>
            <w:webHidden/>
          </w:rPr>
          <w:tab/>
        </w:r>
        <w:r>
          <w:rPr>
            <w:noProof/>
            <w:webHidden/>
          </w:rPr>
          <w:fldChar w:fldCharType="begin"/>
        </w:r>
        <w:r>
          <w:rPr>
            <w:noProof/>
            <w:webHidden/>
          </w:rPr>
          <w:instrText xml:space="preserve"> PAGEREF _Toc36292221 \h </w:instrText>
        </w:r>
        <w:r>
          <w:rPr>
            <w:noProof/>
            <w:webHidden/>
          </w:rPr>
        </w:r>
        <w:r>
          <w:rPr>
            <w:noProof/>
            <w:webHidden/>
          </w:rPr>
          <w:fldChar w:fldCharType="separate"/>
        </w:r>
        <w:r>
          <w:rPr>
            <w:noProof/>
            <w:webHidden/>
          </w:rPr>
          <w:t>6</w:t>
        </w:r>
        <w:r>
          <w:rPr>
            <w:noProof/>
            <w:webHidden/>
          </w:rPr>
          <w:fldChar w:fldCharType="end"/>
        </w:r>
      </w:hyperlink>
    </w:p>
    <w:p w14:paraId="25AF8EA4" w14:textId="540BC82D"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22" w:history="1">
        <w:r w:rsidRPr="002C2563">
          <w:rPr>
            <w:rStyle w:val="Hyperlink"/>
            <w:noProof/>
          </w:rPr>
          <w:t>2.5 Graph theory and least cost path analysis</w:t>
        </w:r>
        <w:r>
          <w:rPr>
            <w:noProof/>
            <w:webHidden/>
          </w:rPr>
          <w:tab/>
        </w:r>
        <w:r>
          <w:rPr>
            <w:noProof/>
            <w:webHidden/>
          </w:rPr>
          <w:fldChar w:fldCharType="begin"/>
        </w:r>
        <w:r>
          <w:rPr>
            <w:noProof/>
            <w:webHidden/>
          </w:rPr>
          <w:instrText xml:space="preserve"> PAGEREF _Toc36292222 \h </w:instrText>
        </w:r>
        <w:r>
          <w:rPr>
            <w:noProof/>
            <w:webHidden/>
          </w:rPr>
        </w:r>
        <w:r>
          <w:rPr>
            <w:noProof/>
            <w:webHidden/>
          </w:rPr>
          <w:fldChar w:fldCharType="separate"/>
        </w:r>
        <w:r>
          <w:rPr>
            <w:noProof/>
            <w:webHidden/>
          </w:rPr>
          <w:t>8</w:t>
        </w:r>
        <w:r>
          <w:rPr>
            <w:noProof/>
            <w:webHidden/>
          </w:rPr>
          <w:fldChar w:fldCharType="end"/>
        </w:r>
      </w:hyperlink>
    </w:p>
    <w:p w14:paraId="5AFFE2BF" w14:textId="48CF3BCB"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23" w:history="1">
        <w:r w:rsidRPr="002C2563">
          <w:rPr>
            <w:rStyle w:val="Hyperlink"/>
            <w:noProof/>
          </w:rPr>
          <w:t>2.6 Exposure-based impedances in routing</w:t>
        </w:r>
        <w:r>
          <w:rPr>
            <w:noProof/>
            <w:webHidden/>
          </w:rPr>
          <w:tab/>
        </w:r>
        <w:r>
          <w:rPr>
            <w:noProof/>
            <w:webHidden/>
          </w:rPr>
          <w:fldChar w:fldCharType="begin"/>
        </w:r>
        <w:r>
          <w:rPr>
            <w:noProof/>
            <w:webHidden/>
          </w:rPr>
          <w:instrText xml:space="preserve"> PAGEREF _Toc36292223 \h </w:instrText>
        </w:r>
        <w:r>
          <w:rPr>
            <w:noProof/>
            <w:webHidden/>
          </w:rPr>
        </w:r>
        <w:r>
          <w:rPr>
            <w:noProof/>
            <w:webHidden/>
          </w:rPr>
          <w:fldChar w:fldCharType="separate"/>
        </w:r>
        <w:r>
          <w:rPr>
            <w:noProof/>
            <w:webHidden/>
          </w:rPr>
          <w:t>10</w:t>
        </w:r>
        <w:r>
          <w:rPr>
            <w:noProof/>
            <w:webHidden/>
          </w:rPr>
          <w:fldChar w:fldCharType="end"/>
        </w:r>
      </w:hyperlink>
    </w:p>
    <w:p w14:paraId="25AAA9EE" w14:textId="16D7B534"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24" w:history="1">
        <w:r w:rsidRPr="002C2563">
          <w:rPr>
            <w:rStyle w:val="Hyperlink"/>
            <w:noProof/>
          </w:rPr>
          <w:t>2.7 Web GIS concepts and developments</w:t>
        </w:r>
        <w:r>
          <w:rPr>
            <w:noProof/>
            <w:webHidden/>
          </w:rPr>
          <w:tab/>
        </w:r>
        <w:r>
          <w:rPr>
            <w:noProof/>
            <w:webHidden/>
          </w:rPr>
          <w:fldChar w:fldCharType="begin"/>
        </w:r>
        <w:r>
          <w:rPr>
            <w:noProof/>
            <w:webHidden/>
          </w:rPr>
          <w:instrText xml:space="preserve"> PAGEREF _Toc36292224 \h </w:instrText>
        </w:r>
        <w:r>
          <w:rPr>
            <w:noProof/>
            <w:webHidden/>
          </w:rPr>
        </w:r>
        <w:r>
          <w:rPr>
            <w:noProof/>
            <w:webHidden/>
          </w:rPr>
          <w:fldChar w:fldCharType="separate"/>
        </w:r>
        <w:r>
          <w:rPr>
            <w:noProof/>
            <w:webHidden/>
          </w:rPr>
          <w:t>12</w:t>
        </w:r>
        <w:r>
          <w:rPr>
            <w:noProof/>
            <w:webHidden/>
          </w:rPr>
          <w:fldChar w:fldCharType="end"/>
        </w:r>
      </w:hyperlink>
    </w:p>
    <w:p w14:paraId="1F45E28F" w14:textId="21C1BCEE" w:rsidR="002F3343" w:rsidRDefault="002F3343">
      <w:pPr>
        <w:pStyle w:val="TOC1"/>
        <w:tabs>
          <w:tab w:val="left" w:pos="720"/>
          <w:tab w:val="right" w:leader="dot" w:pos="9622"/>
        </w:tabs>
        <w:rPr>
          <w:rFonts w:asciiTheme="minorHAnsi" w:eastAsiaTheme="minorEastAsia" w:hAnsiTheme="minorHAnsi" w:cstheme="minorBidi"/>
          <w:noProof/>
          <w:lang w:val="en-FI" w:eastAsia="en-GB"/>
        </w:rPr>
      </w:pPr>
      <w:hyperlink w:anchor="_Toc36292225" w:history="1">
        <w:r w:rsidRPr="002C2563">
          <w:rPr>
            <w:rStyle w:val="Hyperlink"/>
            <w:noProof/>
          </w:rPr>
          <w:t>III.</w:t>
        </w:r>
        <w:r>
          <w:rPr>
            <w:rFonts w:asciiTheme="minorHAnsi" w:eastAsiaTheme="minorEastAsia" w:hAnsiTheme="minorHAnsi" w:cstheme="minorBidi"/>
            <w:noProof/>
            <w:lang w:val="en-FI" w:eastAsia="en-GB"/>
          </w:rPr>
          <w:tab/>
        </w:r>
        <w:r w:rsidRPr="002C2563">
          <w:rPr>
            <w:rStyle w:val="Hyperlink"/>
            <w:noProof/>
          </w:rPr>
          <w:t>DATA &amp; METHODS</w:t>
        </w:r>
        <w:r>
          <w:rPr>
            <w:noProof/>
            <w:webHidden/>
          </w:rPr>
          <w:tab/>
        </w:r>
        <w:r>
          <w:rPr>
            <w:noProof/>
            <w:webHidden/>
          </w:rPr>
          <w:fldChar w:fldCharType="begin"/>
        </w:r>
        <w:r>
          <w:rPr>
            <w:noProof/>
            <w:webHidden/>
          </w:rPr>
          <w:instrText xml:space="preserve"> PAGEREF _Toc36292225 \h </w:instrText>
        </w:r>
        <w:r>
          <w:rPr>
            <w:noProof/>
            <w:webHidden/>
          </w:rPr>
        </w:r>
        <w:r>
          <w:rPr>
            <w:noProof/>
            <w:webHidden/>
          </w:rPr>
          <w:fldChar w:fldCharType="separate"/>
        </w:r>
        <w:r>
          <w:rPr>
            <w:noProof/>
            <w:webHidden/>
          </w:rPr>
          <w:t>15</w:t>
        </w:r>
        <w:r>
          <w:rPr>
            <w:noProof/>
            <w:webHidden/>
          </w:rPr>
          <w:fldChar w:fldCharType="end"/>
        </w:r>
      </w:hyperlink>
    </w:p>
    <w:p w14:paraId="57114C48" w14:textId="5F749DEA"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26" w:history="1">
        <w:r w:rsidRPr="002C2563">
          <w:rPr>
            <w:rStyle w:val="Hyperlink"/>
            <w:noProof/>
          </w:rPr>
          <w:t>3.1 Overview of the methods</w:t>
        </w:r>
        <w:r>
          <w:rPr>
            <w:noProof/>
            <w:webHidden/>
          </w:rPr>
          <w:tab/>
        </w:r>
        <w:r>
          <w:rPr>
            <w:noProof/>
            <w:webHidden/>
          </w:rPr>
          <w:fldChar w:fldCharType="begin"/>
        </w:r>
        <w:r>
          <w:rPr>
            <w:noProof/>
            <w:webHidden/>
          </w:rPr>
          <w:instrText xml:space="preserve"> PAGEREF _Toc36292226 \h </w:instrText>
        </w:r>
        <w:r>
          <w:rPr>
            <w:noProof/>
            <w:webHidden/>
          </w:rPr>
        </w:r>
        <w:r>
          <w:rPr>
            <w:noProof/>
            <w:webHidden/>
          </w:rPr>
          <w:fldChar w:fldCharType="separate"/>
        </w:r>
        <w:r>
          <w:rPr>
            <w:noProof/>
            <w:webHidden/>
          </w:rPr>
          <w:t>15</w:t>
        </w:r>
        <w:r>
          <w:rPr>
            <w:noProof/>
            <w:webHidden/>
          </w:rPr>
          <w:fldChar w:fldCharType="end"/>
        </w:r>
      </w:hyperlink>
    </w:p>
    <w:p w14:paraId="4DA8592C" w14:textId="6AE4041B"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27" w:history="1">
        <w:r w:rsidRPr="002C2563">
          <w:rPr>
            <w:rStyle w:val="Hyperlink"/>
            <w:noProof/>
          </w:rPr>
          <w:t>3.2 Study area</w:t>
        </w:r>
        <w:r>
          <w:rPr>
            <w:noProof/>
            <w:webHidden/>
          </w:rPr>
          <w:tab/>
        </w:r>
        <w:r>
          <w:rPr>
            <w:noProof/>
            <w:webHidden/>
          </w:rPr>
          <w:fldChar w:fldCharType="begin"/>
        </w:r>
        <w:r>
          <w:rPr>
            <w:noProof/>
            <w:webHidden/>
          </w:rPr>
          <w:instrText xml:space="preserve"> PAGEREF _Toc36292227 \h </w:instrText>
        </w:r>
        <w:r>
          <w:rPr>
            <w:noProof/>
            <w:webHidden/>
          </w:rPr>
        </w:r>
        <w:r>
          <w:rPr>
            <w:noProof/>
            <w:webHidden/>
          </w:rPr>
          <w:fldChar w:fldCharType="separate"/>
        </w:r>
        <w:r>
          <w:rPr>
            <w:noProof/>
            <w:webHidden/>
          </w:rPr>
          <w:t>15</w:t>
        </w:r>
        <w:r>
          <w:rPr>
            <w:noProof/>
            <w:webHidden/>
          </w:rPr>
          <w:fldChar w:fldCharType="end"/>
        </w:r>
      </w:hyperlink>
    </w:p>
    <w:p w14:paraId="4E71BFDB" w14:textId="0788EC7D"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28" w:history="1">
        <w:r w:rsidRPr="002C2563">
          <w:rPr>
            <w:rStyle w:val="Hyperlink"/>
            <w:noProof/>
          </w:rPr>
          <w:t>3.3 Data</w:t>
        </w:r>
        <w:r>
          <w:rPr>
            <w:noProof/>
            <w:webHidden/>
          </w:rPr>
          <w:tab/>
        </w:r>
        <w:r>
          <w:rPr>
            <w:noProof/>
            <w:webHidden/>
          </w:rPr>
          <w:fldChar w:fldCharType="begin"/>
        </w:r>
        <w:r>
          <w:rPr>
            <w:noProof/>
            <w:webHidden/>
          </w:rPr>
          <w:instrText xml:space="preserve"> PAGEREF _Toc36292228 \h </w:instrText>
        </w:r>
        <w:r>
          <w:rPr>
            <w:noProof/>
            <w:webHidden/>
          </w:rPr>
        </w:r>
        <w:r>
          <w:rPr>
            <w:noProof/>
            <w:webHidden/>
          </w:rPr>
          <w:fldChar w:fldCharType="separate"/>
        </w:r>
        <w:r>
          <w:rPr>
            <w:noProof/>
            <w:webHidden/>
          </w:rPr>
          <w:t>16</w:t>
        </w:r>
        <w:r>
          <w:rPr>
            <w:noProof/>
            <w:webHidden/>
          </w:rPr>
          <w:fldChar w:fldCharType="end"/>
        </w:r>
      </w:hyperlink>
    </w:p>
    <w:p w14:paraId="7CDA0A59" w14:textId="0F836EAF"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29" w:history="1">
        <w:r w:rsidRPr="002C2563">
          <w:rPr>
            <w:rStyle w:val="Hyperlink"/>
            <w:noProof/>
          </w:rPr>
          <w:t>3.3.1 Modelled traffic noise data</w:t>
        </w:r>
        <w:r>
          <w:rPr>
            <w:noProof/>
            <w:webHidden/>
          </w:rPr>
          <w:tab/>
        </w:r>
        <w:r>
          <w:rPr>
            <w:noProof/>
            <w:webHidden/>
          </w:rPr>
          <w:fldChar w:fldCharType="begin"/>
        </w:r>
        <w:r>
          <w:rPr>
            <w:noProof/>
            <w:webHidden/>
          </w:rPr>
          <w:instrText xml:space="preserve"> PAGEREF _Toc36292229 \h </w:instrText>
        </w:r>
        <w:r>
          <w:rPr>
            <w:noProof/>
            <w:webHidden/>
          </w:rPr>
        </w:r>
        <w:r>
          <w:rPr>
            <w:noProof/>
            <w:webHidden/>
          </w:rPr>
          <w:fldChar w:fldCharType="separate"/>
        </w:r>
        <w:r>
          <w:rPr>
            <w:noProof/>
            <w:webHidden/>
          </w:rPr>
          <w:t>17</w:t>
        </w:r>
        <w:r>
          <w:rPr>
            <w:noProof/>
            <w:webHidden/>
          </w:rPr>
          <w:fldChar w:fldCharType="end"/>
        </w:r>
      </w:hyperlink>
    </w:p>
    <w:p w14:paraId="53CBF7B6" w14:textId="4C152C38"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30" w:history="1">
        <w:r w:rsidRPr="002C2563">
          <w:rPr>
            <w:rStyle w:val="Hyperlink"/>
            <w:noProof/>
          </w:rPr>
          <w:t>3.3.2 OpenStreetMap data</w:t>
        </w:r>
        <w:r>
          <w:rPr>
            <w:noProof/>
            <w:webHidden/>
          </w:rPr>
          <w:tab/>
        </w:r>
        <w:r>
          <w:rPr>
            <w:noProof/>
            <w:webHidden/>
          </w:rPr>
          <w:fldChar w:fldCharType="begin"/>
        </w:r>
        <w:r>
          <w:rPr>
            <w:noProof/>
            <w:webHidden/>
          </w:rPr>
          <w:instrText xml:space="preserve"> PAGEREF _Toc36292230 \h </w:instrText>
        </w:r>
        <w:r>
          <w:rPr>
            <w:noProof/>
            <w:webHidden/>
          </w:rPr>
        </w:r>
        <w:r>
          <w:rPr>
            <w:noProof/>
            <w:webHidden/>
          </w:rPr>
          <w:fldChar w:fldCharType="separate"/>
        </w:r>
        <w:r>
          <w:rPr>
            <w:noProof/>
            <w:webHidden/>
          </w:rPr>
          <w:t>21</w:t>
        </w:r>
        <w:r>
          <w:rPr>
            <w:noProof/>
            <w:webHidden/>
          </w:rPr>
          <w:fldChar w:fldCharType="end"/>
        </w:r>
      </w:hyperlink>
    </w:p>
    <w:p w14:paraId="52EAD2DD" w14:textId="6F091D46"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31" w:history="1">
        <w:r w:rsidRPr="002C2563">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6292231 \h </w:instrText>
        </w:r>
        <w:r>
          <w:rPr>
            <w:noProof/>
            <w:webHidden/>
          </w:rPr>
        </w:r>
        <w:r>
          <w:rPr>
            <w:noProof/>
            <w:webHidden/>
          </w:rPr>
          <w:fldChar w:fldCharType="separate"/>
        </w:r>
        <w:r>
          <w:rPr>
            <w:noProof/>
            <w:webHidden/>
          </w:rPr>
          <w:t>22</w:t>
        </w:r>
        <w:r>
          <w:rPr>
            <w:noProof/>
            <w:webHidden/>
          </w:rPr>
          <w:fldChar w:fldCharType="end"/>
        </w:r>
      </w:hyperlink>
    </w:p>
    <w:p w14:paraId="15A848A5" w14:textId="25257BB7"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32" w:history="1">
        <w:r w:rsidRPr="002C2563">
          <w:rPr>
            <w:rStyle w:val="Hyperlink"/>
            <w:noProof/>
          </w:rPr>
          <w:t>3.3.4 Routing service of the local public transport authority</w:t>
        </w:r>
        <w:r>
          <w:rPr>
            <w:noProof/>
            <w:webHidden/>
          </w:rPr>
          <w:tab/>
        </w:r>
        <w:r>
          <w:rPr>
            <w:noProof/>
            <w:webHidden/>
          </w:rPr>
          <w:fldChar w:fldCharType="begin"/>
        </w:r>
        <w:r>
          <w:rPr>
            <w:noProof/>
            <w:webHidden/>
          </w:rPr>
          <w:instrText xml:space="preserve"> PAGEREF _Toc36292232 \h </w:instrText>
        </w:r>
        <w:r>
          <w:rPr>
            <w:noProof/>
            <w:webHidden/>
          </w:rPr>
        </w:r>
        <w:r>
          <w:rPr>
            <w:noProof/>
            <w:webHidden/>
          </w:rPr>
          <w:fldChar w:fldCharType="separate"/>
        </w:r>
        <w:r>
          <w:rPr>
            <w:noProof/>
            <w:webHidden/>
          </w:rPr>
          <w:t>23</w:t>
        </w:r>
        <w:r>
          <w:rPr>
            <w:noProof/>
            <w:webHidden/>
          </w:rPr>
          <w:fldChar w:fldCharType="end"/>
        </w:r>
      </w:hyperlink>
    </w:p>
    <w:p w14:paraId="73F7AC0B" w14:textId="3DBCCE1F"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33" w:history="1">
        <w:r w:rsidRPr="002C2563">
          <w:rPr>
            <w:rStyle w:val="Hyperlink"/>
            <w:noProof/>
          </w:rPr>
          <w:t>3.4 Technical framework and architecture</w:t>
        </w:r>
        <w:r>
          <w:rPr>
            <w:noProof/>
            <w:webHidden/>
          </w:rPr>
          <w:tab/>
        </w:r>
        <w:r>
          <w:rPr>
            <w:noProof/>
            <w:webHidden/>
          </w:rPr>
          <w:fldChar w:fldCharType="begin"/>
        </w:r>
        <w:r>
          <w:rPr>
            <w:noProof/>
            <w:webHidden/>
          </w:rPr>
          <w:instrText xml:space="preserve"> PAGEREF _Toc36292233 \h </w:instrText>
        </w:r>
        <w:r>
          <w:rPr>
            <w:noProof/>
            <w:webHidden/>
          </w:rPr>
        </w:r>
        <w:r>
          <w:rPr>
            <w:noProof/>
            <w:webHidden/>
          </w:rPr>
          <w:fldChar w:fldCharType="separate"/>
        </w:r>
        <w:r>
          <w:rPr>
            <w:noProof/>
            <w:webHidden/>
          </w:rPr>
          <w:t>23</w:t>
        </w:r>
        <w:r>
          <w:rPr>
            <w:noProof/>
            <w:webHidden/>
          </w:rPr>
          <w:fldChar w:fldCharType="end"/>
        </w:r>
      </w:hyperlink>
    </w:p>
    <w:p w14:paraId="7F90147C" w14:textId="79E0E4B2"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34" w:history="1">
        <w:r w:rsidRPr="002C2563">
          <w:rPr>
            <w:rStyle w:val="Hyperlink"/>
            <w:noProof/>
          </w:rPr>
          <w:t>3.5 Quiet path routing method</w:t>
        </w:r>
        <w:r>
          <w:rPr>
            <w:noProof/>
            <w:webHidden/>
          </w:rPr>
          <w:tab/>
        </w:r>
        <w:r>
          <w:rPr>
            <w:noProof/>
            <w:webHidden/>
          </w:rPr>
          <w:fldChar w:fldCharType="begin"/>
        </w:r>
        <w:r>
          <w:rPr>
            <w:noProof/>
            <w:webHidden/>
          </w:rPr>
          <w:instrText xml:space="preserve"> PAGEREF _Toc36292234 \h </w:instrText>
        </w:r>
        <w:r>
          <w:rPr>
            <w:noProof/>
            <w:webHidden/>
          </w:rPr>
        </w:r>
        <w:r>
          <w:rPr>
            <w:noProof/>
            <w:webHidden/>
          </w:rPr>
          <w:fldChar w:fldCharType="separate"/>
        </w:r>
        <w:r>
          <w:rPr>
            <w:noProof/>
            <w:webHidden/>
          </w:rPr>
          <w:t>25</w:t>
        </w:r>
        <w:r>
          <w:rPr>
            <w:noProof/>
            <w:webHidden/>
          </w:rPr>
          <w:fldChar w:fldCharType="end"/>
        </w:r>
      </w:hyperlink>
    </w:p>
    <w:p w14:paraId="556EC7DD" w14:textId="0B4C9DFE"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35" w:history="1">
        <w:r w:rsidRPr="002C2563">
          <w:rPr>
            <w:rStyle w:val="Hyperlink"/>
            <w:noProof/>
          </w:rPr>
          <w:t>3.5.1 Environmental impedance function</w:t>
        </w:r>
        <w:r>
          <w:rPr>
            <w:noProof/>
            <w:webHidden/>
          </w:rPr>
          <w:tab/>
        </w:r>
        <w:r>
          <w:rPr>
            <w:noProof/>
            <w:webHidden/>
          </w:rPr>
          <w:fldChar w:fldCharType="begin"/>
        </w:r>
        <w:r>
          <w:rPr>
            <w:noProof/>
            <w:webHidden/>
          </w:rPr>
          <w:instrText xml:space="preserve"> PAGEREF _Toc36292235 \h </w:instrText>
        </w:r>
        <w:r>
          <w:rPr>
            <w:noProof/>
            <w:webHidden/>
          </w:rPr>
        </w:r>
        <w:r>
          <w:rPr>
            <w:noProof/>
            <w:webHidden/>
          </w:rPr>
          <w:fldChar w:fldCharType="separate"/>
        </w:r>
        <w:r>
          <w:rPr>
            <w:noProof/>
            <w:webHidden/>
          </w:rPr>
          <w:t>25</w:t>
        </w:r>
        <w:r>
          <w:rPr>
            <w:noProof/>
            <w:webHidden/>
          </w:rPr>
          <w:fldChar w:fldCharType="end"/>
        </w:r>
      </w:hyperlink>
    </w:p>
    <w:p w14:paraId="15F65C01" w14:textId="1755C865"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36" w:history="1">
        <w:r w:rsidRPr="002C2563">
          <w:rPr>
            <w:rStyle w:val="Hyperlink"/>
            <w:noProof/>
          </w:rPr>
          <w:t>3.5.2 Network acquisition and manipulation</w:t>
        </w:r>
        <w:r>
          <w:rPr>
            <w:noProof/>
            <w:webHidden/>
          </w:rPr>
          <w:tab/>
        </w:r>
        <w:r>
          <w:rPr>
            <w:noProof/>
            <w:webHidden/>
          </w:rPr>
          <w:fldChar w:fldCharType="begin"/>
        </w:r>
        <w:r>
          <w:rPr>
            <w:noProof/>
            <w:webHidden/>
          </w:rPr>
          <w:instrText xml:space="preserve"> PAGEREF _Toc36292236 \h </w:instrText>
        </w:r>
        <w:r>
          <w:rPr>
            <w:noProof/>
            <w:webHidden/>
          </w:rPr>
        </w:r>
        <w:r>
          <w:rPr>
            <w:noProof/>
            <w:webHidden/>
          </w:rPr>
          <w:fldChar w:fldCharType="separate"/>
        </w:r>
        <w:r>
          <w:rPr>
            <w:noProof/>
            <w:webHidden/>
          </w:rPr>
          <w:t>27</w:t>
        </w:r>
        <w:r>
          <w:rPr>
            <w:noProof/>
            <w:webHidden/>
          </w:rPr>
          <w:fldChar w:fldCharType="end"/>
        </w:r>
      </w:hyperlink>
    </w:p>
    <w:p w14:paraId="2734495D" w14:textId="4DF1E219"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37" w:history="1">
        <w:r w:rsidRPr="002C2563">
          <w:rPr>
            <w:rStyle w:val="Hyperlink"/>
            <w:noProof/>
          </w:rPr>
          <w:t>3.5.3 Quiet path routing application</w:t>
        </w:r>
        <w:r>
          <w:rPr>
            <w:noProof/>
            <w:webHidden/>
          </w:rPr>
          <w:tab/>
        </w:r>
        <w:r>
          <w:rPr>
            <w:noProof/>
            <w:webHidden/>
          </w:rPr>
          <w:fldChar w:fldCharType="begin"/>
        </w:r>
        <w:r>
          <w:rPr>
            <w:noProof/>
            <w:webHidden/>
          </w:rPr>
          <w:instrText xml:space="preserve"> PAGEREF _Toc36292237 \h </w:instrText>
        </w:r>
        <w:r>
          <w:rPr>
            <w:noProof/>
            <w:webHidden/>
          </w:rPr>
        </w:r>
        <w:r>
          <w:rPr>
            <w:noProof/>
            <w:webHidden/>
          </w:rPr>
          <w:fldChar w:fldCharType="separate"/>
        </w:r>
        <w:r>
          <w:rPr>
            <w:noProof/>
            <w:webHidden/>
          </w:rPr>
          <w:t>30</w:t>
        </w:r>
        <w:r>
          <w:rPr>
            <w:noProof/>
            <w:webHidden/>
          </w:rPr>
          <w:fldChar w:fldCharType="end"/>
        </w:r>
      </w:hyperlink>
    </w:p>
    <w:p w14:paraId="1BEF34B4" w14:textId="597A148E"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38" w:history="1">
        <w:r w:rsidRPr="002C2563">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6292238 \h </w:instrText>
        </w:r>
        <w:r>
          <w:rPr>
            <w:noProof/>
            <w:webHidden/>
          </w:rPr>
        </w:r>
        <w:r>
          <w:rPr>
            <w:noProof/>
            <w:webHidden/>
          </w:rPr>
          <w:fldChar w:fldCharType="separate"/>
        </w:r>
        <w:r>
          <w:rPr>
            <w:noProof/>
            <w:webHidden/>
          </w:rPr>
          <w:t>33</w:t>
        </w:r>
        <w:r>
          <w:rPr>
            <w:noProof/>
            <w:webHidden/>
          </w:rPr>
          <w:fldChar w:fldCharType="end"/>
        </w:r>
      </w:hyperlink>
    </w:p>
    <w:p w14:paraId="42C58E8B" w14:textId="198A5AA2"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39" w:history="1">
        <w:r w:rsidRPr="002C2563">
          <w:rPr>
            <w:rStyle w:val="Hyperlink"/>
            <w:noProof/>
          </w:rPr>
          <w:t>3.6 Web-based quiet path route planner</w:t>
        </w:r>
        <w:r>
          <w:rPr>
            <w:noProof/>
            <w:webHidden/>
          </w:rPr>
          <w:tab/>
        </w:r>
        <w:r>
          <w:rPr>
            <w:noProof/>
            <w:webHidden/>
          </w:rPr>
          <w:fldChar w:fldCharType="begin"/>
        </w:r>
        <w:r>
          <w:rPr>
            <w:noProof/>
            <w:webHidden/>
          </w:rPr>
          <w:instrText xml:space="preserve"> PAGEREF _Toc36292239 \h </w:instrText>
        </w:r>
        <w:r>
          <w:rPr>
            <w:noProof/>
            <w:webHidden/>
          </w:rPr>
        </w:r>
        <w:r>
          <w:rPr>
            <w:noProof/>
            <w:webHidden/>
          </w:rPr>
          <w:fldChar w:fldCharType="separate"/>
        </w:r>
        <w:r>
          <w:rPr>
            <w:noProof/>
            <w:webHidden/>
          </w:rPr>
          <w:t>35</w:t>
        </w:r>
        <w:r>
          <w:rPr>
            <w:noProof/>
            <w:webHidden/>
          </w:rPr>
          <w:fldChar w:fldCharType="end"/>
        </w:r>
      </w:hyperlink>
    </w:p>
    <w:p w14:paraId="2FFA4A55" w14:textId="44C9839F"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40" w:history="1">
        <w:r w:rsidRPr="002C2563">
          <w:rPr>
            <w:rStyle w:val="Hyperlink"/>
            <w:noProof/>
          </w:rPr>
          <w:t>3.7 Assessment of pedestrians’ exposure to traffic noise at a neighborhood level</w:t>
        </w:r>
        <w:r>
          <w:rPr>
            <w:noProof/>
            <w:webHidden/>
          </w:rPr>
          <w:tab/>
        </w:r>
        <w:r>
          <w:rPr>
            <w:noProof/>
            <w:webHidden/>
          </w:rPr>
          <w:fldChar w:fldCharType="begin"/>
        </w:r>
        <w:r>
          <w:rPr>
            <w:noProof/>
            <w:webHidden/>
          </w:rPr>
          <w:instrText xml:space="preserve"> PAGEREF _Toc36292240 \h </w:instrText>
        </w:r>
        <w:r>
          <w:rPr>
            <w:noProof/>
            <w:webHidden/>
          </w:rPr>
        </w:r>
        <w:r>
          <w:rPr>
            <w:noProof/>
            <w:webHidden/>
          </w:rPr>
          <w:fldChar w:fldCharType="separate"/>
        </w:r>
        <w:r>
          <w:rPr>
            <w:noProof/>
            <w:webHidden/>
          </w:rPr>
          <w:t>37</w:t>
        </w:r>
        <w:r>
          <w:rPr>
            <w:noProof/>
            <w:webHidden/>
          </w:rPr>
          <w:fldChar w:fldCharType="end"/>
        </w:r>
      </w:hyperlink>
    </w:p>
    <w:p w14:paraId="30025E92" w14:textId="517C6256"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41" w:history="1">
        <w:r w:rsidRPr="002C2563">
          <w:rPr>
            <w:rStyle w:val="Hyperlink"/>
            <w:noProof/>
          </w:rPr>
          <w:t>3.7.1 Overview of the analysis</w:t>
        </w:r>
        <w:r>
          <w:rPr>
            <w:noProof/>
            <w:webHidden/>
          </w:rPr>
          <w:tab/>
        </w:r>
        <w:r>
          <w:rPr>
            <w:noProof/>
            <w:webHidden/>
          </w:rPr>
          <w:fldChar w:fldCharType="begin"/>
        </w:r>
        <w:r>
          <w:rPr>
            <w:noProof/>
            <w:webHidden/>
          </w:rPr>
          <w:instrText xml:space="preserve"> PAGEREF _Toc36292241 \h </w:instrText>
        </w:r>
        <w:r>
          <w:rPr>
            <w:noProof/>
            <w:webHidden/>
          </w:rPr>
        </w:r>
        <w:r>
          <w:rPr>
            <w:noProof/>
            <w:webHidden/>
          </w:rPr>
          <w:fldChar w:fldCharType="separate"/>
        </w:r>
        <w:r>
          <w:rPr>
            <w:noProof/>
            <w:webHidden/>
          </w:rPr>
          <w:t>37</w:t>
        </w:r>
        <w:r>
          <w:rPr>
            <w:noProof/>
            <w:webHidden/>
          </w:rPr>
          <w:fldChar w:fldCharType="end"/>
        </w:r>
      </w:hyperlink>
    </w:p>
    <w:p w14:paraId="65F2C9A6" w14:textId="18BA8D50"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42" w:history="1">
        <w:r w:rsidRPr="002C2563">
          <w:rPr>
            <w:rStyle w:val="Hyperlink"/>
            <w:noProof/>
          </w:rPr>
          <w:t>3.7.2 Estimation of local walks by commutes</w:t>
        </w:r>
        <w:r>
          <w:rPr>
            <w:noProof/>
            <w:webHidden/>
          </w:rPr>
          <w:tab/>
        </w:r>
        <w:r>
          <w:rPr>
            <w:noProof/>
            <w:webHidden/>
          </w:rPr>
          <w:fldChar w:fldCharType="begin"/>
        </w:r>
        <w:r>
          <w:rPr>
            <w:noProof/>
            <w:webHidden/>
          </w:rPr>
          <w:instrText xml:space="preserve"> PAGEREF _Toc36292242 \h </w:instrText>
        </w:r>
        <w:r>
          <w:rPr>
            <w:noProof/>
            <w:webHidden/>
          </w:rPr>
        </w:r>
        <w:r>
          <w:rPr>
            <w:noProof/>
            <w:webHidden/>
          </w:rPr>
          <w:fldChar w:fldCharType="separate"/>
        </w:r>
        <w:r>
          <w:rPr>
            <w:noProof/>
            <w:webHidden/>
          </w:rPr>
          <w:t>39</w:t>
        </w:r>
        <w:r>
          <w:rPr>
            <w:noProof/>
            <w:webHidden/>
          </w:rPr>
          <w:fldChar w:fldCharType="end"/>
        </w:r>
      </w:hyperlink>
    </w:p>
    <w:p w14:paraId="2E2ED181" w14:textId="1352B3B4"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43" w:history="1">
        <w:r w:rsidRPr="002C2563">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6292243 \h </w:instrText>
        </w:r>
        <w:r>
          <w:rPr>
            <w:noProof/>
            <w:webHidden/>
          </w:rPr>
        </w:r>
        <w:r>
          <w:rPr>
            <w:noProof/>
            <w:webHidden/>
          </w:rPr>
          <w:fldChar w:fldCharType="separate"/>
        </w:r>
        <w:r>
          <w:rPr>
            <w:noProof/>
            <w:webHidden/>
          </w:rPr>
          <w:t>43</w:t>
        </w:r>
        <w:r>
          <w:rPr>
            <w:noProof/>
            <w:webHidden/>
          </w:rPr>
          <w:fldChar w:fldCharType="end"/>
        </w:r>
      </w:hyperlink>
    </w:p>
    <w:p w14:paraId="5528006D" w14:textId="1340EF7E" w:rsidR="002F3343" w:rsidRDefault="002F3343">
      <w:pPr>
        <w:pStyle w:val="TOC3"/>
        <w:tabs>
          <w:tab w:val="right" w:leader="dot" w:pos="9622"/>
        </w:tabs>
        <w:rPr>
          <w:rFonts w:asciiTheme="minorHAnsi" w:eastAsiaTheme="minorEastAsia" w:hAnsiTheme="minorHAnsi" w:cstheme="minorBidi"/>
          <w:noProof/>
          <w:lang w:val="en-FI" w:eastAsia="en-GB"/>
        </w:rPr>
      </w:pPr>
      <w:hyperlink w:anchor="_Toc36292244" w:history="1">
        <w:r w:rsidRPr="002C2563">
          <w:rPr>
            <w:rStyle w:val="Hyperlink"/>
            <w:noProof/>
          </w:rPr>
          <w:t>3.7.4 Assessment of exposures to traffic noise on the paths</w:t>
        </w:r>
        <w:r>
          <w:rPr>
            <w:noProof/>
            <w:webHidden/>
          </w:rPr>
          <w:tab/>
        </w:r>
        <w:r>
          <w:rPr>
            <w:noProof/>
            <w:webHidden/>
          </w:rPr>
          <w:fldChar w:fldCharType="begin"/>
        </w:r>
        <w:r>
          <w:rPr>
            <w:noProof/>
            <w:webHidden/>
          </w:rPr>
          <w:instrText xml:space="preserve"> PAGEREF _Toc36292244 \h </w:instrText>
        </w:r>
        <w:r>
          <w:rPr>
            <w:noProof/>
            <w:webHidden/>
          </w:rPr>
        </w:r>
        <w:r>
          <w:rPr>
            <w:noProof/>
            <w:webHidden/>
          </w:rPr>
          <w:fldChar w:fldCharType="separate"/>
        </w:r>
        <w:r>
          <w:rPr>
            <w:noProof/>
            <w:webHidden/>
          </w:rPr>
          <w:t>44</w:t>
        </w:r>
        <w:r>
          <w:rPr>
            <w:noProof/>
            <w:webHidden/>
          </w:rPr>
          <w:fldChar w:fldCharType="end"/>
        </w:r>
      </w:hyperlink>
    </w:p>
    <w:p w14:paraId="7AA54922" w14:textId="1C1D3578"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45" w:history="1">
        <w:r w:rsidRPr="002C2563">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6292245 \h </w:instrText>
        </w:r>
        <w:r>
          <w:rPr>
            <w:noProof/>
            <w:webHidden/>
          </w:rPr>
        </w:r>
        <w:r>
          <w:rPr>
            <w:noProof/>
            <w:webHidden/>
          </w:rPr>
          <w:fldChar w:fldCharType="separate"/>
        </w:r>
        <w:r>
          <w:rPr>
            <w:noProof/>
            <w:webHidden/>
          </w:rPr>
          <w:t>45</w:t>
        </w:r>
        <w:r>
          <w:rPr>
            <w:noProof/>
            <w:webHidden/>
          </w:rPr>
          <w:fldChar w:fldCharType="end"/>
        </w:r>
      </w:hyperlink>
    </w:p>
    <w:p w14:paraId="31F3A100" w14:textId="08026F60" w:rsidR="002F3343" w:rsidRDefault="002F3343">
      <w:pPr>
        <w:pStyle w:val="TOC1"/>
        <w:tabs>
          <w:tab w:val="left" w:pos="720"/>
          <w:tab w:val="right" w:leader="dot" w:pos="9622"/>
        </w:tabs>
        <w:rPr>
          <w:rFonts w:asciiTheme="minorHAnsi" w:eastAsiaTheme="minorEastAsia" w:hAnsiTheme="minorHAnsi" w:cstheme="minorBidi"/>
          <w:noProof/>
          <w:lang w:val="en-FI" w:eastAsia="en-GB"/>
        </w:rPr>
      </w:pPr>
      <w:hyperlink w:anchor="_Toc36292246" w:history="1">
        <w:r w:rsidRPr="002C2563">
          <w:rPr>
            <w:rStyle w:val="Hyperlink"/>
            <w:noProof/>
          </w:rPr>
          <w:t>IV.</w:t>
        </w:r>
        <w:r>
          <w:rPr>
            <w:rFonts w:asciiTheme="minorHAnsi" w:eastAsiaTheme="minorEastAsia" w:hAnsiTheme="minorHAnsi" w:cstheme="minorBidi"/>
            <w:noProof/>
            <w:lang w:val="en-FI" w:eastAsia="en-GB"/>
          </w:rPr>
          <w:tab/>
        </w:r>
        <w:r w:rsidRPr="002C2563">
          <w:rPr>
            <w:rStyle w:val="Hyperlink"/>
            <w:noProof/>
          </w:rPr>
          <w:t>RESULTS</w:t>
        </w:r>
        <w:r>
          <w:rPr>
            <w:noProof/>
            <w:webHidden/>
          </w:rPr>
          <w:tab/>
        </w:r>
        <w:r>
          <w:rPr>
            <w:noProof/>
            <w:webHidden/>
          </w:rPr>
          <w:fldChar w:fldCharType="begin"/>
        </w:r>
        <w:r>
          <w:rPr>
            <w:noProof/>
            <w:webHidden/>
          </w:rPr>
          <w:instrText xml:space="preserve"> PAGEREF _Toc36292246 \h </w:instrText>
        </w:r>
        <w:r>
          <w:rPr>
            <w:noProof/>
            <w:webHidden/>
          </w:rPr>
        </w:r>
        <w:r>
          <w:rPr>
            <w:noProof/>
            <w:webHidden/>
          </w:rPr>
          <w:fldChar w:fldCharType="separate"/>
        </w:r>
        <w:r>
          <w:rPr>
            <w:noProof/>
            <w:webHidden/>
          </w:rPr>
          <w:t>47</w:t>
        </w:r>
        <w:r>
          <w:rPr>
            <w:noProof/>
            <w:webHidden/>
          </w:rPr>
          <w:fldChar w:fldCharType="end"/>
        </w:r>
      </w:hyperlink>
    </w:p>
    <w:p w14:paraId="6A745C62" w14:textId="1182AC8F"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47" w:history="1">
        <w:r w:rsidRPr="002C2563">
          <w:rPr>
            <w:rStyle w:val="Hyperlink"/>
            <w:noProof/>
          </w:rPr>
          <w:t>4.1 Pedestrians’ exposure to traffic noise</w:t>
        </w:r>
        <w:r>
          <w:rPr>
            <w:noProof/>
            <w:webHidden/>
          </w:rPr>
          <w:tab/>
        </w:r>
        <w:r>
          <w:rPr>
            <w:noProof/>
            <w:webHidden/>
          </w:rPr>
          <w:fldChar w:fldCharType="begin"/>
        </w:r>
        <w:r>
          <w:rPr>
            <w:noProof/>
            <w:webHidden/>
          </w:rPr>
          <w:instrText xml:space="preserve"> PAGEREF _Toc36292247 \h </w:instrText>
        </w:r>
        <w:r>
          <w:rPr>
            <w:noProof/>
            <w:webHidden/>
          </w:rPr>
        </w:r>
        <w:r>
          <w:rPr>
            <w:noProof/>
            <w:webHidden/>
          </w:rPr>
          <w:fldChar w:fldCharType="separate"/>
        </w:r>
        <w:r>
          <w:rPr>
            <w:noProof/>
            <w:webHidden/>
          </w:rPr>
          <w:t>47</w:t>
        </w:r>
        <w:r>
          <w:rPr>
            <w:noProof/>
            <w:webHidden/>
          </w:rPr>
          <w:fldChar w:fldCharType="end"/>
        </w:r>
      </w:hyperlink>
    </w:p>
    <w:p w14:paraId="0D08FE36" w14:textId="42128C08"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48" w:history="1">
        <w:r w:rsidRPr="002C2563">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36292248 \h </w:instrText>
        </w:r>
        <w:r>
          <w:rPr>
            <w:noProof/>
            <w:webHidden/>
          </w:rPr>
        </w:r>
        <w:r>
          <w:rPr>
            <w:noProof/>
            <w:webHidden/>
          </w:rPr>
          <w:fldChar w:fldCharType="separate"/>
        </w:r>
        <w:r>
          <w:rPr>
            <w:noProof/>
            <w:webHidden/>
          </w:rPr>
          <w:t>48</w:t>
        </w:r>
        <w:r>
          <w:rPr>
            <w:noProof/>
            <w:webHidden/>
          </w:rPr>
          <w:fldChar w:fldCharType="end"/>
        </w:r>
      </w:hyperlink>
    </w:p>
    <w:p w14:paraId="2D0D1298" w14:textId="16D5D239"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49" w:history="1">
        <w:r w:rsidRPr="002C2563">
          <w:rPr>
            <w:rStyle w:val="Hyperlink"/>
            <w:noProof/>
          </w:rPr>
          <w:t>4.3 Quiet path routing API</w:t>
        </w:r>
        <w:r>
          <w:rPr>
            <w:noProof/>
            <w:webHidden/>
          </w:rPr>
          <w:tab/>
        </w:r>
        <w:r>
          <w:rPr>
            <w:noProof/>
            <w:webHidden/>
          </w:rPr>
          <w:fldChar w:fldCharType="begin"/>
        </w:r>
        <w:r>
          <w:rPr>
            <w:noProof/>
            <w:webHidden/>
          </w:rPr>
          <w:instrText xml:space="preserve"> PAGEREF _Toc36292249 \h </w:instrText>
        </w:r>
        <w:r>
          <w:rPr>
            <w:noProof/>
            <w:webHidden/>
          </w:rPr>
        </w:r>
        <w:r>
          <w:rPr>
            <w:noProof/>
            <w:webHidden/>
          </w:rPr>
          <w:fldChar w:fldCharType="separate"/>
        </w:r>
        <w:r>
          <w:rPr>
            <w:noProof/>
            <w:webHidden/>
          </w:rPr>
          <w:t>53</w:t>
        </w:r>
        <w:r>
          <w:rPr>
            <w:noProof/>
            <w:webHidden/>
          </w:rPr>
          <w:fldChar w:fldCharType="end"/>
        </w:r>
      </w:hyperlink>
    </w:p>
    <w:p w14:paraId="698F14CD" w14:textId="422745E9"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50" w:history="1">
        <w:r w:rsidRPr="002C2563">
          <w:rPr>
            <w:rStyle w:val="Hyperlink"/>
            <w:noProof/>
          </w:rPr>
          <w:t>4.4 Quiet path route planner</w:t>
        </w:r>
        <w:r>
          <w:rPr>
            <w:noProof/>
            <w:webHidden/>
          </w:rPr>
          <w:tab/>
        </w:r>
        <w:r>
          <w:rPr>
            <w:noProof/>
            <w:webHidden/>
          </w:rPr>
          <w:fldChar w:fldCharType="begin"/>
        </w:r>
        <w:r>
          <w:rPr>
            <w:noProof/>
            <w:webHidden/>
          </w:rPr>
          <w:instrText xml:space="preserve"> PAGEREF _Toc36292250 \h </w:instrText>
        </w:r>
        <w:r>
          <w:rPr>
            <w:noProof/>
            <w:webHidden/>
          </w:rPr>
        </w:r>
        <w:r>
          <w:rPr>
            <w:noProof/>
            <w:webHidden/>
          </w:rPr>
          <w:fldChar w:fldCharType="separate"/>
        </w:r>
        <w:r>
          <w:rPr>
            <w:noProof/>
            <w:webHidden/>
          </w:rPr>
          <w:t>55</w:t>
        </w:r>
        <w:r>
          <w:rPr>
            <w:noProof/>
            <w:webHidden/>
          </w:rPr>
          <w:fldChar w:fldCharType="end"/>
        </w:r>
      </w:hyperlink>
    </w:p>
    <w:p w14:paraId="311DF688" w14:textId="1C34A33E"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51" w:history="1">
        <w:r w:rsidRPr="002C2563">
          <w:rPr>
            <w:rStyle w:val="Hyperlink"/>
            <w:noProof/>
          </w:rPr>
          <w:t>4.5 Achievable reductions in exposure to traffic noise</w:t>
        </w:r>
        <w:r>
          <w:rPr>
            <w:noProof/>
            <w:webHidden/>
          </w:rPr>
          <w:tab/>
        </w:r>
        <w:r>
          <w:rPr>
            <w:noProof/>
            <w:webHidden/>
          </w:rPr>
          <w:fldChar w:fldCharType="begin"/>
        </w:r>
        <w:r>
          <w:rPr>
            <w:noProof/>
            <w:webHidden/>
          </w:rPr>
          <w:instrText xml:space="preserve"> PAGEREF _Toc36292251 \h </w:instrText>
        </w:r>
        <w:r>
          <w:rPr>
            <w:noProof/>
            <w:webHidden/>
          </w:rPr>
        </w:r>
        <w:r>
          <w:rPr>
            <w:noProof/>
            <w:webHidden/>
          </w:rPr>
          <w:fldChar w:fldCharType="separate"/>
        </w:r>
        <w:r>
          <w:rPr>
            <w:noProof/>
            <w:webHidden/>
          </w:rPr>
          <w:t>60</w:t>
        </w:r>
        <w:r>
          <w:rPr>
            <w:noProof/>
            <w:webHidden/>
          </w:rPr>
          <w:fldChar w:fldCharType="end"/>
        </w:r>
      </w:hyperlink>
    </w:p>
    <w:p w14:paraId="6587951F" w14:textId="0D9036DE"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52" w:history="1">
        <w:r w:rsidRPr="002C2563">
          <w:rPr>
            <w:rStyle w:val="Hyperlink"/>
            <w:noProof/>
          </w:rPr>
          <w:t>4.6 Sharing of the methods and results</w:t>
        </w:r>
        <w:r>
          <w:rPr>
            <w:noProof/>
            <w:webHidden/>
          </w:rPr>
          <w:tab/>
        </w:r>
        <w:r>
          <w:rPr>
            <w:noProof/>
            <w:webHidden/>
          </w:rPr>
          <w:fldChar w:fldCharType="begin"/>
        </w:r>
        <w:r>
          <w:rPr>
            <w:noProof/>
            <w:webHidden/>
          </w:rPr>
          <w:instrText xml:space="preserve"> PAGEREF _Toc36292252 \h </w:instrText>
        </w:r>
        <w:r>
          <w:rPr>
            <w:noProof/>
            <w:webHidden/>
          </w:rPr>
        </w:r>
        <w:r>
          <w:rPr>
            <w:noProof/>
            <w:webHidden/>
          </w:rPr>
          <w:fldChar w:fldCharType="separate"/>
        </w:r>
        <w:r>
          <w:rPr>
            <w:noProof/>
            <w:webHidden/>
          </w:rPr>
          <w:t>65</w:t>
        </w:r>
        <w:r>
          <w:rPr>
            <w:noProof/>
            <w:webHidden/>
          </w:rPr>
          <w:fldChar w:fldCharType="end"/>
        </w:r>
      </w:hyperlink>
    </w:p>
    <w:p w14:paraId="1D70BEAD" w14:textId="46CD9761" w:rsidR="002F3343" w:rsidRDefault="002F3343">
      <w:pPr>
        <w:pStyle w:val="TOC1"/>
        <w:tabs>
          <w:tab w:val="left" w:pos="482"/>
          <w:tab w:val="right" w:leader="dot" w:pos="9622"/>
        </w:tabs>
        <w:rPr>
          <w:rFonts w:asciiTheme="minorHAnsi" w:eastAsiaTheme="minorEastAsia" w:hAnsiTheme="minorHAnsi" w:cstheme="minorBidi"/>
          <w:noProof/>
          <w:lang w:val="en-FI" w:eastAsia="en-GB"/>
        </w:rPr>
      </w:pPr>
      <w:hyperlink w:anchor="_Toc36292253" w:history="1">
        <w:r w:rsidRPr="002C2563">
          <w:rPr>
            <w:rStyle w:val="Hyperlink"/>
            <w:noProof/>
          </w:rPr>
          <w:t>V.</w:t>
        </w:r>
        <w:r>
          <w:rPr>
            <w:rFonts w:asciiTheme="minorHAnsi" w:eastAsiaTheme="minorEastAsia" w:hAnsiTheme="minorHAnsi" w:cstheme="minorBidi"/>
            <w:noProof/>
            <w:lang w:val="en-FI" w:eastAsia="en-GB"/>
          </w:rPr>
          <w:tab/>
        </w:r>
        <w:r w:rsidRPr="002C2563">
          <w:rPr>
            <w:rStyle w:val="Hyperlink"/>
            <w:noProof/>
          </w:rPr>
          <w:t>DISCUSSION AND CONCLUSIONS</w:t>
        </w:r>
        <w:r>
          <w:rPr>
            <w:noProof/>
            <w:webHidden/>
          </w:rPr>
          <w:tab/>
        </w:r>
        <w:r>
          <w:rPr>
            <w:noProof/>
            <w:webHidden/>
          </w:rPr>
          <w:fldChar w:fldCharType="begin"/>
        </w:r>
        <w:r>
          <w:rPr>
            <w:noProof/>
            <w:webHidden/>
          </w:rPr>
          <w:instrText xml:space="preserve"> PAGEREF _Toc36292253 \h </w:instrText>
        </w:r>
        <w:r>
          <w:rPr>
            <w:noProof/>
            <w:webHidden/>
          </w:rPr>
        </w:r>
        <w:r>
          <w:rPr>
            <w:noProof/>
            <w:webHidden/>
          </w:rPr>
          <w:fldChar w:fldCharType="separate"/>
        </w:r>
        <w:r>
          <w:rPr>
            <w:noProof/>
            <w:webHidden/>
          </w:rPr>
          <w:t>67</w:t>
        </w:r>
        <w:r>
          <w:rPr>
            <w:noProof/>
            <w:webHidden/>
          </w:rPr>
          <w:fldChar w:fldCharType="end"/>
        </w:r>
      </w:hyperlink>
    </w:p>
    <w:p w14:paraId="094FA25B" w14:textId="785E66D2"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54" w:history="1">
        <w:r w:rsidRPr="002C2563">
          <w:rPr>
            <w:rStyle w:val="Hyperlink"/>
            <w:noProof/>
          </w:rPr>
          <w:t>5.1 Technical assessment – quality of the paths</w:t>
        </w:r>
        <w:r>
          <w:rPr>
            <w:noProof/>
            <w:webHidden/>
          </w:rPr>
          <w:tab/>
        </w:r>
        <w:r>
          <w:rPr>
            <w:noProof/>
            <w:webHidden/>
          </w:rPr>
          <w:fldChar w:fldCharType="begin"/>
        </w:r>
        <w:r>
          <w:rPr>
            <w:noProof/>
            <w:webHidden/>
          </w:rPr>
          <w:instrText xml:space="preserve"> PAGEREF _Toc36292254 \h </w:instrText>
        </w:r>
        <w:r>
          <w:rPr>
            <w:noProof/>
            <w:webHidden/>
          </w:rPr>
        </w:r>
        <w:r>
          <w:rPr>
            <w:noProof/>
            <w:webHidden/>
          </w:rPr>
          <w:fldChar w:fldCharType="separate"/>
        </w:r>
        <w:r>
          <w:rPr>
            <w:noProof/>
            <w:webHidden/>
          </w:rPr>
          <w:t>67</w:t>
        </w:r>
        <w:r>
          <w:rPr>
            <w:noProof/>
            <w:webHidden/>
          </w:rPr>
          <w:fldChar w:fldCharType="end"/>
        </w:r>
      </w:hyperlink>
    </w:p>
    <w:p w14:paraId="4F1436AE" w14:textId="3C5AEBAE"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55" w:history="1">
        <w:r w:rsidRPr="002C2563">
          <w:rPr>
            <w:rStyle w:val="Hyperlink"/>
            <w:noProof/>
          </w:rPr>
          <w:t>5.2 Assessing pedestrians’ dynamic exposures to traffic noise can reveal unequal opportunities for walking</w:t>
        </w:r>
        <w:r>
          <w:rPr>
            <w:noProof/>
            <w:webHidden/>
          </w:rPr>
          <w:tab/>
        </w:r>
        <w:r>
          <w:rPr>
            <w:noProof/>
            <w:webHidden/>
          </w:rPr>
          <w:fldChar w:fldCharType="begin"/>
        </w:r>
        <w:r>
          <w:rPr>
            <w:noProof/>
            <w:webHidden/>
          </w:rPr>
          <w:instrText xml:space="preserve"> PAGEREF _Toc36292255 \h </w:instrText>
        </w:r>
        <w:r>
          <w:rPr>
            <w:noProof/>
            <w:webHidden/>
          </w:rPr>
        </w:r>
        <w:r>
          <w:rPr>
            <w:noProof/>
            <w:webHidden/>
          </w:rPr>
          <w:fldChar w:fldCharType="separate"/>
        </w:r>
        <w:r>
          <w:rPr>
            <w:noProof/>
            <w:webHidden/>
          </w:rPr>
          <w:t>69</w:t>
        </w:r>
        <w:r>
          <w:rPr>
            <w:noProof/>
            <w:webHidden/>
          </w:rPr>
          <w:fldChar w:fldCharType="end"/>
        </w:r>
      </w:hyperlink>
    </w:p>
    <w:p w14:paraId="55827ED6" w14:textId="0EF8FA4B"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56" w:history="1">
        <w:r w:rsidRPr="002C2563">
          <w:rPr>
            <w:rStyle w:val="Hyperlink"/>
            <w:noProof/>
          </w:rPr>
          <w:t>5.3 Significant but varying reductions in traffic noise exposure can be achieved by quiet path routing</w:t>
        </w:r>
        <w:r>
          <w:rPr>
            <w:noProof/>
            <w:webHidden/>
          </w:rPr>
          <w:tab/>
        </w:r>
        <w:r>
          <w:rPr>
            <w:noProof/>
            <w:webHidden/>
          </w:rPr>
          <w:fldChar w:fldCharType="begin"/>
        </w:r>
        <w:r>
          <w:rPr>
            <w:noProof/>
            <w:webHidden/>
          </w:rPr>
          <w:instrText xml:space="preserve"> PAGEREF _Toc36292256 \h </w:instrText>
        </w:r>
        <w:r>
          <w:rPr>
            <w:noProof/>
            <w:webHidden/>
          </w:rPr>
        </w:r>
        <w:r>
          <w:rPr>
            <w:noProof/>
            <w:webHidden/>
          </w:rPr>
          <w:fldChar w:fldCharType="separate"/>
        </w:r>
        <w:r>
          <w:rPr>
            <w:noProof/>
            <w:webHidden/>
          </w:rPr>
          <w:t>70</w:t>
        </w:r>
        <w:r>
          <w:rPr>
            <w:noProof/>
            <w:webHidden/>
          </w:rPr>
          <w:fldChar w:fldCharType="end"/>
        </w:r>
      </w:hyperlink>
    </w:p>
    <w:p w14:paraId="0A48B87A" w14:textId="62316DF8"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57" w:history="1">
        <w:r w:rsidRPr="002C2563">
          <w:rPr>
            <w:rStyle w:val="Hyperlink"/>
            <w:noProof/>
          </w:rPr>
          <w:t>5.4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6292257 \h </w:instrText>
        </w:r>
        <w:r>
          <w:rPr>
            <w:noProof/>
            <w:webHidden/>
          </w:rPr>
        </w:r>
        <w:r>
          <w:rPr>
            <w:noProof/>
            <w:webHidden/>
          </w:rPr>
          <w:fldChar w:fldCharType="separate"/>
        </w:r>
        <w:r>
          <w:rPr>
            <w:noProof/>
            <w:webHidden/>
          </w:rPr>
          <w:t>71</w:t>
        </w:r>
        <w:r>
          <w:rPr>
            <w:noProof/>
            <w:webHidden/>
          </w:rPr>
          <w:fldChar w:fldCharType="end"/>
        </w:r>
      </w:hyperlink>
    </w:p>
    <w:p w14:paraId="22D9E6E8" w14:textId="797B8B97"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58" w:history="1">
        <w:r w:rsidRPr="002C2563">
          <w:rPr>
            <w:rStyle w:val="Hyperlink"/>
            <w:noProof/>
          </w:rPr>
          <w:t>5.5 Alternative quiet paths need to be calculated to suit different situations and people with varying preferences</w:t>
        </w:r>
        <w:r>
          <w:rPr>
            <w:noProof/>
            <w:webHidden/>
          </w:rPr>
          <w:tab/>
        </w:r>
        <w:r>
          <w:rPr>
            <w:noProof/>
            <w:webHidden/>
          </w:rPr>
          <w:fldChar w:fldCharType="begin"/>
        </w:r>
        <w:r>
          <w:rPr>
            <w:noProof/>
            <w:webHidden/>
          </w:rPr>
          <w:instrText xml:space="preserve"> PAGEREF _Toc36292258 \h </w:instrText>
        </w:r>
        <w:r>
          <w:rPr>
            <w:noProof/>
            <w:webHidden/>
          </w:rPr>
        </w:r>
        <w:r>
          <w:rPr>
            <w:noProof/>
            <w:webHidden/>
          </w:rPr>
          <w:fldChar w:fldCharType="separate"/>
        </w:r>
        <w:r>
          <w:rPr>
            <w:noProof/>
            <w:webHidden/>
          </w:rPr>
          <w:t>73</w:t>
        </w:r>
        <w:r>
          <w:rPr>
            <w:noProof/>
            <w:webHidden/>
          </w:rPr>
          <w:fldChar w:fldCharType="end"/>
        </w:r>
      </w:hyperlink>
    </w:p>
    <w:p w14:paraId="1C7C09CE" w14:textId="5B585A53"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59" w:history="1">
        <w:r w:rsidRPr="002C2563">
          <w:rPr>
            <w:rStyle w:val="Hyperlink"/>
            <w:noProof/>
          </w:rPr>
          <w:t>5.6 Uncertainties in exposure-response relationships challenge the environmental impedance function</w:t>
        </w:r>
        <w:r>
          <w:rPr>
            <w:noProof/>
            <w:webHidden/>
          </w:rPr>
          <w:tab/>
        </w:r>
        <w:r>
          <w:rPr>
            <w:noProof/>
            <w:webHidden/>
          </w:rPr>
          <w:fldChar w:fldCharType="begin"/>
        </w:r>
        <w:r>
          <w:rPr>
            <w:noProof/>
            <w:webHidden/>
          </w:rPr>
          <w:instrText xml:space="preserve"> PAGEREF _Toc36292259 \h </w:instrText>
        </w:r>
        <w:r>
          <w:rPr>
            <w:noProof/>
            <w:webHidden/>
          </w:rPr>
        </w:r>
        <w:r>
          <w:rPr>
            <w:noProof/>
            <w:webHidden/>
          </w:rPr>
          <w:fldChar w:fldCharType="separate"/>
        </w:r>
        <w:r>
          <w:rPr>
            <w:noProof/>
            <w:webHidden/>
          </w:rPr>
          <w:t>73</w:t>
        </w:r>
        <w:r>
          <w:rPr>
            <w:noProof/>
            <w:webHidden/>
          </w:rPr>
          <w:fldChar w:fldCharType="end"/>
        </w:r>
      </w:hyperlink>
    </w:p>
    <w:p w14:paraId="5D90EE2A" w14:textId="1C2568AD"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60" w:history="1">
        <w:r w:rsidRPr="002C2563">
          <w:rPr>
            <w:rStyle w:val="Hyperlink"/>
            <w:noProof/>
          </w:rPr>
          <w:t>5.7 Exposure-based routing should be developed as a concept to consider multiple pollutants</w:t>
        </w:r>
        <w:r>
          <w:rPr>
            <w:noProof/>
            <w:webHidden/>
          </w:rPr>
          <w:tab/>
        </w:r>
        <w:r>
          <w:rPr>
            <w:noProof/>
            <w:webHidden/>
          </w:rPr>
          <w:fldChar w:fldCharType="begin"/>
        </w:r>
        <w:r>
          <w:rPr>
            <w:noProof/>
            <w:webHidden/>
          </w:rPr>
          <w:instrText xml:space="preserve"> PAGEREF _Toc36292260 \h </w:instrText>
        </w:r>
        <w:r>
          <w:rPr>
            <w:noProof/>
            <w:webHidden/>
          </w:rPr>
        </w:r>
        <w:r>
          <w:rPr>
            <w:noProof/>
            <w:webHidden/>
          </w:rPr>
          <w:fldChar w:fldCharType="separate"/>
        </w:r>
        <w:r>
          <w:rPr>
            <w:noProof/>
            <w:webHidden/>
          </w:rPr>
          <w:t>75</w:t>
        </w:r>
        <w:r>
          <w:rPr>
            <w:noProof/>
            <w:webHidden/>
          </w:rPr>
          <w:fldChar w:fldCharType="end"/>
        </w:r>
      </w:hyperlink>
    </w:p>
    <w:p w14:paraId="1C0DA24B" w14:textId="6BAC94FF" w:rsidR="002F3343" w:rsidRDefault="002F3343">
      <w:pPr>
        <w:pStyle w:val="TOC2"/>
        <w:tabs>
          <w:tab w:val="right" w:leader="dot" w:pos="9622"/>
        </w:tabs>
        <w:rPr>
          <w:rFonts w:asciiTheme="minorHAnsi" w:eastAsiaTheme="minorEastAsia" w:hAnsiTheme="minorHAnsi" w:cstheme="minorBidi"/>
          <w:noProof/>
          <w:lang w:val="en-FI" w:eastAsia="en-GB"/>
        </w:rPr>
      </w:pPr>
      <w:hyperlink w:anchor="_Toc36292261" w:history="1">
        <w:r w:rsidRPr="002C2563">
          <w:rPr>
            <w:rStyle w:val="Hyperlink"/>
            <w:noProof/>
          </w:rPr>
          <w:t>5.8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6292261 \h </w:instrText>
        </w:r>
        <w:r>
          <w:rPr>
            <w:noProof/>
            <w:webHidden/>
          </w:rPr>
        </w:r>
        <w:r>
          <w:rPr>
            <w:noProof/>
            <w:webHidden/>
          </w:rPr>
          <w:fldChar w:fldCharType="separate"/>
        </w:r>
        <w:r>
          <w:rPr>
            <w:noProof/>
            <w:webHidden/>
          </w:rPr>
          <w:t>77</w:t>
        </w:r>
        <w:r>
          <w:rPr>
            <w:noProof/>
            <w:webHidden/>
          </w:rPr>
          <w:fldChar w:fldCharType="end"/>
        </w:r>
      </w:hyperlink>
    </w:p>
    <w:p w14:paraId="5217D356" w14:textId="3595845B" w:rsidR="002F3343" w:rsidRDefault="002F3343">
      <w:pPr>
        <w:pStyle w:val="TOC1"/>
        <w:tabs>
          <w:tab w:val="left" w:pos="720"/>
          <w:tab w:val="right" w:leader="dot" w:pos="9622"/>
        </w:tabs>
        <w:rPr>
          <w:rFonts w:asciiTheme="minorHAnsi" w:eastAsiaTheme="minorEastAsia" w:hAnsiTheme="minorHAnsi" w:cstheme="minorBidi"/>
          <w:noProof/>
          <w:lang w:val="en-FI" w:eastAsia="en-GB"/>
        </w:rPr>
      </w:pPr>
      <w:hyperlink w:anchor="_Toc36292262" w:history="1">
        <w:r w:rsidRPr="002C2563">
          <w:rPr>
            <w:rStyle w:val="Hyperlink"/>
            <w:noProof/>
          </w:rPr>
          <w:t>VI.</w:t>
        </w:r>
        <w:r>
          <w:rPr>
            <w:rFonts w:asciiTheme="minorHAnsi" w:eastAsiaTheme="minorEastAsia" w:hAnsiTheme="minorHAnsi" w:cstheme="minorBidi"/>
            <w:noProof/>
            <w:lang w:val="en-FI" w:eastAsia="en-GB"/>
          </w:rPr>
          <w:tab/>
        </w:r>
        <w:r w:rsidRPr="002C2563">
          <w:rPr>
            <w:rStyle w:val="Hyperlink"/>
            <w:noProof/>
          </w:rPr>
          <w:t>REFERENCES</w:t>
        </w:r>
        <w:r>
          <w:rPr>
            <w:noProof/>
            <w:webHidden/>
          </w:rPr>
          <w:tab/>
        </w:r>
        <w:r>
          <w:rPr>
            <w:noProof/>
            <w:webHidden/>
          </w:rPr>
          <w:fldChar w:fldCharType="begin"/>
        </w:r>
        <w:r>
          <w:rPr>
            <w:noProof/>
            <w:webHidden/>
          </w:rPr>
          <w:instrText xml:space="preserve"> PAGEREF _Toc36292262 \h </w:instrText>
        </w:r>
        <w:r>
          <w:rPr>
            <w:noProof/>
            <w:webHidden/>
          </w:rPr>
        </w:r>
        <w:r>
          <w:rPr>
            <w:noProof/>
            <w:webHidden/>
          </w:rPr>
          <w:fldChar w:fldCharType="separate"/>
        </w:r>
        <w:r>
          <w:rPr>
            <w:noProof/>
            <w:webHidden/>
          </w:rPr>
          <w:t>80</w:t>
        </w:r>
        <w:r>
          <w:rPr>
            <w:noProof/>
            <w:webHidden/>
          </w:rPr>
          <w:fldChar w:fldCharType="end"/>
        </w:r>
      </w:hyperlink>
    </w:p>
    <w:p w14:paraId="77137E01" w14:textId="1DFA64B5" w:rsidR="002F3343" w:rsidRDefault="002F3343">
      <w:pPr>
        <w:pStyle w:val="TOC1"/>
        <w:tabs>
          <w:tab w:val="right" w:leader="dot" w:pos="9622"/>
        </w:tabs>
        <w:rPr>
          <w:rFonts w:asciiTheme="minorHAnsi" w:eastAsiaTheme="minorEastAsia" w:hAnsiTheme="minorHAnsi" w:cstheme="minorBidi"/>
          <w:noProof/>
          <w:lang w:val="en-FI" w:eastAsia="en-GB"/>
        </w:rPr>
      </w:pPr>
      <w:hyperlink w:anchor="_Toc36292263" w:history="1">
        <w:r w:rsidRPr="002C2563">
          <w:rPr>
            <w:rStyle w:val="Hyperlink"/>
            <w:noProof/>
          </w:rPr>
          <w:t>ACKNOWLEDGEMENTS</w:t>
        </w:r>
        <w:r>
          <w:rPr>
            <w:noProof/>
            <w:webHidden/>
          </w:rPr>
          <w:tab/>
        </w:r>
        <w:r>
          <w:rPr>
            <w:noProof/>
            <w:webHidden/>
          </w:rPr>
          <w:fldChar w:fldCharType="begin"/>
        </w:r>
        <w:r>
          <w:rPr>
            <w:noProof/>
            <w:webHidden/>
          </w:rPr>
          <w:instrText xml:space="preserve"> PAGEREF _Toc36292263 \h </w:instrText>
        </w:r>
        <w:r>
          <w:rPr>
            <w:noProof/>
            <w:webHidden/>
          </w:rPr>
        </w:r>
        <w:r>
          <w:rPr>
            <w:noProof/>
            <w:webHidden/>
          </w:rPr>
          <w:fldChar w:fldCharType="separate"/>
        </w:r>
        <w:r>
          <w:rPr>
            <w:noProof/>
            <w:webHidden/>
          </w:rPr>
          <w:t>85</w:t>
        </w:r>
        <w:r>
          <w:rPr>
            <w:noProof/>
            <w:webHidden/>
          </w:rPr>
          <w:fldChar w:fldCharType="end"/>
        </w:r>
      </w:hyperlink>
    </w:p>
    <w:p w14:paraId="41D5DE8E" w14:textId="7882479C" w:rsidR="002F3343" w:rsidRDefault="002F3343">
      <w:pPr>
        <w:pStyle w:val="TOC1"/>
        <w:tabs>
          <w:tab w:val="right" w:leader="dot" w:pos="9622"/>
        </w:tabs>
        <w:rPr>
          <w:rFonts w:asciiTheme="minorHAnsi" w:eastAsiaTheme="minorEastAsia" w:hAnsiTheme="minorHAnsi" w:cstheme="minorBidi"/>
          <w:noProof/>
          <w:lang w:val="en-FI" w:eastAsia="en-GB"/>
        </w:rPr>
      </w:pPr>
      <w:hyperlink w:anchor="_Toc36292264" w:history="1">
        <w:r w:rsidRPr="002C2563">
          <w:rPr>
            <w:rStyle w:val="Hyperlink"/>
            <w:noProof/>
          </w:rPr>
          <w:t>APPENDICES</w:t>
        </w:r>
        <w:r>
          <w:rPr>
            <w:noProof/>
            <w:webHidden/>
          </w:rPr>
          <w:tab/>
        </w:r>
        <w:r>
          <w:rPr>
            <w:noProof/>
            <w:webHidden/>
          </w:rPr>
          <w:fldChar w:fldCharType="begin"/>
        </w:r>
        <w:r>
          <w:rPr>
            <w:noProof/>
            <w:webHidden/>
          </w:rPr>
          <w:instrText xml:space="preserve"> PAGEREF _Toc36292264 \h </w:instrText>
        </w:r>
        <w:r>
          <w:rPr>
            <w:noProof/>
            <w:webHidden/>
          </w:rPr>
        </w:r>
        <w:r>
          <w:rPr>
            <w:noProof/>
            <w:webHidden/>
          </w:rPr>
          <w:fldChar w:fldCharType="separate"/>
        </w:r>
        <w:r>
          <w:rPr>
            <w:noProof/>
            <w:webHidden/>
          </w:rPr>
          <w:t>86</w:t>
        </w:r>
        <w:r>
          <w:rPr>
            <w:noProof/>
            <w:webHidden/>
          </w:rPr>
          <w:fldChar w:fldCharType="end"/>
        </w:r>
      </w:hyperlink>
    </w:p>
    <w:p w14:paraId="62604D48" w14:textId="44C7C088"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567D1406" w14:textId="7FA82E23" w:rsidR="00386F07"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5096662" w:history="1">
        <w:r w:rsidR="00386F07" w:rsidRPr="005C6839">
          <w:rPr>
            <w:rStyle w:val="Hyperlink"/>
            <w:noProof/>
          </w:rPr>
          <w:t xml:space="preserve">Figure 1. Equal loudness contours by ISO 226 </w:t>
        </w:r>
        <w:r w:rsidR="00386F07" w:rsidRPr="005C6839">
          <w:rPr>
            <w:rStyle w:val="Hyperlink"/>
            <w:noProof/>
            <w:lang w:val="en-GB"/>
          </w:rPr>
          <w:t>(</w:t>
        </w:r>
        <w:r w:rsidR="00386F07" w:rsidRPr="005C6839">
          <w:rPr>
            <w:rStyle w:val="Hyperlink"/>
            <w:i/>
            <w:noProof/>
            <w:lang w:val="en-GB"/>
          </w:rPr>
          <w:t>Acoustics – normal equal-loudness contours. International Standard ISO 226</w:t>
        </w:r>
        <w:r w:rsidR="00386F07" w:rsidRPr="005C6839">
          <w:rPr>
            <w:rStyle w:val="Hyperlink"/>
            <w:noProof/>
            <w:lang w:val="en-GB"/>
          </w:rPr>
          <w:t>, n.d.)</w:t>
        </w:r>
        <w:r w:rsidR="00386F07" w:rsidRPr="005C6839">
          <w:rPr>
            <w:rStyle w:val="Hyperlink"/>
            <w:noProof/>
          </w:rPr>
          <w:t>.</w:t>
        </w:r>
        <w:r w:rsidR="00386F07">
          <w:rPr>
            <w:noProof/>
            <w:webHidden/>
          </w:rPr>
          <w:tab/>
        </w:r>
        <w:r w:rsidR="00386F07">
          <w:rPr>
            <w:noProof/>
            <w:webHidden/>
          </w:rPr>
          <w:fldChar w:fldCharType="begin"/>
        </w:r>
        <w:r w:rsidR="00386F07">
          <w:rPr>
            <w:noProof/>
            <w:webHidden/>
          </w:rPr>
          <w:instrText xml:space="preserve"> PAGEREF _Toc35096662 \h </w:instrText>
        </w:r>
        <w:r w:rsidR="00386F07">
          <w:rPr>
            <w:noProof/>
            <w:webHidden/>
          </w:rPr>
        </w:r>
        <w:r w:rsidR="00386F07">
          <w:rPr>
            <w:noProof/>
            <w:webHidden/>
          </w:rPr>
          <w:fldChar w:fldCharType="separate"/>
        </w:r>
        <w:r w:rsidR="00386F07">
          <w:rPr>
            <w:noProof/>
            <w:webHidden/>
          </w:rPr>
          <w:t>3</w:t>
        </w:r>
        <w:r w:rsidR="00386F07">
          <w:rPr>
            <w:noProof/>
            <w:webHidden/>
          </w:rPr>
          <w:fldChar w:fldCharType="end"/>
        </w:r>
      </w:hyperlink>
    </w:p>
    <w:p w14:paraId="1776170E" w14:textId="42A72C7D"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63" w:history="1">
        <w:r w:rsidR="00386F07" w:rsidRPr="005C6839">
          <w:rPr>
            <w:rStyle w:val="Hyperlink"/>
            <w:noProof/>
          </w:rPr>
          <w:t>Figure 2. Composed scatterplot between L</w:t>
        </w:r>
        <w:r w:rsidR="00386F07" w:rsidRPr="005C6839">
          <w:rPr>
            <w:rStyle w:val="Hyperlink"/>
            <w:noProof/>
            <w:vertAlign w:val="subscript"/>
          </w:rPr>
          <w:t>den</w:t>
        </w:r>
        <w:r w:rsidR="00386F07" w:rsidRPr="005C6839">
          <w:rPr>
            <w:rStyle w:val="Hyperlink"/>
            <w:noProof/>
          </w:rPr>
          <w:t xml:space="preserve"> and percentage of highly annoyed (HA%) for several studies on road traffic noise and annoyance (by (Guski et al., 2017)).</w:t>
        </w:r>
        <w:r w:rsidR="00386F07">
          <w:rPr>
            <w:noProof/>
            <w:webHidden/>
          </w:rPr>
          <w:tab/>
        </w:r>
        <w:r w:rsidR="00386F07">
          <w:rPr>
            <w:noProof/>
            <w:webHidden/>
          </w:rPr>
          <w:fldChar w:fldCharType="begin"/>
        </w:r>
        <w:r w:rsidR="00386F07">
          <w:rPr>
            <w:noProof/>
            <w:webHidden/>
          </w:rPr>
          <w:instrText xml:space="preserve"> PAGEREF _Toc35096663 \h </w:instrText>
        </w:r>
        <w:r w:rsidR="00386F07">
          <w:rPr>
            <w:noProof/>
            <w:webHidden/>
          </w:rPr>
        </w:r>
        <w:r w:rsidR="00386F07">
          <w:rPr>
            <w:noProof/>
            <w:webHidden/>
          </w:rPr>
          <w:fldChar w:fldCharType="separate"/>
        </w:r>
        <w:r w:rsidR="00386F07">
          <w:rPr>
            <w:noProof/>
            <w:webHidden/>
          </w:rPr>
          <w:t>5</w:t>
        </w:r>
        <w:r w:rsidR="00386F07">
          <w:rPr>
            <w:noProof/>
            <w:webHidden/>
          </w:rPr>
          <w:fldChar w:fldCharType="end"/>
        </w:r>
      </w:hyperlink>
    </w:p>
    <w:p w14:paraId="285F301B" w14:textId="3D035FA4"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64" w:history="1">
        <w:r w:rsidR="00386F07" w:rsidRPr="005C6839">
          <w:rPr>
            <w:rStyle w:val="Hyperlink"/>
            <w:noProof/>
          </w:rPr>
          <w:t>Figure 3. Exposure to traffic noise on a path as distances (left) and durations (right) of different traffic noise levels.</w:t>
        </w:r>
        <w:r w:rsidR="00386F07">
          <w:rPr>
            <w:noProof/>
            <w:webHidden/>
          </w:rPr>
          <w:tab/>
        </w:r>
        <w:r w:rsidR="00386F07">
          <w:rPr>
            <w:noProof/>
            <w:webHidden/>
          </w:rPr>
          <w:fldChar w:fldCharType="begin"/>
        </w:r>
        <w:r w:rsidR="00386F07">
          <w:rPr>
            <w:noProof/>
            <w:webHidden/>
          </w:rPr>
          <w:instrText xml:space="preserve"> PAGEREF _Toc35096664 \h </w:instrText>
        </w:r>
        <w:r w:rsidR="00386F07">
          <w:rPr>
            <w:noProof/>
            <w:webHidden/>
          </w:rPr>
        </w:r>
        <w:r w:rsidR="00386F07">
          <w:rPr>
            <w:noProof/>
            <w:webHidden/>
          </w:rPr>
          <w:fldChar w:fldCharType="separate"/>
        </w:r>
        <w:r w:rsidR="00386F07">
          <w:rPr>
            <w:noProof/>
            <w:webHidden/>
          </w:rPr>
          <w:t>7</w:t>
        </w:r>
        <w:r w:rsidR="00386F07">
          <w:rPr>
            <w:noProof/>
            <w:webHidden/>
          </w:rPr>
          <w:fldChar w:fldCharType="end"/>
        </w:r>
      </w:hyperlink>
    </w:p>
    <w:p w14:paraId="66C5423D" w14:textId="04619A96"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65" w:history="1">
        <w:r w:rsidR="00386F07" w:rsidRPr="005C6839">
          <w:rPr>
            <w:rStyle w:val="Hyperlink"/>
            <w:noProof/>
          </w:rPr>
          <w:t>Figure 4. An example of a sequence of steps in executing Dijkstra's algorithm by (Jasika et al., 2012).</w:t>
        </w:r>
        <w:r w:rsidR="00386F07">
          <w:rPr>
            <w:noProof/>
            <w:webHidden/>
          </w:rPr>
          <w:tab/>
        </w:r>
        <w:r w:rsidR="00386F07">
          <w:rPr>
            <w:noProof/>
            <w:webHidden/>
          </w:rPr>
          <w:fldChar w:fldCharType="begin"/>
        </w:r>
        <w:r w:rsidR="00386F07">
          <w:rPr>
            <w:noProof/>
            <w:webHidden/>
          </w:rPr>
          <w:instrText xml:space="preserve"> PAGEREF _Toc35096665 \h </w:instrText>
        </w:r>
        <w:r w:rsidR="00386F07">
          <w:rPr>
            <w:noProof/>
            <w:webHidden/>
          </w:rPr>
        </w:r>
        <w:r w:rsidR="00386F07">
          <w:rPr>
            <w:noProof/>
            <w:webHidden/>
          </w:rPr>
          <w:fldChar w:fldCharType="separate"/>
        </w:r>
        <w:r w:rsidR="00386F07">
          <w:rPr>
            <w:noProof/>
            <w:webHidden/>
          </w:rPr>
          <w:t>9</w:t>
        </w:r>
        <w:r w:rsidR="00386F07">
          <w:rPr>
            <w:noProof/>
            <w:webHidden/>
          </w:rPr>
          <w:fldChar w:fldCharType="end"/>
        </w:r>
      </w:hyperlink>
    </w:p>
    <w:p w14:paraId="388B1479" w14:textId="0D35F717"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66" w:history="1">
        <w:r w:rsidR="00386F07" w:rsidRPr="005C6839">
          <w:rPr>
            <w:rStyle w:val="Hyperlink"/>
            <w:noProof/>
          </w:rPr>
          <w:t>Figure 5.  “Interacting web services feeding into apps within application workflows.” by (Veenendaal et al., 2017)</w:t>
        </w:r>
        <w:r w:rsidR="00386F07">
          <w:rPr>
            <w:noProof/>
            <w:webHidden/>
          </w:rPr>
          <w:tab/>
        </w:r>
        <w:r w:rsidR="00386F07">
          <w:rPr>
            <w:noProof/>
            <w:webHidden/>
          </w:rPr>
          <w:fldChar w:fldCharType="begin"/>
        </w:r>
        <w:r w:rsidR="00386F07">
          <w:rPr>
            <w:noProof/>
            <w:webHidden/>
          </w:rPr>
          <w:instrText xml:space="preserve"> PAGEREF _Toc35096666 \h </w:instrText>
        </w:r>
        <w:r w:rsidR="00386F07">
          <w:rPr>
            <w:noProof/>
            <w:webHidden/>
          </w:rPr>
        </w:r>
        <w:r w:rsidR="00386F07">
          <w:rPr>
            <w:noProof/>
            <w:webHidden/>
          </w:rPr>
          <w:fldChar w:fldCharType="separate"/>
        </w:r>
        <w:r w:rsidR="00386F07">
          <w:rPr>
            <w:noProof/>
            <w:webHidden/>
          </w:rPr>
          <w:t>13</w:t>
        </w:r>
        <w:r w:rsidR="00386F07">
          <w:rPr>
            <w:noProof/>
            <w:webHidden/>
          </w:rPr>
          <w:fldChar w:fldCharType="end"/>
        </w:r>
      </w:hyperlink>
    </w:p>
    <w:p w14:paraId="4A9D3887" w14:textId="01630D7B"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67" w:history="1">
        <w:r w:rsidR="00386F07" w:rsidRPr="005C6839">
          <w:rPr>
            <w:rStyle w:val="Hyperlink"/>
            <w:noProof/>
          </w:rPr>
          <w:t>Figure 6. "Focus and trends in increasing web mapping functionality" by (Veenendaal et al., 2017).</w:t>
        </w:r>
        <w:r w:rsidR="00386F07">
          <w:rPr>
            <w:noProof/>
            <w:webHidden/>
          </w:rPr>
          <w:tab/>
        </w:r>
        <w:r w:rsidR="00386F07">
          <w:rPr>
            <w:noProof/>
            <w:webHidden/>
          </w:rPr>
          <w:fldChar w:fldCharType="begin"/>
        </w:r>
        <w:r w:rsidR="00386F07">
          <w:rPr>
            <w:noProof/>
            <w:webHidden/>
          </w:rPr>
          <w:instrText xml:space="preserve"> PAGEREF _Toc35096667 \h </w:instrText>
        </w:r>
        <w:r w:rsidR="00386F07">
          <w:rPr>
            <w:noProof/>
            <w:webHidden/>
          </w:rPr>
        </w:r>
        <w:r w:rsidR="00386F07">
          <w:rPr>
            <w:noProof/>
            <w:webHidden/>
          </w:rPr>
          <w:fldChar w:fldCharType="separate"/>
        </w:r>
        <w:r w:rsidR="00386F07">
          <w:rPr>
            <w:noProof/>
            <w:webHidden/>
          </w:rPr>
          <w:t>14</w:t>
        </w:r>
        <w:r w:rsidR="00386F07">
          <w:rPr>
            <w:noProof/>
            <w:webHidden/>
          </w:rPr>
          <w:fldChar w:fldCharType="end"/>
        </w:r>
      </w:hyperlink>
    </w:p>
    <w:p w14:paraId="0C8E7354" w14:textId="082A2B5E"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68" w:history="1">
        <w:r w:rsidR="00386F07" w:rsidRPr="005C6839">
          <w:rPr>
            <w:rStyle w:val="Hyperlink"/>
            <w:noProof/>
          </w:rPr>
          <w:t>Figure 7. Illustration of the internal methodological dependencies of the study.</w:t>
        </w:r>
        <w:r w:rsidR="00386F07">
          <w:rPr>
            <w:noProof/>
            <w:webHidden/>
          </w:rPr>
          <w:tab/>
        </w:r>
        <w:r w:rsidR="00386F07">
          <w:rPr>
            <w:noProof/>
            <w:webHidden/>
          </w:rPr>
          <w:fldChar w:fldCharType="begin"/>
        </w:r>
        <w:r w:rsidR="00386F07">
          <w:rPr>
            <w:noProof/>
            <w:webHidden/>
          </w:rPr>
          <w:instrText xml:space="preserve"> PAGEREF _Toc35096668 \h </w:instrText>
        </w:r>
        <w:r w:rsidR="00386F07">
          <w:rPr>
            <w:noProof/>
            <w:webHidden/>
          </w:rPr>
        </w:r>
        <w:r w:rsidR="00386F07">
          <w:rPr>
            <w:noProof/>
            <w:webHidden/>
          </w:rPr>
          <w:fldChar w:fldCharType="separate"/>
        </w:r>
        <w:r w:rsidR="00386F07">
          <w:rPr>
            <w:noProof/>
            <w:webHidden/>
          </w:rPr>
          <w:t>15</w:t>
        </w:r>
        <w:r w:rsidR="00386F07">
          <w:rPr>
            <w:noProof/>
            <w:webHidden/>
          </w:rPr>
          <w:fldChar w:fldCharType="end"/>
        </w:r>
      </w:hyperlink>
    </w:p>
    <w:p w14:paraId="4FEB20A7" w14:textId="31FBF072"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69" w:history="1">
        <w:r w:rsidR="00386F07" w:rsidRPr="005C6839">
          <w:rPr>
            <w:rStyle w:val="Hyperlink"/>
            <w:noProof/>
          </w:rPr>
          <w:t>Figure 8. Map of the study area; extent of the city of Helsinki excluding the southern islands.</w:t>
        </w:r>
        <w:r w:rsidR="00386F07">
          <w:rPr>
            <w:noProof/>
            <w:webHidden/>
          </w:rPr>
          <w:tab/>
        </w:r>
        <w:r w:rsidR="00386F07">
          <w:rPr>
            <w:noProof/>
            <w:webHidden/>
          </w:rPr>
          <w:fldChar w:fldCharType="begin"/>
        </w:r>
        <w:r w:rsidR="00386F07">
          <w:rPr>
            <w:noProof/>
            <w:webHidden/>
          </w:rPr>
          <w:instrText xml:space="preserve"> PAGEREF _Toc35096669 \h </w:instrText>
        </w:r>
        <w:r w:rsidR="00386F07">
          <w:rPr>
            <w:noProof/>
            <w:webHidden/>
          </w:rPr>
        </w:r>
        <w:r w:rsidR="00386F07">
          <w:rPr>
            <w:noProof/>
            <w:webHidden/>
          </w:rPr>
          <w:fldChar w:fldCharType="separate"/>
        </w:r>
        <w:r w:rsidR="00386F07">
          <w:rPr>
            <w:noProof/>
            <w:webHidden/>
          </w:rPr>
          <w:t>16</w:t>
        </w:r>
        <w:r w:rsidR="00386F07">
          <w:rPr>
            <w:noProof/>
            <w:webHidden/>
          </w:rPr>
          <w:fldChar w:fldCharType="end"/>
        </w:r>
      </w:hyperlink>
    </w:p>
    <w:p w14:paraId="0A5076EB" w14:textId="0CAAE554"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70" w:history="1">
        <w:r w:rsidR="00386F07" w:rsidRPr="005C6839">
          <w:rPr>
            <w:rStyle w:val="Hyperlink"/>
            <w:noProof/>
          </w:rPr>
          <w:t>Figure 9. Modelled daytime traffic noise levels (dB) in Helsinki.</w:t>
        </w:r>
        <w:r w:rsidR="00386F07">
          <w:rPr>
            <w:noProof/>
            <w:webHidden/>
          </w:rPr>
          <w:tab/>
        </w:r>
        <w:r w:rsidR="00386F07">
          <w:rPr>
            <w:noProof/>
            <w:webHidden/>
          </w:rPr>
          <w:fldChar w:fldCharType="begin"/>
        </w:r>
        <w:r w:rsidR="00386F07">
          <w:rPr>
            <w:noProof/>
            <w:webHidden/>
          </w:rPr>
          <w:instrText xml:space="preserve"> PAGEREF _Toc35096670 \h </w:instrText>
        </w:r>
        <w:r w:rsidR="00386F07">
          <w:rPr>
            <w:noProof/>
            <w:webHidden/>
          </w:rPr>
        </w:r>
        <w:r w:rsidR="00386F07">
          <w:rPr>
            <w:noProof/>
            <w:webHidden/>
          </w:rPr>
          <w:fldChar w:fldCharType="separate"/>
        </w:r>
        <w:r w:rsidR="00386F07">
          <w:rPr>
            <w:noProof/>
            <w:webHidden/>
          </w:rPr>
          <w:t>19</w:t>
        </w:r>
        <w:r w:rsidR="00386F07">
          <w:rPr>
            <w:noProof/>
            <w:webHidden/>
          </w:rPr>
          <w:fldChar w:fldCharType="end"/>
        </w:r>
      </w:hyperlink>
    </w:p>
    <w:p w14:paraId="4BEEDD74" w14:textId="30DD6CAD"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71" w:history="1">
        <w:r w:rsidR="00386F07" w:rsidRPr="005C6839">
          <w:rPr>
            <w:rStyle w:val="Hyperlink"/>
            <w:noProof/>
          </w:rPr>
          <w:t>Figure 10. Modelled daytime traffic noise levels (dB) in Viikki.</w:t>
        </w:r>
        <w:r w:rsidR="00386F07">
          <w:rPr>
            <w:noProof/>
            <w:webHidden/>
          </w:rPr>
          <w:tab/>
        </w:r>
        <w:r w:rsidR="00386F07">
          <w:rPr>
            <w:noProof/>
            <w:webHidden/>
          </w:rPr>
          <w:fldChar w:fldCharType="begin"/>
        </w:r>
        <w:r w:rsidR="00386F07">
          <w:rPr>
            <w:noProof/>
            <w:webHidden/>
          </w:rPr>
          <w:instrText xml:space="preserve"> PAGEREF _Toc35096671 \h </w:instrText>
        </w:r>
        <w:r w:rsidR="00386F07">
          <w:rPr>
            <w:noProof/>
            <w:webHidden/>
          </w:rPr>
        </w:r>
        <w:r w:rsidR="00386F07">
          <w:rPr>
            <w:noProof/>
            <w:webHidden/>
          </w:rPr>
          <w:fldChar w:fldCharType="separate"/>
        </w:r>
        <w:r w:rsidR="00386F07">
          <w:rPr>
            <w:noProof/>
            <w:webHidden/>
          </w:rPr>
          <w:t>20</w:t>
        </w:r>
        <w:r w:rsidR="00386F07">
          <w:rPr>
            <w:noProof/>
            <w:webHidden/>
          </w:rPr>
          <w:fldChar w:fldCharType="end"/>
        </w:r>
      </w:hyperlink>
    </w:p>
    <w:p w14:paraId="25B27AF1" w14:textId="4459690F"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72" w:history="1">
        <w:r w:rsidR="00386F07" w:rsidRPr="005C6839">
          <w:rPr>
            <w:rStyle w:val="Hyperlink"/>
            <w:noProof/>
          </w:rPr>
          <w:t>Figure 11. Modelled daytime traffic noise levels (dB) in more central location in Helsinki.</w:t>
        </w:r>
        <w:r w:rsidR="00386F07">
          <w:rPr>
            <w:noProof/>
            <w:webHidden/>
          </w:rPr>
          <w:tab/>
        </w:r>
        <w:r w:rsidR="00386F07">
          <w:rPr>
            <w:noProof/>
            <w:webHidden/>
          </w:rPr>
          <w:fldChar w:fldCharType="begin"/>
        </w:r>
        <w:r w:rsidR="00386F07">
          <w:rPr>
            <w:noProof/>
            <w:webHidden/>
          </w:rPr>
          <w:instrText xml:space="preserve"> PAGEREF _Toc35096672 \h </w:instrText>
        </w:r>
        <w:r w:rsidR="00386F07">
          <w:rPr>
            <w:noProof/>
            <w:webHidden/>
          </w:rPr>
        </w:r>
        <w:r w:rsidR="00386F07">
          <w:rPr>
            <w:noProof/>
            <w:webHidden/>
          </w:rPr>
          <w:fldChar w:fldCharType="separate"/>
        </w:r>
        <w:r w:rsidR="00386F07">
          <w:rPr>
            <w:noProof/>
            <w:webHidden/>
          </w:rPr>
          <w:t>21</w:t>
        </w:r>
        <w:r w:rsidR="00386F07">
          <w:rPr>
            <w:noProof/>
            <w:webHidden/>
          </w:rPr>
          <w:fldChar w:fldCharType="end"/>
        </w:r>
      </w:hyperlink>
    </w:p>
    <w:p w14:paraId="4B23342F" w14:textId="0D500C46"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73" w:history="1">
        <w:r w:rsidR="00386F07" w:rsidRPr="005C6839">
          <w:rPr>
            <w:rStyle w:val="Hyperlink"/>
            <w:noProof/>
          </w:rPr>
          <w:t>Figure 12. Technical framework of the study: internal (blue) and external (grey) technical dependencies (* = Python library). The numerous external dependencies of the used Python libraries are not included in the graph.</w:t>
        </w:r>
        <w:r w:rsidR="00386F07">
          <w:rPr>
            <w:noProof/>
            <w:webHidden/>
          </w:rPr>
          <w:tab/>
        </w:r>
        <w:r w:rsidR="00386F07">
          <w:rPr>
            <w:noProof/>
            <w:webHidden/>
          </w:rPr>
          <w:fldChar w:fldCharType="begin"/>
        </w:r>
        <w:r w:rsidR="00386F07">
          <w:rPr>
            <w:noProof/>
            <w:webHidden/>
          </w:rPr>
          <w:instrText xml:space="preserve"> PAGEREF _Toc35096673 \h </w:instrText>
        </w:r>
        <w:r w:rsidR="00386F07">
          <w:rPr>
            <w:noProof/>
            <w:webHidden/>
          </w:rPr>
        </w:r>
        <w:r w:rsidR="00386F07">
          <w:rPr>
            <w:noProof/>
            <w:webHidden/>
          </w:rPr>
          <w:fldChar w:fldCharType="separate"/>
        </w:r>
        <w:r w:rsidR="00386F07">
          <w:rPr>
            <w:noProof/>
            <w:webHidden/>
          </w:rPr>
          <w:t>24</w:t>
        </w:r>
        <w:r w:rsidR="00386F07">
          <w:rPr>
            <w:noProof/>
            <w:webHidden/>
          </w:rPr>
          <w:fldChar w:fldCharType="end"/>
        </w:r>
      </w:hyperlink>
    </w:p>
    <w:p w14:paraId="2095D79A" w14:textId="20CA0D56"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74" w:history="1">
        <w:r w:rsidR="00386F07" w:rsidRPr="005C6839">
          <w:rPr>
            <w:rStyle w:val="Hyperlink"/>
            <w:noProof/>
          </w:rPr>
          <w:t>Figure 13. Noise cost coefficients for dB range 45–75 dB calculated with both equations presented in this chapter (Table 3).</w:t>
        </w:r>
        <w:r w:rsidR="00386F07">
          <w:rPr>
            <w:noProof/>
            <w:webHidden/>
          </w:rPr>
          <w:tab/>
        </w:r>
        <w:r w:rsidR="00386F07">
          <w:rPr>
            <w:noProof/>
            <w:webHidden/>
          </w:rPr>
          <w:fldChar w:fldCharType="begin"/>
        </w:r>
        <w:r w:rsidR="00386F07">
          <w:rPr>
            <w:noProof/>
            <w:webHidden/>
          </w:rPr>
          <w:instrText xml:space="preserve"> PAGEREF _Toc35096674 \h </w:instrText>
        </w:r>
        <w:r w:rsidR="00386F07">
          <w:rPr>
            <w:noProof/>
            <w:webHidden/>
          </w:rPr>
        </w:r>
        <w:r w:rsidR="00386F07">
          <w:rPr>
            <w:noProof/>
            <w:webHidden/>
          </w:rPr>
          <w:fldChar w:fldCharType="separate"/>
        </w:r>
        <w:r w:rsidR="00386F07">
          <w:rPr>
            <w:noProof/>
            <w:webHidden/>
          </w:rPr>
          <w:t>27</w:t>
        </w:r>
        <w:r w:rsidR="00386F07">
          <w:rPr>
            <w:noProof/>
            <w:webHidden/>
          </w:rPr>
          <w:fldChar w:fldCharType="end"/>
        </w:r>
      </w:hyperlink>
    </w:p>
    <w:p w14:paraId="2F7CF155" w14:textId="6E763A34"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75" w:history="1">
        <w:r w:rsidR="00386F07" w:rsidRPr="005C6839">
          <w:rPr>
            <w:rStyle w:val="Hyperlink"/>
            <w:noProof/>
          </w:rPr>
          <w:t>Figure 14. Workflow of network (graph) acquisition and construction.</w:t>
        </w:r>
        <w:r w:rsidR="00386F07">
          <w:rPr>
            <w:noProof/>
            <w:webHidden/>
          </w:rPr>
          <w:tab/>
        </w:r>
        <w:r w:rsidR="00386F07">
          <w:rPr>
            <w:noProof/>
            <w:webHidden/>
          </w:rPr>
          <w:fldChar w:fldCharType="begin"/>
        </w:r>
        <w:r w:rsidR="00386F07">
          <w:rPr>
            <w:noProof/>
            <w:webHidden/>
          </w:rPr>
          <w:instrText xml:space="preserve"> PAGEREF _Toc35096675 \h </w:instrText>
        </w:r>
        <w:r w:rsidR="00386F07">
          <w:rPr>
            <w:noProof/>
            <w:webHidden/>
          </w:rPr>
        </w:r>
        <w:r w:rsidR="00386F07">
          <w:rPr>
            <w:noProof/>
            <w:webHidden/>
          </w:rPr>
          <w:fldChar w:fldCharType="separate"/>
        </w:r>
        <w:r w:rsidR="00386F07">
          <w:rPr>
            <w:noProof/>
            <w:webHidden/>
          </w:rPr>
          <w:t>28</w:t>
        </w:r>
        <w:r w:rsidR="00386F07">
          <w:rPr>
            <w:noProof/>
            <w:webHidden/>
          </w:rPr>
          <w:fldChar w:fldCharType="end"/>
        </w:r>
      </w:hyperlink>
    </w:p>
    <w:p w14:paraId="6743212B" w14:textId="31A57103"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76" w:history="1">
        <w:r w:rsidR="00386F07" w:rsidRPr="005C6839">
          <w:rPr>
            <w:rStyle w:val="Hyperlink"/>
            <w:noProof/>
          </w:rPr>
          <w:t>Figure 15. Workflow of extracting exposures to traffic noise (contaminated distances) to the edges of the graph.</w:t>
        </w:r>
        <w:r w:rsidR="00386F07">
          <w:rPr>
            <w:noProof/>
            <w:webHidden/>
          </w:rPr>
          <w:tab/>
        </w:r>
        <w:r w:rsidR="00386F07">
          <w:rPr>
            <w:noProof/>
            <w:webHidden/>
          </w:rPr>
          <w:fldChar w:fldCharType="begin"/>
        </w:r>
        <w:r w:rsidR="00386F07">
          <w:rPr>
            <w:noProof/>
            <w:webHidden/>
          </w:rPr>
          <w:instrText xml:space="preserve"> PAGEREF _Toc35096676 \h </w:instrText>
        </w:r>
        <w:r w:rsidR="00386F07">
          <w:rPr>
            <w:noProof/>
            <w:webHidden/>
          </w:rPr>
        </w:r>
        <w:r w:rsidR="00386F07">
          <w:rPr>
            <w:noProof/>
            <w:webHidden/>
          </w:rPr>
          <w:fldChar w:fldCharType="separate"/>
        </w:r>
        <w:r w:rsidR="00386F07">
          <w:rPr>
            <w:noProof/>
            <w:webHidden/>
          </w:rPr>
          <w:t>29</w:t>
        </w:r>
        <w:r w:rsidR="00386F07">
          <w:rPr>
            <w:noProof/>
            <w:webHidden/>
          </w:rPr>
          <w:fldChar w:fldCharType="end"/>
        </w:r>
      </w:hyperlink>
    </w:p>
    <w:p w14:paraId="155C5FEA" w14:textId="055F9B6D"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77" w:history="1">
        <w:r w:rsidR="00386F07" w:rsidRPr="005C6839">
          <w:rPr>
            <w:rStyle w:val="Hyperlink"/>
            <w:noProof/>
          </w:rPr>
          <w:t>Figure 16. Workflow of calculating and adding noise sensitivity specific edge costs as new edge attributes.</w:t>
        </w:r>
        <w:r w:rsidR="00386F07">
          <w:rPr>
            <w:noProof/>
            <w:webHidden/>
          </w:rPr>
          <w:tab/>
        </w:r>
        <w:r w:rsidR="00386F07">
          <w:rPr>
            <w:noProof/>
            <w:webHidden/>
          </w:rPr>
          <w:fldChar w:fldCharType="begin"/>
        </w:r>
        <w:r w:rsidR="00386F07">
          <w:rPr>
            <w:noProof/>
            <w:webHidden/>
          </w:rPr>
          <w:instrText xml:space="preserve"> PAGEREF _Toc35096677 \h </w:instrText>
        </w:r>
        <w:r w:rsidR="00386F07">
          <w:rPr>
            <w:noProof/>
            <w:webHidden/>
          </w:rPr>
        </w:r>
        <w:r w:rsidR="00386F07">
          <w:rPr>
            <w:noProof/>
            <w:webHidden/>
          </w:rPr>
          <w:fldChar w:fldCharType="separate"/>
        </w:r>
        <w:r w:rsidR="00386F07">
          <w:rPr>
            <w:noProof/>
            <w:webHidden/>
          </w:rPr>
          <w:t>31</w:t>
        </w:r>
        <w:r w:rsidR="00386F07">
          <w:rPr>
            <w:noProof/>
            <w:webHidden/>
          </w:rPr>
          <w:fldChar w:fldCharType="end"/>
        </w:r>
      </w:hyperlink>
    </w:p>
    <w:p w14:paraId="13D86010" w14:textId="5D135917"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78" w:history="1">
        <w:r w:rsidR="00386F07" w:rsidRPr="005C6839">
          <w:rPr>
            <w:rStyle w:val="Hyperlink"/>
            <w:noProof/>
          </w:rPr>
          <w:t>Figure 17. The sequence of high-level actions included in solving one short and quiet path routing problem.</w:t>
        </w:r>
        <w:r w:rsidR="00386F07">
          <w:rPr>
            <w:noProof/>
            <w:webHidden/>
          </w:rPr>
          <w:tab/>
        </w:r>
        <w:r w:rsidR="00386F07">
          <w:rPr>
            <w:noProof/>
            <w:webHidden/>
          </w:rPr>
          <w:fldChar w:fldCharType="begin"/>
        </w:r>
        <w:r w:rsidR="00386F07">
          <w:rPr>
            <w:noProof/>
            <w:webHidden/>
          </w:rPr>
          <w:instrText xml:space="preserve"> PAGEREF _Toc35096678 \h </w:instrText>
        </w:r>
        <w:r w:rsidR="00386F07">
          <w:rPr>
            <w:noProof/>
            <w:webHidden/>
          </w:rPr>
        </w:r>
        <w:r w:rsidR="00386F07">
          <w:rPr>
            <w:noProof/>
            <w:webHidden/>
          </w:rPr>
          <w:fldChar w:fldCharType="separate"/>
        </w:r>
        <w:r w:rsidR="00386F07">
          <w:rPr>
            <w:noProof/>
            <w:webHidden/>
          </w:rPr>
          <w:t>33</w:t>
        </w:r>
        <w:r w:rsidR="00386F07">
          <w:rPr>
            <w:noProof/>
            <w:webHidden/>
          </w:rPr>
          <w:fldChar w:fldCharType="end"/>
        </w:r>
      </w:hyperlink>
    </w:p>
    <w:p w14:paraId="6EEA074C" w14:textId="7D340B7E"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79" w:history="1">
        <w:r w:rsidR="00386F07" w:rsidRPr="005C6839">
          <w:rPr>
            <w:rStyle w:val="Hyperlink"/>
            <w:noProof/>
          </w:rPr>
          <w:t>Figure 18. Technical architecture of the quiet path route planner web application.</w:t>
        </w:r>
        <w:r w:rsidR="00386F07">
          <w:rPr>
            <w:noProof/>
            <w:webHidden/>
          </w:rPr>
          <w:tab/>
        </w:r>
        <w:r w:rsidR="00386F07">
          <w:rPr>
            <w:noProof/>
            <w:webHidden/>
          </w:rPr>
          <w:fldChar w:fldCharType="begin"/>
        </w:r>
        <w:r w:rsidR="00386F07">
          <w:rPr>
            <w:noProof/>
            <w:webHidden/>
          </w:rPr>
          <w:instrText xml:space="preserve"> PAGEREF _Toc35096679 \h </w:instrText>
        </w:r>
        <w:r w:rsidR="00386F07">
          <w:rPr>
            <w:noProof/>
            <w:webHidden/>
          </w:rPr>
        </w:r>
        <w:r w:rsidR="00386F07">
          <w:rPr>
            <w:noProof/>
            <w:webHidden/>
          </w:rPr>
          <w:fldChar w:fldCharType="separate"/>
        </w:r>
        <w:r w:rsidR="00386F07">
          <w:rPr>
            <w:noProof/>
            <w:webHidden/>
          </w:rPr>
          <w:t>36</w:t>
        </w:r>
        <w:r w:rsidR="00386F07">
          <w:rPr>
            <w:noProof/>
            <w:webHidden/>
          </w:rPr>
          <w:fldChar w:fldCharType="end"/>
        </w:r>
      </w:hyperlink>
    </w:p>
    <w:p w14:paraId="2326E55F" w14:textId="28BB2511"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80" w:history="1">
        <w:r w:rsidR="00386F07" w:rsidRPr="005C6839">
          <w:rPr>
            <w:rStyle w:val="Hyperlink"/>
            <w:noProof/>
          </w:rPr>
          <w:t>Figure 19. Workflow of the analysis for identifying origin – PT stop (or commuting destination) walks and estimating of their utilization rates based on commuter flows.</w:t>
        </w:r>
        <w:r w:rsidR="00386F07">
          <w:rPr>
            <w:noProof/>
            <w:webHidden/>
          </w:rPr>
          <w:tab/>
        </w:r>
        <w:r w:rsidR="00386F07">
          <w:rPr>
            <w:noProof/>
            <w:webHidden/>
          </w:rPr>
          <w:fldChar w:fldCharType="begin"/>
        </w:r>
        <w:r w:rsidR="00386F07">
          <w:rPr>
            <w:noProof/>
            <w:webHidden/>
          </w:rPr>
          <w:instrText xml:space="preserve"> PAGEREF _Toc35096680 \h </w:instrText>
        </w:r>
        <w:r w:rsidR="00386F07">
          <w:rPr>
            <w:noProof/>
            <w:webHidden/>
          </w:rPr>
        </w:r>
        <w:r w:rsidR="00386F07">
          <w:rPr>
            <w:noProof/>
            <w:webHidden/>
          </w:rPr>
          <w:fldChar w:fldCharType="separate"/>
        </w:r>
        <w:r w:rsidR="00386F07">
          <w:rPr>
            <w:noProof/>
            <w:webHidden/>
          </w:rPr>
          <w:t>38</w:t>
        </w:r>
        <w:r w:rsidR="00386F07">
          <w:rPr>
            <w:noProof/>
            <w:webHidden/>
          </w:rPr>
          <w:fldChar w:fldCharType="end"/>
        </w:r>
      </w:hyperlink>
    </w:p>
    <w:p w14:paraId="263A439B" w14:textId="2C07B8CF"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81" w:history="1">
        <w:r w:rsidR="00386F07" w:rsidRPr="005C6839">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sidR="00386F07">
          <w:rPr>
            <w:noProof/>
            <w:webHidden/>
          </w:rPr>
          <w:tab/>
        </w:r>
        <w:r w:rsidR="00386F07">
          <w:rPr>
            <w:noProof/>
            <w:webHidden/>
          </w:rPr>
          <w:fldChar w:fldCharType="begin"/>
        </w:r>
        <w:r w:rsidR="00386F07">
          <w:rPr>
            <w:noProof/>
            <w:webHidden/>
          </w:rPr>
          <w:instrText xml:space="preserve"> PAGEREF _Toc35096681 \h </w:instrText>
        </w:r>
        <w:r w:rsidR="00386F07">
          <w:rPr>
            <w:noProof/>
            <w:webHidden/>
          </w:rPr>
        </w:r>
        <w:r w:rsidR="00386F07">
          <w:rPr>
            <w:noProof/>
            <w:webHidden/>
          </w:rPr>
          <w:fldChar w:fldCharType="separate"/>
        </w:r>
        <w:r w:rsidR="00386F07">
          <w:rPr>
            <w:noProof/>
            <w:webHidden/>
          </w:rPr>
          <w:t>39</w:t>
        </w:r>
        <w:r w:rsidR="00386F07">
          <w:rPr>
            <w:noProof/>
            <w:webHidden/>
          </w:rPr>
          <w:fldChar w:fldCharType="end"/>
        </w:r>
      </w:hyperlink>
    </w:p>
    <w:p w14:paraId="24405FD6" w14:textId="689A5DEA"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82" w:history="1">
        <w:r w:rsidR="00386F07" w:rsidRPr="005C6839">
          <w:rPr>
            <w:rStyle w:val="Hyperlink"/>
            <w:noProof/>
          </w:rPr>
          <w:t>Figure 21. An example of local walks (and utilization ratios) from one origin as a result of the routing analysis. Most of the destinations of the walks are public transport stops.</w:t>
        </w:r>
        <w:r w:rsidR="00386F07">
          <w:rPr>
            <w:noProof/>
            <w:webHidden/>
          </w:rPr>
          <w:tab/>
        </w:r>
        <w:r w:rsidR="00386F07">
          <w:rPr>
            <w:noProof/>
            <w:webHidden/>
          </w:rPr>
          <w:fldChar w:fldCharType="begin"/>
        </w:r>
        <w:r w:rsidR="00386F07">
          <w:rPr>
            <w:noProof/>
            <w:webHidden/>
          </w:rPr>
          <w:instrText xml:space="preserve"> PAGEREF _Toc35096682 \h </w:instrText>
        </w:r>
        <w:r w:rsidR="00386F07">
          <w:rPr>
            <w:noProof/>
            <w:webHidden/>
          </w:rPr>
        </w:r>
        <w:r w:rsidR="00386F07">
          <w:rPr>
            <w:noProof/>
            <w:webHidden/>
          </w:rPr>
          <w:fldChar w:fldCharType="separate"/>
        </w:r>
        <w:r w:rsidR="00386F07">
          <w:rPr>
            <w:noProof/>
            <w:webHidden/>
          </w:rPr>
          <w:t>41</w:t>
        </w:r>
        <w:r w:rsidR="00386F07">
          <w:rPr>
            <w:noProof/>
            <w:webHidden/>
          </w:rPr>
          <w:fldChar w:fldCharType="end"/>
        </w:r>
      </w:hyperlink>
    </w:p>
    <w:p w14:paraId="54A95601" w14:textId="55BB28E5"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83" w:history="1">
        <w:r w:rsidR="00386F07" w:rsidRPr="005C6839">
          <w:rPr>
            <w:rStyle w:val="Hyperlink"/>
            <w:noProof/>
          </w:rPr>
          <w:t>Figure 22. Inclusion (%) of commutes per origin in the analysis for finding local PT stops and walks.</w:t>
        </w:r>
        <w:r w:rsidR="00386F07">
          <w:rPr>
            <w:noProof/>
            <w:webHidden/>
          </w:rPr>
          <w:tab/>
        </w:r>
        <w:r w:rsidR="00386F07">
          <w:rPr>
            <w:noProof/>
            <w:webHidden/>
          </w:rPr>
          <w:fldChar w:fldCharType="begin"/>
        </w:r>
        <w:r w:rsidR="00386F07">
          <w:rPr>
            <w:noProof/>
            <w:webHidden/>
          </w:rPr>
          <w:instrText xml:space="preserve"> PAGEREF _Toc35096683 \h </w:instrText>
        </w:r>
        <w:r w:rsidR="00386F07">
          <w:rPr>
            <w:noProof/>
            <w:webHidden/>
          </w:rPr>
        </w:r>
        <w:r w:rsidR="00386F07">
          <w:rPr>
            <w:noProof/>
            <w:webHidden/>
          </w:rPr>
          <w:fldChar w:fldCharType="separate"/>
        </w:r>
        <w:r w:rsidR="00386F07">
          <w:rPr>
            <w:noProof/>
            <w:webHidden/>
          </w:rPr>
          <w:t>42</w:t>
        </w:r>
        <w:r w:rsidR="00386F07">
          <w:rPr>
            <w:noProof/>
            <w:webHidden/>
          </w:rPr>
          <w:fldChar w:fldCharType="end"/>
        </w:r>
      </w:hyperlink>
    </w:p>
    <w:p w14:paraId="7F554637" w14:textId="2933D161"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84" w:history="1">
        <w:r w:rsidR="00386F07" w:rsidRPr="005C6839">
          <w:rPr>
            <w:rStyle w:val="Hyperlink"/>
            <w:noProof/>
          </w:rPr>
          <w:t>Figure 23. Number of commutes vs. commutes included in the routing analysis (%) per origin.</w:t>
        </w:r>
        <w:r w:rsidR="00386F07">
          <w:rPr>
            <w:noProof/>
            <w:webHidden/>
          </w:rPr>
          <w:tab/>
        </w:r>
        <w:r w:rsidR="00386F07">
          <w:rPr>
            <w:noProof/>
            <w:webHidden/>
          </w:rPr>
          <w:fldChar w:fldCharType="begin"/>
        </w:r>
        <w:r w:rsidR="00386F07">
          <w:rPr>
            <w:noProof/>
            <w:webHidden/>
          </w:rPr>
          <w:instrText xml:space="preserve"> PAGEREF _Toc35096684 \h </w:instrText>
        </w:r>
        <w:r w:rsidR="00386F07">
          <w:rPr>
            <w:noProof/>
            <w:webHidden/>
          </w:rPr>
        </w:r>
        <w:r w:rsidR="00386F07">
          <w:rPr>
            <w:noProof/>
            <w:webHidden/>
          </w:rPr>
          <w:fldChar w:fldCharType="separate"/>
        </w:r>
        <w:r w:rsidR="00386F07">
          <w:rPr>
            <w:noProof/>
            <w:webHidden/>
          </w:rPr>
          <w:t>43</w:t>
        </w:r>
        <w:r w:rsidR="00386F07">
          <w:rPr>
            <w:noProof/>
            <w:webHidden/>
          </w:rPr>
          <w:fldChar w:fldCharType="end"/>
        </w:r>
      </w:hyperlink>
    </w:p>
    <w:p w14:paraId="0573B4BA" w14:textId="4FFB5FD0"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85" w:history="1">
        <w:r w:rsidR="00386F07" w:rsidRPr="005C6839">
          <w:rPr>
            <w:rStyle w:val="Hyperlink"/>
            <w:noProof/>
          </w:rPr>
          <w:t>Figure 24. All shortest paths visualized with feature blending method: overlapping paths show darker on the map.</w:t>
        </w:r>
        <w:r w:rsidR="00386F07">
          <w:rPr>
            <w:noProof/>
            <w:webHidden/>
          </w:rPr>
          <w:tab/>
        </w:r>
        <w:r w:rsidR="00386F07">
          <w:rPr>
            <w:noProof/>
            <w:webHidden/>
          </w:rPr>
          <w:fldChar w:fldCharType="begin"/>
        </w:r>
        <w:r w:rsidR="00386F07">
          <w:rPr>
            <w:noProof/>
            <w:webHidden/>
          </w:rPr>
          <w:instrText xml:space="preserve"> PAGEREF _Toc35096685 \h </w:instrText>
        </w:r>
        <w:r w:rsidR="00386F07">
          <w:rPr>
            <w:noProof/>
            <w:webHidden/>
          </w:rPr>
        </w:r>
        <w:r w:rsidR="00386F07">
          <w:rPr>
            <w:noProof/>
            <w:webHidden/>
          </w:rPr>
          <w:fldChar w:fldCharType="separate"/>
        </w:r>
        <w:r w:rsidR="00386F07">
          <w:rPr>
            <w:noProof/>
            <w:webHidden/>
          </w:rPr>
          <w:t>44</w:t>
        </w:r>
        <w:r w:rsidR="00386F07">
          <w:rPr>
            <w:noProof/>
            <w:webHidden/>
          </w:rPr>
          <w:fldChar w:fldCharType="end"/>
        </w:r>
      </w:hyperlink>
    </w:p>
    <w:p w14:paraId="42E90A14" w14:textId="449C5D27"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86" w:history="1">
        <w:r w:rsidR="00386F07" w:rsidRPr="005C6839">
          <w:rPr>
            <w:rStyle w:val="Hyperlink"/>
            <w:noProof/>
          </w:rPr>
          <w:t>Figure 25. The average walking distance from homes to public transport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6 \h </w:instrText>
        </w:r>
        <w:r w:rsidR="00386F07">
          <w:rPr>
            <w:noProof/>
            <w:webHidden/>
          </w:rPr>
        </w:r>
        <w:r w:rsidR="00386F07">
          <w:rPr>
            <w:noProof/>
            <w:webHidden/>
          </w:rPr>
          <w:fldChar w:fldCharType="separate"/>
        </w:r>
        <w:r w:rsidR="00386F07">
          <w:rPr>
            <w:noProof/>
            <w:webHidden/>
          </w:rPr>
          <w:t>50</w:t>
        </w:r>
        <w:r w:rsidR="00386F07">
          <w:rPr>
            <w:noProof/>
            <w:webHidden/>
          </w:rPr>
          <w:fldChar w:fldCharType="end"/>
        </w:r>
      </w:hyperlink>
    </w:p>
    <w:p w14:paraId="01347830" w14:textId="36814BC5"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87" w:history="1">
        <w:r w:rsidR="00386F07" w:rsidRPr="005C6839">
          <w:rPr>
            <w:rStyle w:val="Hyperlink"/>
            <w:noProof/>
          </w:rPr>
          <w:t>Figure 26. The mean dB on walks from homes to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7 \h </w:instrText>
        </w:r>
        <w:r w:rsidR="00386F07">
          <w:rPr>
            <w:noProof/>
            <w:webHidden/>
          </w:rPr>
        </w:r>
        <w:r w:rsidR="00386F07">
          <w:rPr>
            <w:noProof/>
            <w:webHidden/>
          </w:rPr>
          <w:fldChar w:fldCharType="separate"/>
        </w:r>
        <w:r w:rsidR="00386F07">
          <w:rPr>
            <w:noProof/>
            <w:webHidden/>
          </w:rPr>
          <w:t>51</w:t>
        </w:r>
        <w:r w:rsidR="00386F07">
          <w:rPr>
            <w:noProof/>
            <w:webHidden/>
          </w:rPr>
          <w:fldChar w:fldCharType="end"/>
        </w:r>
      </w:hyperlink>
    </w:p>
    <w:p w14:paraId="54F37186" w14:textId="07FEFA7E"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88" w:history="1">
        <w:r w:rsidR="00386F07" w:rsidRPr="005C6839">
          <w:rPr>
            <w:rStyle w:val="Hyperlink"/>
            <w:noProof/>
          </w:rPr>
          <w:t>Figure 27. The average walking distance in +65 dB traffic noise level on walks from homes to public transport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8 \h </w:instrText>
        </w:r>
        <w:r w:rsidR="00386F07">
          <w:rPr>
            <w:noProof/>
            <w:webHidden/>
          </w:rPr>
        </w:r>
        <w:r w:rsidR="00386F07">
          <w:rPr>
            <w:noProof/>
            <w:webHidden/>
          </w:rPr>
          <w:fldChar w:fldCharType="separate"/>
        </w:r>
        <w:r w:rsidR="00386F07">
          <w:rPr>
            <w:noProof/>
            <w:webHidden/>
          </w:rPr>
          <w:t>52</w:t>
        </w:r>
        <w:r w:rsidR="00386F07">
          <w:rPr>
            <w:noProof/>
            <w:webHidden/>
          </w:rPr>
          <w:fldChar w:fldCharType="end"/>
        </w:r>
      </w:hyperlink>
    </w:p>
    <w:p w14:paraId="1A570257" w14:textId="7C946629"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89" w:history="1">
        <w:r w:rsidR="00386F07" w:rsidRPr="005C6839">
          <w:rPr>
            <w:rStyle w:val="Hyperlink"/>
            <w:noProof/>
          </w:rPr>
          <w:t>Figure 28. The average walking distance in +70 dB traffic noise level on walks from homes to public transport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9 \h </w:instrText>
        </w:r>
        <w:r w:rsidR="00386F07">
          <w:rPr>
            <w:noProof/>
            <w:webHidden/>
          </w:rPr>
        </w:r>
        <w:r w:rsidR="00386F07">
          <w:rPr>
            <w:noProof/>
            <w:webHidden/>
          </w:rPr>
          <w:fldChar w:fldCharType="separate"/>
        </w:r>
        <w:r w:rsidR="00386F07">
          <w:rPr>
            <w:noProof/>
            <w:webHidden/>
          </w:rPr>
          <w:t>53</w:t>
        </w:r>
        <w:r w:rsidR="00386F07">
          <w:rPr>
            <w:noProof/>
            <w:webHidden/>
          </w:rPr>
          <w:fldChar w:fldCharType="end"/>
        </w:r>
      </w:hyperlink>
    </w:p>
    <w:p w14:paraId="17018EB0" w14:textId="66DEB16C"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90" w:history="1">
        <w:r w:rsidR="00386F07" w:rsidRPr="005C6839">
          <w:rPr>
            <w:rStyle w:val="Hyperlink"/>
            <w:noProof/>
          </w:rPr>
          <w:t>Figure 29. A typical sequence of actions demonstrating the basic functionality of the quiet path route planner. (Blue / green = user’s action, grey = action of the user interface).</w:t>
        </w:r>
        <w:r w:rsidR="00386F07">
          <w:rPr>
            <w:noProof/>
            <w:webHidden/>
          </w:rPr>
          <w:tab/>
        </w:r>
        <w:r w:rsidR="00386F07">
          <w:rPr>
            <w:noProof/>
            <w:webHidden/>
          </w:rPr>
          <w:fldChar w:fldCharType="begin"/>
        </w:r>
        <w:r w:rsidR="00386F07">
          <w:rPr>
            <w:noProof/>
            <w:webHidden/>
          </w:rPr>
          <w:instrText xml:space="preserve"> PAGEREF _Toc35096690 \h </w:instrText>
        </w:r>
        <w:r w:rsidR="00386F07">
          <w:rPr>
            <w:noProof/>
            <w:webHidden/>
          </w:rPr>
        </w:r>
        <w:r w:rsidR="00386F07">
          <w:rPr>
            <w:noProof/>
            <w:webHidden/>
          </w:rPr>
          <w:fldChar w:fldCharType="separate"/>
        </w:r>
        <w:r w:rsidR="00386F07">
          <w:rPr>
            <w:noProof/>
            <w:webHidden/>
          </w:rPr>
          <w:t>58</w:t>
        </w:r>
        <w:r w:rsidR="00386F07">
          <w:rPr>
            <w:noProof/>
            <w:webHidden/>
          </w:rPr>
          <w:fldChar w:fldCharType="end"/>
        </w:r>
      </w:hyperlink>
    </w:p>
    <w:p w14:paraId="31CBA990" w14:textId="68E842EA"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91" w:history="1">
        <w:r w:rsidR="00386F07" w:rsidRPr="005C6839">
          <w:rPr>
            <w:rStyle w:val="Hyperlink"/>
            <w:noProof/>
          </w:rPr>
          <w:t>Figure 30. The user-interface of the quiet path route planner showing two alternative paths (one shortest path and one quiet path).</w:t>
        </w:r>
        <w:r w:rsidR="00386F07">
          <w:rPr>
            <w:noProof/>
            <w:webHidden/>
          </w:rPr>
          <w:tab/>
        </w:r>
        <w:r w:rsidR="00386F07">
          <w:rPr>
            <w:noProof/>
            <w:webHidden/>
          </w:rPr>
          <w:fldChar w:fldCharType="begin"/>
        </w:r>
        <w:r w:rsidR="00386F07">
          <w:rPr>
            <w:noProof/>
            <w:webHidden/>
          </w:rPr>
          <w:instrText xml:space="preserve"> PAGEREF _Toc35096691 \h </w:instrText>
        </w:r>
        <w:r w:rsidR="00386F07">
          <w:rPr>
            <w:noProof/>
            <w:webHidden/>
          </w:rPr>
        </w:r>
        <w:r w:rsidR="00386F07">
          <w:rPr>
            <w:noProof/>
            <w:webHidden/>
          </w:rPr>
          <w:fldChar w:fldCharType="separate"/>
        </w:r>
        <w:r w:rsidR="00386F07">
          <w:rPr>
            <w:noProof/>
            <w:webHidden/>
          </w:rPr>
          <w:t>59</w:t>
        </w:r>
        <w:r w:rsidR="00386F07">
          <w:rPr>
            <w:noProof/>
            <w:webHidden/>
          </w:rPr>
          <w:fldChar w:fldCharType="end"/>
        </w:r>
      </w:hyperlink>
    </w:p>
    <w:p w14:paraId="6D34D8EB" w14:textId="341C878B"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92" w:history="1">
        <w:r w:rsidR="00386F07" w:rsidRPr="005C6839">
          <w:rPr>
            <w:rStyle w:val="Hyperlink"/>
            <w:noProof/>
          </w:rPr>
          <w:t>Figure 31. The user-interface of the quiet path route planner showing several alternative paths (one shortest path and six quiet paths).</w:t>
        </w:r>
        <w:r w:rsidR="00386F07">
          <w:rPr>
            <w:noProof/>
            <w:webHidden/>
          </w:rPr>
          <w:tab/>
        </w:r>
        <w:r w:rsidR="00386F07">
          <w:rPr>
            <w:noProof/>
            <w:webHidden/>
          </w:rPr>
          <w:fldChar w:fldCharType="begin"/>
        </w:r>
        <w:r w:rsidR="00386F07">
          <w:rPr>
            <w:noProof/>
            <w:webHidden/>
          </w:rPr>
          <w:instrText xml:space="preserve"> PAGEREF _Toc35096692 \h </w:instrText>
        </w:r>
        <w:r w:rsidR="00386F07">
          <w:rPr>
            <w:noProof/>
            <w:webHidden/>
          </w:rPr>
        </w:r>
        <w:r w:rsidR="00386F07">
          <w:rPr>
            <w:noProof/>
            <w:webHidden/>
          </w:rPr>
          <w:fldChar w:fldCharType="separate"/>
        </w:r>
        <w:r w:rsidR="00386F07">
          <w:rPr>
            <w:noProof/>
            <w:webHidden/>
          </w:rPr>
          <w:t>59</w:t>
        </w:r>
        <w:r w:rsidR="00386F07">
          <w:rPr>
            <w:noProof/>
            <w:webHidden/>
          </w:rPr>
          <w:fldChar w:fldCharType="end"/>
        </w:r>
      </w:hyperlink>
    </w:p>
    <w:p w14:paraId="1F72A6E2" w14:textId="4BA5FF65"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93" w:history="1">
        <w:r w:rsidR="00386F07" w:rsidRPr="005C6839">
          <w:rPr>
            <w:rStyle w:val="Hyperlink"/>
            <w:noProof/>
          </w:rPr>
          <w:t>Figure 32. “Add to home screen” functionality of the web application; the quiet path route planner can be "installed" on user's phone to work similarly as installed apps (without web browser and address bar).</w:t>
        </w:r>
        <w:r w:rsidR="00386F07">
          <w:rPr>
            <w:noProof/>
            <w:webHidden/>
          </w:rPr>
          <w:tab/>
        </w:r>
        <w:r w:rsidR="00386F07">
          <w:rPr>
            <w:noProof/>
            <w:webHidden/>
          </w:rPr>
          <w:fldChar w:fldCharType="begin"/>
        </w:r>
        <w:r w:rsidR="00386F07">
          <w:rPr>
            <w:noProof/>
            <w:webHidden/>
          </w:rPr>
          <w:instrText xml:space="preserve"> PAGEREF _Toc35096693 \h </w:instrText>
        </w:r>
        <w:r w:rsidR="00386F07">
          <w:rPr>
            <w:noProof/>
            <w:webHidden/>
          </w:rPr>
        </w:r>
        <w:r w:rsidR="00386F07">
          <w:rPr>
            <w:noProof/>
            <w:webHidden/>
          </w:rPr>
          <w:fldChar w:fldCharType="separate"/>
        </w:r>
        <w:r w:rsidR="00386F07">
          <w:rPr>
            <w:noProof/>
            <w:webHidden/>
          </w:rPr>
          <w:t>60</w:t>
        </w:r>
        <w:r w:rsidR="00386F07">
          <w:rPr>
            <w:noProof/>
            <w:webHidden/>
          </w:rPr>
          <w:fldChar w:fldCharType="end"/>
        </w:r>
      </w:hyperlink>
    </w:p>
    <w:p w14:paraId="0C78FB28" w14:textId="7EA0A72D"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94" w:history="1">
        <w:r w:rsidR="00386F07" w:rsidRPr="005C6839">
          <w:rPr>
            <w:rStyle w:val="Hyperlink"/>
            <w:noProof/>
          </w:rPr>
          <w:t xml:space="preserve">Figure 33.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w:t>
        </w:r>
        <w:r w:rsidR="00386F07" w:rsidRPr="005C6839">
          <w:rPr>
            <w:rStyle w:val="Hyperlink"/>
            <w:noProof/>
          </w:rPr>
          <w:lastRenderedPageBreak/>
          <w:t>the regression lines of the regression analysis and the green lines show the theoretical maximum reductions in the noise exposure indexes.</w:t>
        </w:r>
        <w:r w:rsidR="00386F07">
          <w:rPr>
            <w:noProof/>
            <w:webHidden/>
          </w:rPr>
          <w:tab/>
        </w:r>
        <w:r w:rsidR="00386F07">
          <w:rPr>
            <w:noProof/>
            <w:webHidden/>
          </w:rPr>
          <w:fldChar w:fldCharType="begin"/>
        </w:r>
        <w:r w:rsidR="00386F07">
          <w:rPr>
            <w:noProof/>
            <w:webHidden/>
          </w:rPr>
          <w:instrText xml:space="preserve"> PAGEREF _Toc35096694 \h </w:instrText>
        </w:r>
        <w:r w:rsidR="00386F07">
          <w:rPr>
            <w:noProof/>
            <w:webHidden/>
          </w:rPr>
        </w:r>
        <w:r w:rsidR="00386F07">
          <w:rPr>
            <w:noProof/>
            <w:webHidden/>
          </w:rPr>
          <w:fldChar w:fldCharType="separate"/>
        </w:r>
        <w:r w:rsidR="00386F07">
          <w:rPr>
            <w:noProof/>
            <w:webHidden/>
          </w:rPr>
          <w:t>62</w:t>
        </w:r>
        <w:r w:rsidR="00386F07">
          <w:rPr>
            <w:noProof/>
            <w:webHidden/>
          </w:rPr>
          <w:fldChar w:fldCharType="end"/>
        </w:r>
      </w:hyperlink>
    </w:p>
    <w:p w14:paraId="1847D2D9" w14:textId="34C317D8"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95" w:history="1">
        <w:r w:rsidR="00386F07" w:rsidRPr="005C6839">
          <w:rPr>
            <w:rStyle w:val="Hyperlink"/>
            <w:noProof/>
          </w:rPr>
          <w:t>Figure 34.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sidR="00386F07">
          <w:rPr>
            <w:noProof/>
            <w:webHidden/>
          </w:rPr>
          <w:tab/>
        </w:r>
        <w:r w:rsidR="00386F07">
          <w:rPr>
            <w:noProof/>
            <w:webHidden/>
          </w:rPr>
          <w:fldChar w:fldCharType="begin"/>
        </w:r>
        <w:r w:rsidR="00386F07">
          <w:rPr>
            <w:noProof/>
            <w:webHidden/>
          </w:rPr>
          <w:instrText xml:space="preserve"> PAGEREF _Toc35096695 \h </w:instrText>
        </w:r>
        <w:r w:rsidR="00386F07">
          <w:rPr>
            <w:noProof/>
            <w:webHidden/>
          </w:rPr>
        </w:r>
        <w:r w:rsidR="00386F07">
          <w:rPr>
            <w:noProof/>
            <w:webHidden/>
          </w:rPr>
          <w:fldChar w:fldCharType="separate"/>
        </w:r>
        <w:r w:rsidR="00386F07">
          <w:rPr>
            <w:noProof/>
            <w:webHidden/>
          </w:rPr>
          <w:t>63</w:t>
        </w:r>
        <w:r w:rsidR="00386F07">
          <w:rPr>
            <w:noProof/>
            <w:webHidden/>
          </w:rPr>
          <w:fldChar w:fldCharType="end"/>
        </w:r>
      </w:hyperlink>
    </w:p>
    <w:p w14:paraId="24BB8C4D" w14:textId="167093D8"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13E47D0E" w14:textId="43EB8CBA" w:rsidR="00386F07"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5096696" w:history="1">
        <w:r w:rsidR="00386F07" w:rsidRPr="00293AB4">
          <w:rPr>
            <w:rStyle w:val="Hyperlink"/>
            <w:noProof/>
          </w:rPr>
          <w:t>Table 1. Materials that were used in the study.</w:t>
        </w:r>
        <w:r w:rsidR="00386F07">
          <w:rPr>
            <w:noProof/>
            <w:webHidden/>
          </w:rPr>
          <w:tab/>
        </w:r>
        <w:r w:rsidR="00386F07">
          <w:rPr>
            <w:noProof/>
            <w:webHidden/>
          </w:rPr>
          <w:fldChar w:fldCharType="begin"/>
        </w:r>
        <w:r w:rsidR="00386F07">
          <w:rPr>
            <w:noProof/>
            <w:webHidden/>
          </w:rPr>
          <w:instrText xml:space="preserve"> PAGEREF _Toc35096696 \h </w:instrText>
        </w:r>
        <w:r w:rsidR="00386F07">
          <w:rPr>
            <w:noProof/>
            <w:webHidden/>
          </w:rPr>
        </w:r>
        <w:r w:rsidR="00386F07">
          <w:rPr>
            <w:noProof/>
            <w:webHidden/>
          </w:rPr>
          <w:fldChar w:fldCharType="separate"/>
        </w:r>
        <w:r w:rsidR="00386F07">
          <w:rPr>
            <w:noProof/>
            <w:webHidden/>
          </w:rPr>
          <w:t>16</w:t>
        </w:r>
        <w:r w:rsidR="00386F07">
          <w:rPr>
            <w:noProof/>
            <w:webHidden/>
          </w:rPr>
          <w:fldChar w:fldCharType="end"/>
        </w:r>
      </w:hyperlink>
    </w:p>
    <w:p w14:paraId="3F9E4C91" w14:textId="4D4C812F"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97" w:history="1">
        <w:r w:rsidR="00386F07" w:rsidRPr="00293AB4">
          <w:rPr>
            <w:rStyle w:val="Hyperlink"/>
            <w:noProof/>
          </w:rPr>
          <w:t>Table 2. Query strings for street network data downloads using OSM Overpass API via OSMnx python library.</w:t>
        </w:r>
        <w:r w:rsidR="00386F07">
          <w:rPr>
            <w:noProof/>
            <w:webHidden/>
          </w:rPr>
          <w:tab/>
        </w:r>
        <w:r w:rsidR="00386F07">
          <w:rPr>
            <w:noProof/>
            <w:webHidden/>
          </w:rPr>
          <w:fldChar w:fldCharType="begin"/>
        </w:r>
        <w:r w:rsidR="00386F07">
          <w:rPr>
            <w:noProof/>
            <w:webHidden/>
          </w:rPr>
          <w:instrText xml:space="preserve"> PAGEREF _Toc35096697 \h </w:instrText>
        </w:r>
        <w:r w:rsidR="00386F07">
          <w:rPr>
            <w:noProof/>
            <w:webHidden/>
          </w:rPr>
        </w:r>
        <w:r w:rsidR="00386F07">
          <w:rPr>
            <w:noProof/>
            <w:webHidden/>
          </w:rPr>
          <w:fldChar w:fldCharType="separate"/>
        </w:r>
        <w:r w:rsidR="00386F07">
          <w:rPr>
            <w:noProof/>
            <w:webHidden/>
          </w:rPr>
          <w:t>22</w:t>
        </w:r>
        <w:r w:rsidR="00386F07">
          <w:rPr>
            <w:noProof/>
            <w:webHidden/>
          </w:rPr>
          <w:fldChar w:fldCharType="end"/>
        </w:r>
      </w:hyperlink>
    </w:p>
    <w:p w14:paraId="36EC1F48" w14:textId="63C0F0DD"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98" w:history="1">
        <w:r w:rsidR="00386F07" w:rsidRPr="00293AB4">
          <w:rPr>
            <w:rStyle w:val="Hyperlink"/>
            <w:noProof/>
          </w:rPr>
          <w:t>Table 3. Noise cost coefficients for dB range 45–75 dB calculated with both equations presented in this chapter (3 &amp; 4).</w:t>
        </w:r>
        <w:r w:rsidR="00386F07">
          <w:rPr>
            <w:noProof/>
            <w:webHidden/>
          </w:rPr>
          <w:tab/>
        </w:r>
        <w:r w:rsidR="00386F07">
          <w:rPr>
            <w:noProof/>
            <w:webHidden/>
          </w:rPr>
          <w:fldChar w:fldCharType="begin"/>
        </w:r>
        <w:r w:rsidR="00386F07">
          <w:rPr>
            <w:noProof/>
            <w:webHidden/>
          </w:rPr>
          <w:instrText xml:space="preserve"> PAGEREF _Toc35096698 \h </w:instrText>
        </w:r>
        <w:r w:rsidR="00386F07">
          <w:rPr>
            <w:noProof/>
            <w:webHidden/>
          </w:rPr>
        </w:r>
        <w:r w:rsidR="00386F07">
          <w:rPr>
            <w:noProof/>
            <w:webHidden/>
          </w:rPr>
          <w:fldChar w:fldCharType="separate"/>
        </w:r>
        <w:r w:rsidR="00386F07">
          <w:rPr>
            <w:noProof/>
            <w:webHidden/>
          </w:rPr>
          <w:t>27</w:t>
        </w:r>
        <w:r w:rsidR="00386F07">
          <w:rPr>
            <w:noProof/>
            <w:webHidden/>
          </w:rPr>
          <w:fldChar w:fldCharType="end"/>
        </w:r>
      </w:hyperlink>
    </w:p>
    <w:p w14:paraId="1B78E75F" w14:textId="3C0DC06A"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699" w:history="1">
        <w:r w:rsidR="00386F07" w:rsidRPr="00293AB4">
          <w:rPr>
            <w:rStyle w:val="Hyperlink"/>
            <w:noProof/>
          </w:rPr>
          <w:t>Table 4. Indexes describing exposure to traffic noise on a path and reduction in exposure to traffic noise on a quiet path.</w:t>
        </w:r>
        <w:r w:rsidR="00386F07">
          <w:rPr>
            <w:noProof/>
            <w:webHidden/>
          </w:rPr>
          <w:tab/>
        </w:r>
        <w:r w:rsidR="00386F07">
          <w:rPr>
            <w:noProof/>
            <w:webHidden/>
          </w:rPr>
          <w:fldChar w:fldCharType="begin"/>
        </w:r>
        <w:r w:rsidR="00386F07">
          <w:rPr>
            <w:noProof/>
            <w:webHidden/>
          </w:rPr>
          <w:instrText xml:space="preserve"> PAGEREF _Toc35096699 \h </w:instrText>
        </w:r>
        <w:r w:rsidR="00386F07">
          <w:rPr>
            <w:noProof/>
            <w:webHidden/>
          </w:rPr>
        </w:r>
        <w:r w:rsidR="00386F07">
          <w:rPr>
            <w:noProof/>
            <w:webHidden/>
          </w:rPr>
          <w:fldChar w:fldCharType="separate"/>
        </w:r>
        <w:r w:rsidR="00386F07">
          <w:rPr>
            <w:noProof/>
            <w:webHidden/>
          </w:rPr>
          <w:t>35</w:t>
        </w:r>
        <w:r w:rsidR="00386F07">
          <w:rPr>
            <w:noProof/>
            <w:webHidden/>
          </w:rPr>
          <w:fldChar w:fldCharType="end"/>
        </w:r>
      </w:hyperlink>
    </w:p>
    <w:p w14:paraId="0850F5AA" w14:textId="77722CE6"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700" w:history="1">
        <w:r w:rsidR="00386F07" w:rsidRPr="00293AB4">
          <w:rPr>
            <w:rStyle w:val="Hyperlink"/>
            <w:noProof/>
          </w:rPr>
          <w:t>Table 5. Parameters used in routing with Digitransit routing API.</w:t>
        </w:r>
        <w:r w:rsidR="00386F07">
          <w:rPr>
            <w:noProof/>
            <w:webHidden/>
          </w:rPr>
          <w:tab/>
        </w:r>
        <w:r w:rsidR="00386F07">
          <w:rPr>
            <w:noProof/>
            <w:webHidden/>
          </w:rPr>
          <w:fldChar w:fldCharType="begin"/>
        </w:r>
        <w:r w:rsidR="00386F07">
          <w:rPr>
            <w:noProof/>
            <w:webHidden/>
          </w:rPr>
          <w:instrText xml:space="preserve"> PAGEREF _Toc35096700 \h </w:instrText>
        </w:r>
        <w:r w:rsidR="00386F07">
          <w:rPr>
            <w:noProof/>
            <w:webHidden/>
          </w:rPr>
        </w:r>
        <w:r w:rsidR="00386F07">
          <w:rPr>
            <w:noProof/>
            <w:webHidden/>
          </w:rPr>
          <w:fldChar w:fldCharType="separate"/>
        </w:r>
        <w:r w:rsidR="00386F07">
          <w:rPr>
            <w:noProof/>
            <w:webHidden/>
          </w:rPr>
          <w:t>40</w:t>
        </w:r>
        <w:r w:rsidR="00386F07">
          <w:rPr>
            <w:noProof/>
            <w:webHidden/>
          </w:rPr>
          <w:fldChar w:fldCharType="end"/>
        </w:r>
      </w:hyperlink>
    </w:p>
    <w:p w14:paraId="24ED3F8B" w14:textId="3D8F6868"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701" w:history="1">
        <w:r w:rsidR="00386F07" w:rsidRPr="00293AB4">
          <w:rPr>
            <w:rStyle w:val="Hyperlink"/>
            <w:noProof/>
          </w:rPr>
          <w:t>Table 6. Descriptive statistics of the length of the shortest paths to PT stops and workplaces (n=31291).</w:t>
        </w:r>
        <w:r w:rsidR="00386F07">
          <w:rPr>
            <w:noProof/>
            <w:webHidden/>
          </w:rPr>
          <w:tab/>
        </w:r>
        <w:r w:rsidR="00386F07">
          <w:rPr>
            <w:noProof/>
            <w:webHidden/>
          </w:rPr>
          <w:fldChar w:fldCharType="begin"/>
        </w:r>
        <w:r w:rsidR="00386F07">
          <w:rPr>
            <w:noProof/>
            <w:webHidden/>
          </w:rPr>
          <w:instrText xml:space="preserve"> PAGEREF _Toc35096701 \h </w:instrText>
        </w:r>
        <w:r w:rsidR="00386F07">
          <w:rPr>
            <w:noProof/>
            <w:webHidden/>
          </w:rPr>
        </w:r>
        <w:r w:rsidR="00386F07">
          <w:rPr>
            <w:noProof/>
            <w:webHidden/>
          </w:rPr>
          <w:fldChar w:fldCharType="separate"/>
        </w:r>
        <w:r w:rsidR="00386F07">
          <w:rPr>
            <w:noProof/>
            <w:webHidden/>
          </w:rPr>
          <w:t>43</w:t>
        </w:r>
        <w:r w:rsidR="00386F07">
          <w:rPr>
            <w:noProof/>
            <w:webHidden/>
          </w:rPr>
          <w:fldChar w:fldCharType="end"/>
        </w:r>
      </w:hyperlink>
    </w:p>
    <w:p w14:paraId="3CAB8798" w14:textId="743F7CAD"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702" w:history="1">
        <w:r w:rsidR="00386F07" w:rsidRPr="00293AB4">
          <w:rPr>
            <w:rStyle w:val="Hyperlink"/>
            <w:noProof/>
          </w:rPr>
          <w:t>Table 7. Descriptive statistics of exposure to traffic noise on the first walks of public transport itineraries to workplaces and on direct walks to nearby workplaces (n=30160).</w:t>
        </w:r>
        <w:r w:rsidR="00386F07">
          <w:rPr>
            <w:noProof/>
            <w:webHidden/>
          </w:rPr>
          <w:tab/>
        </w:r>
        <w:r w:rsidR="00386F07">
          <w:rPr>
            <w:noProof/>
            <w:webHidden/>
          </w:rPr>
          <w:fldChar w:fldCharType="begin"/>
        </w:r>
        <w:r w:rsidR="00386F07">
          <w:rPr>
            <w:noProof/>
            <w:webHidden/>
          </w:rPr>
          <w:instrText xml:space="preserve"> PAGEREF _Toc35096702 \h </w:instrText>
        </w:r>
        <w:r w:rsidR="00386F07">
          <w:rPr>
            <w:noProof/>
            <w:webHidden/>
          </w:rPr>
        </w:r>
        <w:r w:rsidR="00386F07">
          <w:rPr>
            <w:noProof/>
            <w:webHidden/>
          </w:rPr>
          <w:fldChar w:fldCharType="separate"/>
        </w:r>
        <w:r w:rsidR="00386F07">
          <w:rPr>
            <w:noProof/>
            <w:webHidden/>
          </w:rPr>
          <w:t>47</w:t>
        </w:r>
        <w:r w:rsidR="00386F07">
          <w:rPr>
            <w:noProof/>
            <w:webHidden/>
          </w:rPr>
          <w:fldChar w:fldCharType="end"/>
        </w:r>
      </w:hyperlink>
    </w:p>
    <w:p w14:paraId="1B7DB2BB" w14:textId="76EF28C8"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703" w:history="1">
        <w:r w:rsidR="00386F07" w:rsidRPr="00293AB4">
          <w:rPr>
            <w:rStyle w:val="Hyperlink"/>
            <w:noProof/>
          </w:rPr>
          <w:t>Table 8. Descriptive statistics of exposure to traffic noise on the first walks of public transport itineraries to workplaces (direct walks to nearby workplaces are filtered out, n=17891).</w:t>
        </w:r>
        <w:r w:rsidR="00386F07">
          <w:rPr>
            <w:noProof/>
            <w:webHidden/>
          </w:rPr>
          <w:tab/>
        </w:r>
        <w:r w:rsidR="00386F07">
          <w:rPr>
            <w:noProof/>
            <w:webHidden/>
          </w:rPr>
          <w:fldChar w:fldCharType="begin"/>
        </w:r>
        <w:r w:rsidR="00386F07">
          <w:rPr>
            <w:noProof/>
            <w:webHidden/>
          </w:rPr>
          <w:instrText xml:space="preserve"> PAGEREF _Toc35096703 \h </w:instrText>
        </w:r>
        <w:r w:rsidR="00386F07">
          <w:rPr>
            <w:noProof/>
            <w:webHidden/>
          </w:rPr>
        </w:r>
        <w:r w:rsidR="00386F07">
          <w:rPr>
            <w:noProof/>
            <w:webHidden/>
          </w:rPr>
          <w:fldChar w:fldCharType="separate"/>
        </w:r>
        <w:r w:rsidR="00386F07">
          <w:rPr>
            <w:noProof/>
            <w:webHidden/>
          </w:rPr>
          <w:t>48</w:t>
        </w:r>
        <w:r w:rsidR="00386F07">
          <w:rPr>
            <w:noProof/>
            <w:webHidden/>
          </w:rPr>
          <w:fldChar w:fldCharType="end"/>
        </w:r>
      </w:hyperlink>
    </w:p>
    <w:p w14:paraId="403E619D" w14:textId="54E1C404"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704" w:history="1">
        <w:r w:rsidR="00386F07" w:rsidRPr="00293AB4">
          <w:rPr>
            <w:rStyle w:val="Hyperlink"/>
            <w:noProof/>
          </w:rPr>
          <w:t>Table 9. Descriptions of the path properties returned from the quiet path routing API.</w:t>
        </w:r>
        <w:r w:rsidR="00386F07">
          <w:rPr>
            <w:noProof/>
            <w:webHidden/>
          </w:rPr>
          <w:tab/>
        </w:r>
        <w:r w:rsidR="00386F07">
          <w:rPr>
            <w:noProof/>
            <w:webHidden/>
          </w:rPr>
          <w:fldChar w:fldCharType="begin"/>
        </w:r>
        <w:r w:rsidR="00386F07">
          <w:rPr>
            <w:noProof/>
            <w:webHidden/>
          </w:rPr>
          <w:instrText xml:space="preserve"> PAGEREF _Toc35096704 \h </w:instrText>
        </w:r>
        <w:r w:rsidR="00386F07">
          <w:rPr>
            <w:noProof/>
            <w:webHidden/>
          </w:rPr>
        </w:r>
        <w:r w:rsidR="00386F07">
          <w:rPr>
            <w:noProof/>
            <w:webHidden/>
          </w:rPr>
          <w:fldChar w:fldCharType="separate"/>
        </w:r>
        <w:r w:rsidR="00386F07">
          <w:rPr>
            <w:noProof/>
            <w:webHidden/>
          </w:rPr>
          <w:t>54</w:t>
        </w:r>
        <w:r w:rsidR="00386F07">
          <w:rPr>
            <w:noProof/>
            <w:webHidden/>
          </w:rPr>
          <w:fldChar w:fldCharType="end"/>
        </w:r>
      </w:hyperlink>
    </w:p>
    <w:p w14:paraId="343387EC" w14:textId="0C9AD056"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705" w:history="1">
        <w:r w:rsidR="00386F07" w:rsidRPr="00293AB4">
          <w:rPr>
            <w:rStyle w:val="Hyperlink"/>
            <w:noProof/>
          </w:rPr>
          <w:t>Table 10. Example of a FeatureCollection of two paths returned from the quiet path routing API.</w:t>
        </w:r>
        <w:r w:rsidR="00386F07">
          <w:rPr>
            <w:noProof/>
            <w:webHidden/>
          </w:rPr>
          <w:tab/>
        </w:r>
        <w:r w:rsidR="00386F07">
          <w:rPr>
            <w:noProof/>
            <w:webHidden/>
          </w:rPr>
          <w:fldChar w:fldCharType="begin"/>
        </w:r>
        <w:r w:rsidR="00386F07">
          <w:rPr>
            <w:noProof/>
            <w:webHidden/>
          </w:rPr>
          <w:instrText xml:space="preserve"> PAGEREF _Toc35096705 \h </w:instrText>
        </w:r>
        <w:r w:rsidR="00386F07">
          <w:rPr>
            <w:noProof/>
            <w:webHidden/>
          </w:rPr>
        </w:r>
        <w:r w:rsidR="00386F07">
          <w:rPr>
            <w:noProof/>
            <w:webHidden/>
          </w:rPr>
          <w:fldChar w:fldCharType="separate"/>
        </w:r>
        <w:r w:rsidR="00386F07">
          <w:rPr>
            <w:noProof/>
            <w:webHidden/>
          </w:rPr>
          <w:t>54</w:t>
        </w:r>
        <w:r w:rsidR="00386F07">
          <w:rPr>
            <w:noProof/>
            <w:webHidden/>
          </w:rPr>
          <w:fldChar w:fldCharType="end"/>
        </w:r>
      </w:hyperlink>
    </w:p>
    <w:p w14:paraId="37F231F1" w14:textId="7A69B6D5"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706" w:history="1">
        <w:r w:rsidR="00386F07" w:rsidRPr="00293AB4">
          <w:rPr>
            <w:rStyle w:val="Hyperlink"/>
            <w:noProof/>
          </w:rPr>
          <w:t>Table 11.  Descriptive statistics of the achievable reductions in noise exposure index ER</w:t>
        </w:r>
        <w:r w:rsidR="00386F07" w:rsidRPr="00293AB4">
          <w:rPr>
            <w:rStyle w:val="Hyperlink"/>
            <w:noProof/>
            <w:vertAlign w:val="subscript"/>
          </w:rPr>
          <w:t xml:space="preserve">+65dB </w:t>
        </w:r>
        <w:r w:rsidR="00386F07" w:rsidRPr="00293AB4">
          <w:rPr>
            <w:rStyle w:val="Hyperlink"/>
            <w:noProof/>
          </w:rPr>
          <w:t>on different subsets of the paths. The subsets were defined by 1) the length of the shortest path, 2) the length difference of the quiet path and 3) the initial ER</w:t>
        </w:r>
        <w:r w:rsidR="00386F07" w:rsidRPr="00293AB4">
          <w:rPr>
            <w:rStyle w:val="Hyperlink"/>
            <w:noProof/>
            <w:vertAlign w:val="subscript"/>
          </w:rPr>
          <w:t xml:space="preserve">+65dB </w:t>
        </w:r>
        <w:r w:rsidR="00386F07" w:rsidRPr="00293AB4">
          <w:rPr>
            <w:rStyle w:val="Hyperlink"/>
            <w:noProof/>
          </w:rPr>
          <w:t>(n</w:t>
        </w:r>
        <w:r w:rsidR="00386F07" w:rsidRPr="00293AB4">
          <w:rPr>
            <w:rStyle w:val="Hyperlink"/>
            <w:noProof/>
            <w:vertAlign w:val="subscript"/>
          </w:rPr>
          <w:t xml:space="preserve">300-600m </w:t>
        </w:r>
        <w:r w:rsidR="00386F07" w:rsidRPr="00293AB4">
          <w:rPr>
            <w:rStyle w:val="Hyperlink"/>
            <w:noProof/>
          </w:rPr>
          <w:t>= 4338, n</w:t>
        </w:r>
        <w:r w:rsidR="00386F07" w:rsidRPr="00293AB4">
          <w:rPr>
            <w:rStyle w:val="Hyperlink"/>
            <w:noProof/>
            <w:vertAlign w:val="subscript"/>
          </w:rPr>
          <w:t xml:space="preserve">700-1300m </w:t>
        </w:r>
        <w:r w:rsidR="00386F07" w:rsidRPr="00293AB4">
          <w:rPr>
            <w:rStyle w:val="Hyperlink"/>
            <w:noProof/>
          </w:rPr>
          <w:t>= 7842).</w:t>
        </w:r>
        <w:r w:rsidR="00386F07">
          <w:rPr>
            <w:noProof/>
            <w:webHidden/>
          </w:rPr>
          <w:tab/>
        </w:r>
        <w:r w:rsidR="00386F07">
          <w:rPr>
            <w:noProof/>
            <w:webHidden/>
          </w:rPr>
          <w:fldChar w:fldCharType="begin"/>
        </w:r>
        <w:r w:rsidR="00386F07">
          <w:rPr>
            <w:noProof/>
            <w:webHidden/>
          </w:rPr>
          <w:instrText xml:space="preserve"> PAGEREF _Toc35096706 \h </w:instrText>
        </w:r>
        <w:r w:rsidR="00386F07">
          <w:rPr>
            <w:noProof/>
            <w:webHidden/>
          </w:rPr>
        </w:r>
        <w:r w:rsidR="00386F07">
          <w:rPr>
            <w:noProof/>
            <w:webHidden/>
          </w:rPr>
          <w:fldChar w:fldCharType="separate"/>
        </w:r>
        <w:r w:rsidR="00386F07">
          <w:rPr>
            <w:noProof/>
            <w:webHidden/>
          </w:rPr>
          <w:t>64</w:t>
        </w:r>
        <w:r w:rsidR="00386F07">
          <w:rPr>
            <w:noProof/>
            <w:webHidden/>
          </w:rPr>
          <w:fldChar w:fldCharType="end"/>
        </w:r>
      </w:hyperlink>
    </w:p>
    <w:p w14:paraId="6172AFC8" w14:textId="4E8CCE0F"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707" w:history="1">
        <w:r w:rsidR="00386F07" w:rsidRPr="00293AB4">
          <w:rPr>
            <w:rStyle w:val="Hyperlink"/>
            <w:noProof/>
          </w:rPr>
          <w:t>Table 12. Descriptive statistics of the achievable reductions in noise exposure index dB</w:t>
        </w:r>
        <w:r w:rsidR="00386F07" w:rsidRPr="00293AB4">
          <w:rPr>
            <w:rStyle w:val="Hyperlink"/>
            <w:noProof/>
            <w:vertAlign w:val="subscript"/>
          </w:rPr>
          <w:t xml:space="preserve">mean </w:t>
        </w:r>
        <w:r w:rsidR="00386F07" w:rsidRPr="00293AB4">
          <w:rPr>
            <w:rStyle w:val="Hyperlink"/>
            <w:noProof/>
          </w:rPr>
          <w:t>on different subsets of the paths. The subsets were defined by 1) the length of the shortest path, 2) the length difference of the quiet path and 3) the initial dB</w:t>
        </w:r>
        <w:r w:rsidR="00386F07" w:rsidRPr="00293AB4">
          <w:rPr>
            <w:rStyle w:val="Hyperlink"/>
            <w:noProof/>
            <w:vertAlign w:val="subscript"/>
          </w:rPr>
          <w:t xml:space="preserve">mean </w:t>
        </w:r>
        <w:r w:rsidR="00386F07" w:rsidRPr="00293AB4">
          <w:rPr>
            <w:rStyle w:val="Hyperlink"/>
            <w:noProof/>
          </w:rPr>
          <w:t>(n</w:t>
        </w:r>
        <w:r w:rsidR="00386F07" w:rsidRPr="00293AB4">
          <w:rPr>
            <w:rStyle w:val="Hyperlink"/>
            <w:noProof/>
            <w:vertAlign w:val="subscript"/>
          </w:rPr>
          <w:t xml:space="preserve">300-600m </w:t>
        </w:r>
        <w:r w:rsidR="00386F07" w:rsidRPr="00293AB4">
          <w:rPr>
            <w:rStyle w:val="Hyperlink"/>
            <w:noProof/>
          </w:rPr>
          <w:t>= 4103, n</w:t>
        </w:r>
        <w:r w:rsidR="00386F07" w:rsidRPr="00293AB4">
          <w:rPr>
            <w:rStyle w:val="Hyperlink"/>
            <w:noProof/>
            <w:vertAlign w:val="subscript"/>
          </w:rPr>
          <w:t xml:space="preserve">700-1300m </w:t>
        </w:r>
        <w:r w:rsidR="00386F07" w:rsidRPr="00293AB4">
          <w:rPr>
            <w:rStyle w:val="Hyperlink"/>
            <w:noProof/>
          </w:rPr>
          <w:t>= 6925).</w:t>
        </w:r>
        <w:r w:rsidR="00386F07">
          <w:rPr>
            <w:noProof/>
            <w:webHidden/>
          </w:rPr>
          <w:tab/>
        </w:r>
        <w:r w:rsidR="00386F07">
          <w:rPr>
            <w:noProof/>
            <w:webHidden/>
          </w:rPr>
          <w:fldChar w:fldCharType="begin"/>
        </w:r>
        <w:r w:rsidR="00386F07">
          <w:rPr>
            <w:noProof/>
            <w:webHidden/>
          </w:rPr>
          <w:instrText xml:space="preserve"> PAGEREF _Toc35096707 \h </w:instrText>
        </w:r>
        <w:r w:rsidR="00386F07">
          <w:rPr>
            <w:noProof/>
            <w:webHidden/>
          </w:rPr>
        </w:r>
        <w:r w:rsidR="00386F07">
          <w:rPr>
            <w:noProof/>
            <w:webHidden/>
          </w:rPr>
          <w:fldChar w:fldCharType="separate"/>
        </w:r>
        <w:r w:rsidR="00386F07">
          <w:rPr>
            <w:noProof/>
            <w:webHidden/>
          </w:rPr>
          <w:t>65</w:t>
        </w:r>
        <w:r w:rsidR="00386F07">
          <w:rPr>
            <w:noProof/>
            <w:webHidden/>
          </w:rPr>
          <w:fldChar w:fldCharType="end"/>
        </w:r>
      </w:hyperlink>
    </w:p>
    <w:p w14:paraId="07CE8591" w14:textId="379C5B79"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708" w:history="1">
        <w:r w:rsidR="00386F07" w:rsidRPr="00293AB4">
          <w:rPr>
            <w:rStyle w:val="Hyperlink"/>
            <w:noProof/>
          </w:rPr>
          <w:t>Table 13. Differences in path lengths between the calculated shortest paths and the reference paths (n=31228).</w:t>
        </w:r>
        <w:r w:rsidR="00386F07">
          <w:rPr>
            <w:noProof/>
            <w:webHidden/>
          </w:rPr>
          <w:tab/>
        </w:r>
        <w:r w:rsidR="00386F07">
          <w:rPr>
            <w:noProof/>
            <w:webHidden/>
          </w:rPr>
          <w:fldChar w:fldCharType="begin"/>
        </w:r>
        <w:r w:rsidR="00386F07">
          <w:rPr>
            <w:noProof/>
            <w:webHidden/>
          </w:rPr>
          <w:instrText xml:space="preserve"> PAGEREF _Toc35096708 \h </w:instrText>
        </w:r>
        <w:r w:rsidR="00386F07">
          <w:rPr>
            <w:noProof/>
            <w:webHidden/>
          </w:rPr>
        </w:r>
        <w:r w:rsidR="00386F07">
          <w:rPr>
            <w:noProof/>
            <w:webHidden/>
          </w:rPr>
          <w:fldChar w:fldCharType="separate"/>
        </w:r>
        <w:r w:rsidR="00386F07">
          <w:rPr>
            <w:noProof/>
            <w:webHidden/>
          </w:rPr>
          <w:t>68</w:t>
        </w:r>
        <w:r w:rsidR="00386F07">
          <w:rPr>
            <w:noProof/>
            <w:webHidden/>
          </w:rPr>
          <w:fldChar w:fldCharType="end"/>
        </w:r>
      </w:hyperlink>
    </w:p>
    <w:p w14:paraId="18E6D376" w14:textId="1A868950" w:rsidR="00386F07" w:rsidRDefault="00FE75A6">
      <w:pPr>
        <w:pStyle w:val="TableofFigures"/>
        <w:tabs>
          <w:tab w:val="right" w:leader="dot" w:pos="9622"/>
        </w:tabs>
        <w:rPr>
          <w:rFonts w:asciiTheme="minorHAnsi" w:eastAsiaTheme="minorEastAsia" w:hAnsiTheme="minorHAnsi" w:cstheme="minorBidi"/>
          <w:noProof/>
          <w:lang w:val="en-FI" w:eastAsia="en-GB"/>
        </w:rPr>
      </w:pPr>
      <w:hyperlink w:anchor="_Toc35096709" w:history="1">
        <w:r w:rsidR="00386F07" w:rsidRPr="00293AB4">
          <w:rPr>
            <w:rStyle w:val="Hyperlink"/>
            <w:noProof/>
          </w:rPr>
          <w:t>Table 14. Statistics of offsets (distances) between the origin and destination points of the paths and the origin and destination points of the reference paths.</w:t>
        </w:r>
        <w:r w:rsidR="00386F07">
          <w:rPr>
            <w:noProof/>
            <w:webHidden/>
          </w:rPr>
          <w:tab/>
        </w:r>
        <w:r w:rsidR="00386F07">
          <w:rPr>
            <w:noProof/>
            <w:webHidden/>
          </w:rPr>
          <w:fldChar w:fldCharType="begin"/>
        </w:r>
        <w:r w:rsidR="00386F07">
          <w:rPr>
            <w:noProof/>
            <w:webHidden/>
          </w:rPr>
          <w:instrText xml:space="preserve"> PAGEREF _Toc35096709 \h </w:instrText>
        </w:r>
        <w:r w:rsidR="00386F07">
          <w:rPr>
            <w:noProof/>
            <w:webHidden/>
          </w:rPr>
        </w:r>
        <w:r w:rsidR="00386F07">
          <w:rPr>
            <w:noProof/>
            <w:webHidden/>
          </w:rPr>
          <w:fldChar w:fldCharType="separate"/>
        </w:r>
        <w:r w:rsidR="00386F07">
          <w:rPr>
            <w:noProof/>
            <w:webHidden/>
          </w:rPr>
          <w:t>69</w:t>
        </w:r>
        <w:r w:rsidR="00386F07">
          <w:rPr>
            <w:noProof/>
            <w:webHidden/>
          </w:rPr>
          <w:fldChar w:fldCharType="end"/>
        </w:r>
      </w:hyperlink>
    </w:p>
    <w:p w14:paraId="0C2C265C" w14:textId="6A4B09C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311592CF" w:rsidR="00031198" w:rsidRPr="00CC2F87" w:rsidRDefault="004C51E8" w:rsidP="00031198">
      <w:pPr>
        <w:pStyle w:val="Heading1"/>
      </w:pPr>
      <w:bookmarkStart w:id="0" w:name="_Toc36292216"/>
      <w:r>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6292217"/>
      <w:r w:rsidRPr="009D01DC">
        <w:lastRenderedPageBreak/>
        <w:t>BACKGROUND</w:t>
      </w:r>
      <w:bookmarkEnd w:id="1"/>
    </w:p>
    <w:p w14:paraId="6EBB17F7" w14:textId="35054ACE" w:rsidR="00DF5975" w:rsidRPr="00CC2F87" w:rsidRDefault="006144D9" w:rsidP="00B31DAC">
      <w:pPr>
        <w:pStyle w:val="Heading2"/>
      </w:pPr>
      <w:bookmarkStart w:id="2" w:name="_Toc36292218"/>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4BCE4B2"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761C06">
        <w:t xml:space="preserve">Figure </w:t>
      </w:r>
      <w:r w:rsidR="00761C06">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3E3A4EBF" w:rsidR="00DA5EEB" w:rsidRDefault="0098228E" w:rsidP="0098228E">
      <w:pPr>
        <w:pStyle w:val="Caption"/>
        <w:jc w:val="both"/>
      </w:pPr>
      <w:bookmarkStart w:id="3" w:name="_Ref32583277"/>
      <w:bookmarkStart w:id="4" w:name="_Toc35096662"/>
      <w:r>
        <w:t xml:space="preserve">Figure </w:t>
      </w:r>
      <w:r>
        <w:fldChar w:fldCharType="begin"/>
      </w:r>
      <w:r>
        <w:instrText xml:space="preserve"> SEQ Figure \* ARABIC </w:instrText>
      </w:r>
      <w:r>
        <w:fldChar w:fldCharType="separate"/>
      </w:r>
      <w:r w:rsidR="009D1A6B">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6292219"/>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4B11476C"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w:t>
      </w:r>
      <w:r w:rsidR="00670A6D">
        <w:t>community noise</w:t>
      </w:r>
      <w:r w:rsidR="00084462">
        <w:t xml:space="preserve">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w:t>
      </w:r>
      <w:proofErr w:type="spellStart"/>
      <w:r w:rsidR="000A055B">
        <w:t>L</w:t>
      </w:r>
      <w:r w:rsidR="000A055B">
        <w:rPr>
          <w:vertAlign w:val="subscript"/>
        </w:rPr>
        <w:t>den</w:t>
      </w:r>
      <w:proofErr w:type="spellEnd"/>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 xml:space="preserve">These metrics are heavily compressed, and thus lose information about fluctuations </w:t>
      </w:r>
      <w:r w:rsidR="003B3CBE">
        <w:t>in</w:t>
      </w:r>
      <w:r w:rsidR="00A36A2A">
        <w:t xml:space="preserve"> SP</w:t>
      </w:r>
      <w:r w:rsidR="00EB0426">
        <w:t>L</w:t>
      </w:r>
      <w:r w:rsidR="00A36A2A">
        <w:t xml:space="preserve">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58C1246"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or L</w:t>
      </w:r>
      <w:r>
        <w:rPr>
          <w:vertAlign w:val="subscript"/>
        </w:rPr>
        <w:t>Aeq</w:t>
      </w:r>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61C06">
        <w:t xml:space="preserve">Figure </w:t>
      </w:r>
      <w:r w:rsidR="00761C06">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proofErr w:type="spellStart"/>
      <w:r w:rsidR="00960315">
        <w:rPr>
          <w:rFonts w:eastAsiaTheme="minorEastAsia"/>
          <w:iCs/>
        </w:rPr>
        <w:t>the</w:t>
      </w:r>
      <w:proofErr w:type="spellEnd"/>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 xml:space="preserve">Accurate assessment of different health effects (from traffic noise) is challenging due to </w:t>
      </w:r>
      <w:r w:rsidR="007C6201">
        <w:lastRenderedPageBreak/>
        <w:t xml:space="preserve">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51491A44"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976AB3">
        <w:t>potential</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137B02A6" w:rsidR="008641E7" w:rsidRPr="008641E7" w:rsidRDefault="008641E7" w:rsidP="008641E7">
      <w:pPr>
        <w:pStyle w:val="Caption"/>
        <w:jc w:val="both"/>
      </w:pPr>
      <w:bookmarkStart w:id="6" w:name="_Ref33718460"/>
      <w:bookmarkStart w:id="7" w:name="_Toc35096663"/>
      <w:r>
        <w:t xml:space="preserve">Figure </w:t>
      </w:r>
      <w:r>
        <w:fldChar w:fldCharType="begin"/>
      </w:r>
      <w:r>
        <w:instrText xml:space="preserve"> SEQ Figure \* ARABIC </w:instrText>
      </w:r>
      <w:r>
        <w:fldChar w:fldCharType="separate"/>
      </w:r>
      <w:r w:rsidR="009D1A6B">
        <w:rPr>
          <w:noProof/>
        </w:rPr>
        <w:t>2</w:t>
      </w:r>
      <w:r>
        <w:fldChar w:fldCharType="end"/>
      </w:r>
      <w:bookmarkEnd w:id="6"/>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w:t>
      </w:r>
      <w:bookmarkEnd w:id="7"/>
      <w:r>
        <w:t xml:space="preserve"> </w:t>
      </w:r>
    </w:p>
    <w:p w14:paraId="28968D3C" w14:textId="3131517F" w:rsidR="00F20A39" w:rsidRPr="00CC2F87" w:rsidRDefault="00F20A39" w:rsidP="00F20A39">
      <w:pPr>
        <w:pStyle w:val="Heading2"/>
      </w:pPr>
      <w:bookmarkStart w:id="8" w:name="_Toc36292220"/>
      <w:r>
        <w:t>Traffic noise modeling</w:t>
      </w:r>
      <w:bookmarkEnd w:id="8"/>
    </w:p>
    <w:p w14:paraId="046D3744" w14:textId="4E618B55"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w:t>
      </w:r>
      <w:r w:rsidRPr="00CC2F87">
        <w:lastRenderedPageBreak/>
        <w:t>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24B6DE66"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9" w:name="_Toc36292221"/>
      <w:r>
        <w:t>Concepts and a</w:t>
      </w:r>
      <w:r w:rsidR="0098228E" w:rsidRPr="00CC2F87">
        <w:t>pproaches in assessing</w:t>
      </w:r>
      <w:r w:rsidR="0098228E">
        <w:t xml:space="preserve"> dynamic</w:t>
      </w:r>
      <w:r w:rsidR="0098228E" w:rsidRPr="00CC2F87">
        <w:t xml:space="preserve"> exposure</w:t>
      </w:r>
      <w:bookmarkEnd w:id="9"/>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079637F1"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61C06">
        <w:t xml:space="preserve">Figure </w:t>
      </w:r>
      <w:r w:rsidR="00761C06">
        <w:rPr>
          <w:noProof/>
        </w:rPr>
        <w:lastRenderedPageBreak/>
        <w:t>3</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3BE292E7" w:rsidR="00B1237D" w:rsidRDefault="00C33DDB" w:rsidP="00062F50">
      <w:pPr>
        <w:pStyle w:val="Caption"/>
        <w:jc w:val="both"/>
      </w:pPr>
      <w:bookmarkStart w:id="10" w:name="_Ref32769173"/>
      <w:bookmarkStart w:id="11" w:name="_Toc35096664"/>
      <w:r>
        <w:t xml:space="preserve">Figure </w:t>
      </w:r>
      <w:r>
        <w:fldChar w:fldCharType="begin"/>
      </w:r>
      <w:r>
        <w:instrText xml:space="preserve"> SEQ Figure \* ARABIC </w:instrText>
      </w:r>
      <w:r>
        <w:fldChar w:fldCharType="separate"/>
      </w:r>
      <w:r w:rsidR="009D1A6B">
        <w:rPr>
          <w:noProof/>
        </w:rPr>
        <w:t>3</w:t>
      </w:r>
      <w:r>
        <w:fldChar w:fldCharType="end"/>
      </w:r>
      <w:bookmarkEnd w:id="10"/>
      <w:r>
        <w:t xml:space="preserve">. Exposure to traffic noise </w:t>
      </w:r>
      <w:r w:rsidR="000C386C">
        <w:t xml:space="preserve">on a path </w:t>
      </w:r>
      <w:r>
        <w:t>as distances (left) and durations (right) of different traffic noise levels</w:t>
      </w:r>
      <w:r w:rsidR="000C386C">
        <w:t>.</w:t>
      </w:r>
      <w:bookmarkEnd w:id="11"/>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lastRenderedPageBreak/>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4893979B" w:rsidR="0098228E" w:rsidRPr="00CC2F87" w:rsidRDefault="00975A07" w:rsidP="0098228E">
      <w:r>
        <w:t xml:space="preserve">Furthermore, </w:t>
      </w:r>
      <w:r w:rsidR="00D054CB">
        <w:t xml:space="preserve">exposure-based </w:t>
      </w:r>
      <w:r w:rsidR="00A41C09">
        <w:t>routing</w:t>
      </w:r>
      <w:r>
        <w:t xml:space="preserve">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w:t>
      </w:r>
      <w:r w:rsidR="00A41C09">
        <w:t>routing</w:t>
      </w:r>
      <w:r w:rsidR="001975AC">
        <w:t xml:space="preserve"> methods is reviewed. </w:t>
      </w:r>
    </w:p>
    <w:p w14:paraId="3132C241" w14:textId="5BD9B983" w:rsidR="00F17FE8" w:rsidRDefault="00F17FE8" w:rsidP="00BF4D94">
      <w:pPr>
        <w:pStyle w:val="Heading2"/>
      </w:pPr>
      <w:bookmarkStart w:id="12" w:name="_Toc36292222"/>
      <w:r w:rsidRPr="00CC2F87">
        <w:t>Graph</w:t>
      </w:r>
      <w:r w:rsidR="00216E50">
        <w:t xml:space="preserve"> theory and</w:t>
      </w:r>
      <w:r w:rsidR="009011A7">
        <w:t xml:space="preserve"> </w:t>
      </w:r>
      <w:r w:rsidR="00176A22">
        <w:t>least cost path analysis</w:t>
      </w:r>
      <w:bookmarkEnd w:id="12"/>
    </w:p>
    <w:p w14:paraId="0C6CE5A5" w14:textId="6445C2A2" w:rsidR="00DB207D" w:rsidRDefault="006A6F9B" w:rsidP="001B69FE">
      <w:r>
        <w:t xml:space="preserve">Graph is a data structure that </w:t>
      </w:r>
      <w:r w:rsidR="00682FE4">
        <w:t xml:space="preserve">can model </w:t>
      </w:r>
      <w:r>
        <w:t xml:space="preserve">connected phenomena or </w:t>
      </w:r>
      <w:r w:rsidR="006E0857">
        <w:t>object structure</w:t>
      </w:r>
      <w:r w:rsidR="00C0387E">
        <w:t xml:space="preserve"> </w:t>
      </w:r>
      <w:r w:rsidR="005A322D">
        <w:t>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nodes and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6868FB">
        <w:t xml:space="preserve">Between any two nodes, one or more edges can </w:t>
      </w:r>
      <w:r w:rsidR="00824A62">
        <w:t>exist</w:t>
      </w:r>
      <w:r w:rsidR="00DD07BB">
        <w:t>.</w:t>
      </w:r>
      <w:r w:rsidR="00824A62">
        <w:t xml:space="preserve"> </w:t>
      </w:r>
      <w:r w:rsidR="00DD07BB">
        <w:t xml:space="preserve">Edges </w:t>
      </w:r>
      <w:r w:rsidR="006868FB">
        <w:t xml:space="preserve">may </w:t>
      </w:r>
      <w:r w:rsidR="00C90721">
        <w:t xml:space="preserve">or may not </w:t>
      </w:r>
      <w:r w:rsidR="006868FB">
        <w:t xml:space="preserve">be traversable to both directions, depending on the type of the graph. </w:t>
      </w:r>
    </w:p>
    <w:p w14:paraId="08D5BB2F" w14:textId="37B81DAB" w:rsidR="006A6F9B" w:rsidRDefault="00817875" w:rsidP="006A6F9B">
      <w:r>
        <w:lastRenderedPageBreak/>
        <w:t>G</w:t>
      </w:r>
      <w:r w:rsidR="00DB207D">
        <w:t xml:space="preserve">raphs provide many useful functionalities for </w:t>
      </w:r>
      <w:r>
        <w:t>modeling and analyzing street network graph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can have arbitrary number of attributes. </w:t>
      </w:r>
      <w:r w:rsidR="00691053">
        <w:t>N</w:t>
      </w:r>
      <w:r w:rsidR="00EE26E8">
        <w:t xml:space="preserve">umerical edge attributes enable </w:t>
      </w:r>
      <w:r w:rsidR="00A41C09">
        <w:t xml:space="preserve">routing </w:t>
      </w:r>
      <w:r w:rsidR="00EE26E8">
        <w:t>analysis between nodes.</w:t>
      </w:r>
      <w:r w:rsidR="00130E4D">
        <w:t xml:space="preserve"> </w:t>
      </w:r>
      <w:r w:rsidR="00B97835">
        <w:t>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w:t>
      </w:r>
      <w:r w:rsidR="00A41C09">
        <w:t>routing</w:t>
      </w:r>
      <w:r w:rsidR="005746C8">
        <w:t xml:space="preserve"> problems to be </w:t>
      </w:r>
      <w:r w:rsidR="00D44794">
        <w:t>addressed</w:t>
      </w:r>
      <w:r w:rsidR="005746C8">
        <w:t>.</w:t>
      </w:r>
      <w:r w:rsidR="00B52C74">
        <w:t xml:space="preserve"> </w:t>
      </w:r>
    </w:p>
    <w:p w14:paraId="01276491" w14:textId="1BEFD9C1" w:rsidR="00AC04EC" w:rsidRDefault="005C49E6" w:rsidP="006A6F9B">
      <w:r>
        <w:t xml:space="preserve">Several algorithms exist for least cost path </w:t>
      </w:r>
      <w:r w:rsidR="00A41C09">
        <w:t>routing</w:t>
      </w:r>
      <w:r>
        <w:t>.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761C06">
        <w:t xml:space="preserve">Figure </w:t>
      </w:r>
      <w:r w:rsidR="00761C06">
        <w:rPr>
          <w:noProof/>
        </w:rPr>
        <w:t>4</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5F1AF18D" w:rsidR="000F28D7" w:rsidRDefault="00C91030" w:rsidP="00C91030">
      <w:pPr>
        <w:pStyle w:val="Caption"/>
        <w:jc w:val="both"/>
      </w:pPr>
      <w:bookmarkStart w:id="13" w:name="_Ref33363415"/>
      <w:bookmarkStart w:id="14" w:name="_Toc35096665"/>
      <w:r>
        <w:t xml:space="preserve">Figure </w:t>
      </w:r>
      <w:r>
        <w:fldChar w:fldCharType="begin"/>
      </w:r>
      <w:r>
        <w:instrText xml:space="preserve"> SEQ Figure \* ARABIC </w:instrText>
      </w:r>
      <w:r>
        <w:fldChar w:fldCharType="separate"/>
      </w:r>
      <w:r w:rsidR="009D1A6B">
        <w:rPr>
          <w:noProof/>
        </w:rPr>
        <w:t>4</w:t>
      </w:r>
      <w:r>
        <w:fldChar w:fldCharType="end"/>
      </w:r>
      <w:bookmarkEnd w:id="13"/>
      <w:r>
        <w:t xml:space="preserve">. </w:t>
      </w:r>
      <w:r w:rsidR="0003252C">
        <w:t>An e</w:t>
      </w:r>
      <w:r>
        <w:t xml:space="preserve">xample of </w:t>
      </w:r>
      <w:r w:rsidR="0003252C">
        <w:t>a sequence of steps</w:t>
      </w:r>
      <w:r>
        <w:t xml:space="preserve"> in </w:t>
      </w:r>
      <w:r w:rsidR="0003252C">
        <w:t xml:space="preserve">executing </w:t>
      </w:r>
      <w:r>
        <w:t xml:space="preserve">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w:t>
      </w:r>
      <w:bookmarkEnd w:id="14"/>
      <w:r>
        <w:t xml:space="preserve"> </w:t>
      </w:r>
    </w:p>
    <w:p w14:paraId="786EC3E5" w14:textId="2A45B3E1" w:rsidR="00BA6B29" w:rsidRPr="00BA6B29" w:rsidRDefault="00D44794" w:rsidP="00BA6B29">
      <w:r>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 xml:space="preserve">Generally speaking, many of the proposed </w:t>
      </w:r>
      <w:r w:rsidR="00531555">
        <w:lastRenderedPageBreak/>
        <w:t>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6292223"/>
      <w:r>
        <w:t>Exposure</w:t>
      </w:r>
      <w:r w:rsidR="00E551FD">
        <w:t>-</w:t>
      </w:r>
      <w:r w:rsidR="008810E9">
        <w:t>based impedance</w:t>
      </w:r>
      <w:r w:rsidR="00544C6C">
        <w:t>s</w:t>
      </w:r>
      <w:r w:rsidR="008810E9">
        <w:t xml:space="preserve"> </w:t>
      </w:r>
      <w:r w:rsidR="00727264">
        <w:t xml:space="preserve">in </w:t>
      </w:r>
      <w:r w:rsidR="00A41C09">
        <w:t>routing</w:t>
      </w:r>
      <w:bookmarkEnd w:id="15"/>
    </w:p>
    <w:p w14:paraId="4F9ED67F" w14:textId="66DC7A30"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w:t>
      </w:r>
      <w:r w:rsidR="00A41C09">
        <w:t>routing</w:t>
      </w:r>
      <w:r>
        <w:t xml:space="preserve">, travel time is most often the only or at least mostly optimized variable. However, also other types of costs have been incorporated in </w:t>
      </w:r>
      <w:r w:rsidR="00A41C09">
        <w:t>routing</w:t>
      </w:r>
      <w:r>
        <w:t xml:space="preserve">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xml:space="preserve">, </w:t>
      </w:r>
      <w:r w:rsidR="00A41C09">
        <w:t>routing</w:t>
      </w:r>
      <w:r w:rsidR="0054022F">
        <w:t xml:space="preserve">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w:t>
      </w:r>
      <w:r w:rsidR="00A41C09">
        <w:t>routing</w:t>
      </w:r>
      <w:r w:rsidR="0036183D">
        <w:t xml:space="preserve">,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16542675" w:rsidR="00B83E76" w:rsidRDefault="00FA7E44" w:rsidP="00BA6B29">
      <w:r>
        <w:t>M</w:t>
      </w:r>
      <w:r w:rsidR="006B6657">
        <w:t xml:space="preserve">any of the exposure-based </w:t>
      </w:r>
      <w:r w:rsidR="00A41C09">
        <w:t>routing</w:t>
      </w:r>
      <w:r w:rsidR="006B6657">
        <w:t xml:space="preserve">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w:t>
      </w:r>
      <w:r w:rsidR="00A41C09">
        <w:t>routing</w:t>
      </w:r>
      <w:r w:rsidR="00E36EB5">
        <w:t xml:space="preserve">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459BA86F"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A41C09">
        <w:t>routing</w:t>
      </w:r>
      <w:r w:rsidR="009B28D7">
        <w:t xml:space="preserve"> can 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4744F53"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lastRenderedPageBreak/>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w:t>
      </w:r>
      <w:r w:rsidR="00A41C09">
        <w:t>routing</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2D1AC6AB" w14:textId="326714A9" w:rsidR="00BA6B29" w:rsidRDefault="00750A42" w:rsidP="00BA6B29">
      <w:r>
        <w:t xml:space="preserve">Common to most </w:t>
      </w:r>
      <w:r w:rsidR="009B729D">
        <w:t xml:space="preserve">of the prior </w:t>
      </w:r>
      <w:r>
        <w:t xml:space="preserve">studies on exposure-based </w:t>
      </w:r>
      <w:r w:rsidR="00A41C09">
        <w:t>routing</w:t>
      </w:r>
      <w:r>
        <w:t xml:space="preserve">,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r w:rsidR="003C538E">
        <w:t xml:space="preserve">Varying </w:t>
      </w:r>
      <w:r w:rsidR="004851DA">
        <w:t>and vivid</w:t>
      </w:r>
      <w:r w:rsidR="003C538E">
        <w:t xml:space="preserve"> </w:t>
      </w:r>
      <w:r w:rsidR="002E7528">
        <w:t xml:space="preserve">names </w:t>
      </w:r>
      <w:r w:rsidR="003C538E">
        <w:t xml:space="preserve">have been </w:t>
      </w:r>
      <w:r w:rsidR="006912EA">
        <w:t xml:space="preserve">introduced </w:t>
      </w:r>
      <w:r w:rsidR="004851DA">
        <w:t>to conceptualize</w:t>
      </w:r>
      <w:r w:rsidR="002E7528">
        <w:t xml:space="preserve"> </w:t>
      </w:r>
      <w:r w:rsidR="003C538E">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w:t>
      </w:r>
      <w:r w:rsidR="00A41C09">
        <w:t>routing</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6" w:name="_Toc36292224"/>
      <w:r w:rsidRPr="00CC2F87">
        <w:lastRenderedPageBreak/>
        <w:t>Web GIS</w:t>
      </w:r>
      <w:r w:rsidR="00597234">
        <w:t xml:space="preserve"> concepts and development</w:t>
      </w:r>
      <w:r w:rsidR="006D7B54">
        <w:t>s</w:t>
      </w:r>
      <w:bookmarkEnd w:id="16"/>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3E880ED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761C06">
        <w:t xml:space="preserve">Figure </w:t>
      </w:r>
      <w:r w:rsidR="00761C06">
        <w:rPr>
          <w:noProof/>
        </w:rPr>
        <w:t>5</w:t>
      </w:r>
      <w:r w:rsidR="008172C6">
        <w:fldChar w:fldCharType="end"/>
      </w:r>
      <w:r w:rsidR="008172C6">
        <w:t>)</w:t>
      </w:r>
      <w:r w:rsidR="00561157">
        <w:t>.</w:t>
      </w:r>
      <w:r w:rsidR="008172C6">
        <w:t xml:space="preserve"> </w:t>
      </w:r>
    </w:p>
    <w:p w14:paraId="335EA3E9" w14:textId="77777777" w:rsidR="00030274" w:rsidRDefault="00561157" w:rsidP="00030274">
      <w:pPr>
        <w:keepNext/>
      </w:pPr>
      <w:r>
        <w:lastRenderedPageBreak/>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299C3B66" w:rsidR="00030274" w:rsidRDefault="00030274" w:rsidP="00030274">
      <w:pPr>
        <w:pStyle w:val="Caption"/>
        <w:jc w:val="both"/>
      </w:pPr>
      <w:bookmarkStart w:id="17" w:name="_Ref33361875"/>
      <w:bookmarkStart w:id="18" w:name="_Toc35096666"/>
      <w:r>
        <w:t xml:space="preserve">Figure </w:t>
      </w:r>
      <w:r>
        <w:fldChar w:fldCharType="begin"/>
      </w:r>
      <w:r>
        <w:instrText xml:space="preserve"> SEQ Figure \* ARABIC </w:instrText>
      </w:r>
      <w:r>
        <w:fldChar w:fldCharType="separate"/>
      </w:r>
      <w:r w:rsidR="009D1A6B">
        <w:rPr>
          <w:noProof/>
        </w:rPr>
        <w:t>5</w:t>
      </w:r>
      <w:r>
        <w:fldChar w:fldCharType="end"/>
      </w:r>
      <w:bookmarkEnd w:id="17"/>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bookmarkEnd w:id="18"/>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r w:rsidR="00442F88" w:rsidRPr="00442F88">
        <w:rPr>
          <w:i/>
          <w:iCs/>
          <w:lang w:val="en-GB"/>
        </w:rPr>
        <w:t>OpenLayers</w:t>
      </w:r>
      <w:r w:rsidR="00442F88" w:rsidRPr="00442F88">
        <w:rPr>
          <w:lang w:val="en-GB"/>
        </w:rPr>
        <w:t xml:space="preserve">, n.d.; </w:t>
      </w:r>
      <w:r w:rsidR="00442F88" w:rsidRPr="00442F88">
        <w:rPr>
          <w:i/>
          <w:iCs/>
          <w:lang w:val="en-GB"/>
        </w:rPr>
        <w:t>PostGIS</w:t>
      </w:r>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lastRenderedPageBreak/>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0B96BBCF"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761C06">
        <w:t xml:space="preserve">Figure </w:t>
      </w:r>
      <w:r w:rsidR="00761C06">
        <w:rPr>
          <w:noProof/>
        </w:rPr>
        <w:t>6</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2BEAE7F3" w:rsidR="00F3042B" w:rsidRDefault="00F3042B" w:rsidP="00F3042B">
      <w:pPr>
        <w:pStyle w:val="Caption"/>
        <w:jc w:val="both"/>
      </w:pPr>
      <w:bookmarkStart w:id="19" w:name="_Ref33351304"/>
      <w:bookmarkStart w:id="20" w:name="_Toc35096667"/>
      <w:r>
        <w:t xml:space="preserve">Figure </w:t>
      </w:r>
      <w:r>
        <w:fldChar w:fldCharType="begin"/>
      </w:r>
      <w:r>
        <w:instrText xml:space="preserve"> SEQ Figure \* ARABIC </w:instrText>
      </w:r>
      <w:r>
        <w:fldChar w:fldCharType="separate"/>
      </w:r>
      <w:r w:rsidR="009D1A6B">
        <w:rPr>
          <w:noProof/>
        </w:rPr>
        <w:t>6</w:t>
      </w:r>
      <w:r>
        <w:fldChar w:fldCharType="end"/>
      </w:r>
      <w:bookmarkEnd w:id="19"/>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bookmarkEnd w:id="20"/>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6292225"/>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6292226"/>
      <w:r w:rsidRPr="00CC2F87">
        <w:t>Overview of the methods</w:t>
      </w:r>
      <w:bookmarkEnd w:id="22"/>
    </w:p>
    <w:p w14:paraId="3D2D0341" w14:textId="3655214C"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61C06" w:rsidRPr="00CC2F87">
        <w:t xml:space="preserve">Figure </w:t>
      </w:r>
      <w:r w:rsidR="00761C06">
        <w:rPr>
          <w:noProof/>
        </w:rPr>
        <w:t>7</w:t>
      </w:r>
      <w:r w:rsidR="00D30372" w:rsidRPr="00CC2F87">
        <w:fldChar w:fldCharType="end"/>
      </w:r>
      <w:r w:rsidRPr="00CC2F87">
        <w:t>.</w:t>
      </w:r>
      <w:r w:rsidR="000037A5">
        <w:t xml:space="preserve"> As shown in the figure, all 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0F81D657" w:rsidR="000037A5" w:rsidRPr="000037A5" w:rsidRDefault="00D30372" w:rsidP="000037A5">
      <w:pPr>
        <w:pStyle w:val="Caption"/>
      </w:pPr>
      <w:bookmarkStart w:id="23" w:name="_Ref8899586"/>
      <w:bookmarkStart w:id="24" w:name="_Toc3509666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9D1A6B">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4"/>
    </w:p>
    <w:p w14:paraId="40D1B59C" w14:textId="580A6B9F" w:rsidR="00D30372" w:rsidRPr="00CC2F87" w:rsidRDefault="00CE6078" w:rsidP="00CE6078">
      <w:pPr>
        <w:pStyle w:val="Heading2"/>
      </w:pPr>
      <w:bookmarkStart w:id="25" w:name="_Toc36292227"/>
      <w:r w:rsidRPr="00CC2F87">
        <w:t>Study area</w:t>
      </w:r>
      <w:bookmarkEnd w:id="25"/>
    </w:p>
    <w:p w14:paraId="22CFAACD" w14:textId="61A96654"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61C06" w:rsidRPr="00CC2F87">
        <w:t xml:space="preserve">Figure </w:t>
      </w:r>
      <w:r w:rsidR="00761C06">
        <w:rPr>
          <w:noProof/>
        </w:rPr>
        <w:t>8</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w:t>
      </w:r>
      <w:r w:rsidR="00A41C09">
        <w:t>quiet path routing</w:t>
      </w:r>
      <w:r w:rsidR="004A5CB1">
        <w:t xml:space="preserve">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since </w:t>
      </w:r>
      <w:r w:rsidR="00A278E8" w:rsidRPr="00CC2F87">
        <w:t xml:space="preserve">traffic </w:t>
      </w:r>
      <w:r w:rsidR="00A278E8" w:rsidRPr="00CC2F87">
        <w:lastRenderedPageBreak/>
        <w:t xml:space="preserve">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4D5096BB" w:rsidR="00BF28AE" w:rsidRPr="00CC2F87" w:rsidRDefault="00BF28AE" w:rsidP="00BF28AE">
      <w:pPr>
        <w:pStyle w:val="Caption"/>
        <w:jc w:val="both"/>
      </w:pPr>
      <w:bookmarkStart w:id="26" w:name="_Ref9677781"/>
      <w:bookmarkStart w:id="27" w:name="_Toc35096669"/>
      <w:r w:rsidRPr="00CC2F87">
        <w:t xml:space="preserve">Figure </w:t>
      </w:r>
      <w:r w:rsidRPr="00CC2F87">
        <w:fldChar w:fldCharType="begin"/>
      </w:r>
      <w:r w:rsidRPr="00CC2F87">
        <w:instrText xml:space="preserve"> SEQ Figure \* ARABIC </w:instrText>
      </w:r>
      <w:r w:rsidRPr="00CC2F87">
        <w:fldChar w:fldCharType="separate"/>
      </w:r>
      <w:r w:rsidR="009D1A6B">
        <w:rPr>
          <w:noProof/>
        </w:rPr>
        <w:t>8</w:t>
      </w:r>
      <w:r w:rsidRPr="00CC2F87">
        <w:fldChar w:fldCharType="end"/>
      </w:r>
      <w:bookmarkEnd w:id="26"/>
      <w:r w:rsidRPr="00CC2F87">
        <w:t>. Map of the study area</w:t>
      </w:r>
      <w:r w:rsidR="00623ABB" w:rsidRPr="00CC2F87">
        <w:t>;</w:t>
      </w:r>
      <w:r w:rsidRPr="00CC2F87">
        <w:t xml:space="preserve"> extent of the city of Helsinki excluding the southern islands.</w:t>
      </w:r>
      <w:bookmarkEnd w:id="27"/>
    </w:p>
    <w:p w14:paraId="39B20394" w14:textId="45ED6D59" w:rsidR="00ED0F8F" w:rsidRPr="00CC2F87" w:rsidRDefault="00465B2E" w:rsidP="00ED0F8F">
      <w:pPr>
        <w:pStyle w:val="Heading2"/>
      </w:pPr>
      <w:bookmarkStart w:id="28" w:name="_Toc36292228"/>
      <w:r>
        <w:t>Data</w:t>
      </w:r>
      <w:bookmarkEnd w:id="28"/>
    </w:p>
    <w:p w14:paraId="78016C46" w14:textId="29FD36A8" w:rsidR="004E3E0F" w:rsidRPr="00CC2F87" w:rsidRDefault="002E0C59" w:rsidP="00020EA1">
      <w:pPr>
        <w:pStyle w:val="TableCaption"/>
      </w:pPr>
      <w:bookmarkStart w:id="29" w:name="_Toc3509669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1</w:t>
      </w:r>
      <w:r w:rsidR="004F023F" w:rsidRPr="00CC2F87">
        <w:fldChar w:fldCharType="end"/>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791AEC15" w:rsidR="004D21F1" w:rsidRPr="00CC2F87" w:rsidRDefault="004D21F1" w:rsidP="004D21F1">
            <w:pPr>
              <w:spacing w:before="120" w:after="120" w:line="276" w:lineRule="auto"/>
              <w:jc w:val="left"/>
              <w:rPr>
                <w:sz w:val="18"/>
                <w:szCs w:val="18"/>
              </w:rPr>
            </w:pPr>
            <w:r w:rsidRPr="00CC2F87">
              <w:rPr>
                <w:sz w:val="18"/>
                <w:szCs w:val="18"/>
              </w:rPr>
              <w:t xml:space="preserve">A network graph suitable for </w:t>
            </w:r>
            <w:r w:rsidR="00A41C09">
              <w:rPr>
                <w:sz w:val="18"/>
                <w:szCs w:val="18"/>
              </w:rPr>
              <w:t>routing</w:t>
            </w:r>
            <w:r w:rsidRPr="00CC2F87">
              <w:rPr>
                <w:sz w:val="18"/>
                <w:szCs w:val="18"/>
              </w:rPr>
              <w:t xml:space="preserve">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6292229"/>
      <w:r w:rsidRPr="00CC2F87">
        <w:t>Modelled traffic noise data</w:t>
      </w:r>
      <w:bookmarkEnd w:id="30"/>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 xml:space="preserve">City </w:t>
      </w:r>
      <w:r w:rsidR="003A044D" w:rsidRPr="003A044D">
        <w:rPr>
          <w:i/>
          <w:iCs/>
          <w:lang w:val="en-GB"/>
        </w:rPr>
        <w:lastRenderedPageBreak/>
        <w:t>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4B7328C6" w:rsidR="009C70BC" w:rsidRDefault="00AA13AC" w:rsidP="00774BB1">
      <w:r>
        <w:t>A few</w:t>
      </w:r>
      <w:r w:rsidR="008807EB">
        <w:t xml:space="preserve"> alternative noise indexes were available in the dataset. </w:t>
      </w:r>
      <w:r w:rsidR="00C613C0">
        <w:t>Noise index L</w:t>
      </w:r>
      <w:r w:rsidR="00C613C0">
        <w:rPr>
          <w:vertAlign w:val="subscript"/>
        </w:rPr>
        <w:t xml:space="preserve">Aeq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In this thesis, the abbreviation dB is used to refer to the modelled sound level L</w:t>
      </w:r>
      <w:r w:rsidR="00F716C0">
        <w:rPr>
          <w:vertAlign w:val="subscript"/>
        </w:rPr>
        <w:t>Aeq</w:t>
      </w:r>
      <w:r w:rsidR="00F716C0">
        <w:t xml:space="preserve"> unless otherwise specified in the text. </w:t>
      </w:r>
      <w:r w:rsidR="007C07C0">
        <w:t>L</w:t>
      </w:r>
      <w:r w:rsidR="007C07C0">
        <w:rPr>
          <w:vertAlign w:val="subscript"/>
        </w:rPr>
        <w:t xml:space="preserve">Aeq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1BF0127E" w14:textId="2EE01E62" w:rsidR="00D053A1" w:rsidRDefault="00D053A1" w:rsidP="00774BB1">
      <w:r>
        <w:t xml:space="preserve">It should be noted that the decision to use traffic noise data </w:t>
      </w:r>
      <w:r w:rsidR="00CB2353">
        <w:t xml:space="preserve">of only </w:t>
      </w:r>
      <w:r>
        <w:t>vehicular traffic</w:t>
      </w:r>
      <w:r w:rsidR="00CB2353">
        <w:t xml:space="preserve"> </w:t>
      </w:r>
      <w:r>
        <w:t xml:space="preserve">is </w:t>
      </w:r>
      <w:r w:rsidR="007226DE">
        <w:t xml:space="preserve">supported by </w:t>
      </w:r>
      <w:r>
        <w:t>the “</w:t>
      </w:r>
      <w:r w:rsidRPr="00D053A1">
        <w:t>Environmental noise guidelines for the European Region</w:t>
      </w:r>
      <w:r>
        <w:t xml:space="preserve">“ by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rsidR="00710B96">
        <w:t>;</w:t>
      </w:r>
      <w:r>
        <w:t xml:space="preserve"> </w:t>
      </w:r>
      <w:r w:rsidR="00710B96">
        <w:t>t</w:t>
      </w:r>
      <w:r>
        <w:t xml:space="preserve">he guidelines and the </w:t>
      </w:r>
      <w:r w:rsidR="00A012AE">
        <w:t>supplementary</w:t>
      </w:r>
      <w:r w:rsidR="00934680">
        <w:t xml:space="preserve"> </w:t>
      </w:r>
      <w:r>
        <w:t xml:space="preserve">literature suggest that the thresholds </w:t>
      </w:r>
      <w:r w:rsidR="00241E9C">
        <w:t>for</w:t>
      </w:r>
      <w:r>
        <w:t xml:space="preserve"> harmful noise levels vary </w:t>
      </w:r>
      <w:r w:rsidR="008259E6">
        <w:t>between noise sources</w:t>
      </w:r>
      <w:r>
        <w:t xml:space="preserve">. Also, the mitigation </w:t>
      </w:r>
      <w:r w:rsidR="009003D8">
        <w:t>actions for</w:t>
      </w:r>
      <w:r>
        <w:t xml:space="preserve"> different types of community noises vary</w:t>
      </w:r>
      <w:r w:rsidR="00310368">
        <w:t>, making the results of separate assessments more valuable for planning purposes</w:t>
      </w:r>
      <w:r>
        <w:t>.</w:t>
      </w:r>
      <w:r w:rsidR="00A6640A">
        <w:t xml:space="preserve"> </w:t>
      </w:r>
      <w:r w:rsidR="00CB2353">
        <w:t>Therefore, t</w:t>
      </w:r>
      <w:r w:rsidR="005C1090">
        <w:t xml:space="preserve">he assessment </w:t>
      </w:r>
      <w:r w:rsidR="00CB2353">
        <w:t xml:space="preserve">of the study </w:t>
      </w:r>
      <w:r w:rsidR="005C1090">
        <w:t>focuses on dynamic exposure to only vehicular traffic noise</w:t>
      </w:r>
      <w:r w:rsidR="009D69BF">
        <w:t>, excluding exposure to noise from</w:t>
      </w:r>
      <w:r w:rsidR="00435F93">
        <w:t xml:space="preserve"> rail and air traffic</w:t>
      </w:r>
      <w:r w:rsidR="004073DF">
        <w:t xml:space="preserve"> and industr</w:t>
      </w:r>
      <w:r w:rsidR="003F2BC2">
        <w:t>ial sites</w:t>
      </w:r>
      <w:r w:rsidR="004073DF">
        <w:t>.</w:t>
      </w:r>
      <w:r w:rsidR="009120CC">
        <w:t xml:space="preserve"> </w:t>
      </w:r>
      <w:r w:rsidR="00CB2353">
        <w:t xml:space="preserve">However, </w:t>
      </w:r>
      <w:r w:rsidR="00487FD3">
        <w:t>some</w:t>
      </w:r>
      <w:r w:rsidR="00111953">
        <w:t xml:space="preserve"> </w:t>
      </w:r>
      <w:r w:rsidR="005E46BD">
        <w:t>prospects</w:t>
      </w:r>
      <w:r w:rsidR="00111953">
        <w:t xml:space="preserve"> </w:t>
      </w:r>
      <w:r w:rsidR="00232C87">
        <w:t>for</w:t>
      </w:r>
      <w:r w:rsidR="00111953">
        <w:t xml:space="preserve"> implementing dynamic exposure analysis </w:t>
      </w:r>
      <w:r w:rsidR="00046BFE">
        <w:t>and environmental impedance function (</w:t>
      </w:r>
      <w:proofErr w:type="spellStart"/>
      <w:r w:rsidR="00046BFE">
        <w:t>x.x</w:t>
      </w:r>
      <w:proofErr w:type="spellEnd"/>
      <w:r w:rsidR="00046BFE">
        <w:t xml:space="preserve">) </w:t>
      </w:r>
      <w:r w:rsidR="000F39F5">
        <w:t>with</w:t>
      </w:r>
      <w:r w:rsidR="00CB2353">
        <w:t xml:space="preserve"> </w:t>
      </w:r>
      <w:r w:rsidR="00111953">
        <w:t xml:space="preserve">multiple exposures </w:t>
      </w:r>
      <w:r w:rsidR="00526BBF">
        <w:t>are</w:t>
      </w:r>
      <w:r w:rsidR="00111953">
        <w:t xml:space="preserve"> discussed further in chapter </w:t>
      </w:r>
      <w:proofErr w:type="spellStart"/>
      <w:r w:rsidR="00111953">
        <w:t>x.x.</w:t>
      </w:r>
      <w:proofErr w:type="spellEnd"/>
      <w:r w:rsidR="00111953">
        <w:t xml:space="preserve"> </w:t>
      </w:r>
    </w:p>
    <w:p w14:paraId="55D420CB" w14:textId="42A17D37"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L</w:t>
      </w:r>
      <w:r>
        <w:rPr>
          <w:vertAlign w:val="subscript"/>
        </w:rPr>
        <w:t>Aeq</w:t>
      </w:r>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761C06" w:rsidRPr="00CC2F87">
        <w:t xml:space="preserve">Figure </w:t>
      </w:r>
      <w:r w:rsidR="00761C06">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61C06" w:rsidRPr="00CC2F87">
        <w:t xml:space="preserve">Figure </w:t>
      </w:r>
      <w:r w:rsidR="00761C06">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61C06" w:rsidRPr="00CC2F87">
        <w:t xml:space="preserve">Figure </w:t>
      </w:r>
      <w:r w:rsidR="00761C06">
        <w:rPr>
          <w:noProof/>
        </w:rPr>
        <w:t>11</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61C06" w:rsidRPr="00CC2F87">
        <w:t xml:space="preserve">Figure </w:t>
      </w:r>
      <w:r w:rsidR="00761C06">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61C06" w:rsidRPr="00CC2F87">
        <w:t xml:space="preserve">Figure </w:t>
      </w:r>
      <w:r w:rsidR="00761C06">
        <w:rPr>
          <w:noProof/>
        </w:rPr>
        <w:t>11</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4DEBA76B" w:rsidR="000F3D16" w:rsidRPr="00CC2F87" w:rsidRDefault="000F3D16" w:rsidP="000F3D16">
      <w:pPr>
        <w:pStyle w:val="Caption"/>
        <w:jc w:val="both"/>
      </w:pPr>
      <w:bookmarkStart w:id="31" w:name="_Ref33475320"/>
      <w:bookmarkStart w:id="32" w:name="_Toc35096670"/>
      <w:r w:rsidRPr="00CC2F87">
        <w:t xml:space="preserve">Figure </w:t>
      </w:r>
      <w:r w:rsidRPr="00CC2F87">
        <w:fldChar w:fldCharType="begin"/>
      </w:r>
      <w:r w:rsidRPr="00CC2F87">
        <w:instrText xml:space="preserve"> SEQ Figure \* ARABIC </w:instrText>
      </w:r>
      <w:r w:rsidRPr="00CC2F87">
        <w:fldChar w:fldCharType="separate"/>
      </w:r>
      <w:r w:rsidR="009D1A6B">
        <w:rPr>
          <w:noProof/>
        </w:rPr>
        <w:t>9</w:t>
      </w:r>
      <w:r w:rsidRPr="00CC2F87">
        <w:fldChar w:fldCharType="end"/>
      </w:r>
      <w:bookmarkEnd w:id="31"/>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32"/>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77B5717" w:rsidR="007925B0" w:rsidRPr="00CC2F87" w:rsidRDefault="004659A0" w:rsidP="004659A0">
      <w:pPr>
        <w:pStyle w:val="Caption"/>
        <w:jc w:val="both"/>
      </w:pPr>
      <w:bookmarkStart w:id="33" w:name="_Ref33475323"/>
      <w:bookmarkStart w:id="34" w:name="_Toc35096671"/>
      <w:r w:rsidRPr="00CC2F87">
        <w:t xml:space="preserve">Figure </w:t>
      </w:r>
      <w:r w:rsidRPr="00CC2F87">
        <w:fldChar w:fldCharType="begin"/>
      </w:r>
      <w:r w:rsidRPr="00CC2F87">
        <w:instrText xml:space="preserve"> SEQ Figure \* ARABIC </w:instrText>
      </w:r>
      <w:r w:rsidRPr="00CC2F87">
        <w:fldChar w:fldCharType="separate"/>
      </w:r>
      <w:r w:rsidR="009D1A6B">
        <w:rPr>
          <w:noProof/>
        </w:rPr>
        <w:t>10</w:t>
      </w:r>
      <w:r w:rsidRPr="00CC2F87">
        <w:fldChar w:fldCharType="end"/>
      </w:r>
      <w:bookmarkEnd w:id="33"/>
      <w:r w:rsidRPr="00CC2F87">
        <w:t xml:space="preserve">. Modelled daytime traffic noise levels (dB) in </w:t>
      </w:r>
      <w:proofErr w:type="spellStart"/>
      <w:r w:rsidRPr="00CC2F87">
        <w:t>Viikki</w:t>
      </w:r>
      <w:proofErr w:type="spellEnd"/>
      <w:r w:rsidRPr="00CC2F87">
        <w:t>.</w:t>
      </w:r>
      <w:bookmarkEnd w:id="3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2DA28A75" w:rsidR="00524730" w:rsidRPr="00CC2F87" w:rsidRDefault="00992FC4" w:rsidP="00B96814">
      <w:pPr>
        <w:pStyle w:val="Caption"/>
        <w:jc w:val="both"/>
      </w:pPr>
      <w:bookmarkStart w:id="35" w:name="_Ref33475326"/>
      <w:bookmarkStart w:id="36" w:name="_Toc35096672"/>
      <w:r w:rsidRPr="00CC2F87">
        <w:t xml:space="preserve">Figure </w:t>
      </w:r>
      <w:r w:rsidRPr="00CC2F87">
        <w:fldChar w:fldCharType="begin"/>
      </w:r>
      <w:r w:rsidRPr="00CC2F87">
        <w:instrText xml:space="preserve"> SEQ Figure \* ARABIC </w:instrText>
      </w:r>
      <w:r w:rsidRPr="00CC2F87">
        <w:fldChar w:fldCharType="separate"/>
      </w:r>
      <w:r w:rsidR="009D1A6B">
        <w:rPr>
          <w:noProof/>
        </w:rPr>
        <w:t>11</w:t>
      </w:r>
      <w:r w:rsidRPr="00CC2F87">
        <w:fldChar w:fldCharType="end"/>
      </w:r>
      <w:bookmarkEnd w:id="35"/>
      <w:r w:rsidRPr="00CC2F87">
        <w:t>. Modelled daytime traffic noise levels (dB) in more central location in Helsinki.</w:t>
      </w:r>
      <w:bookmarkEnd w:id="36"/>
      <w:r w:rsidR="00A34344" w:rsidRPr="00CC2F87">
        <w:t xml:space="preserve"> </w:t>
      </w:r>
    </w:p>
    <w:p w14:paraId="7157ED05" w14:textId="33D8A17D" w:rsidR="007A6F11" w:rsidRPr="00CC2F87" w:rsidRDefault="007A6F11" w:rsidP="007A6F11">
      <w:pPr>
        <w:pStyle w:val="Heading3"/>
      </w:pPr>
      <w:bookmarkStart w:id="37" w:name="_Toc36292230"/>
      <w:r w:rsidRPr="00CC2F87">
        <w:t>OpenStreetMap data</w:t>
      </w:r>
      <w:bookmarkEnd w:id="37"/>
    </w:p>
    <w:p w14:paraId="0F6BF7DB" w14:textId="1297E51B"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761C06" w:rsidRPr="00137F21">
        <w:t xml:space="preserve">Table </w:t>
      </w:r>
      <w:r w:rsidR="00761C06">
        <w:rPr>
          <w:noProof/>
        </w:rPr>
        <w:t>2</w:t>
      </w:r>
      <w:r w:rsidR="00AE5A2A">
        <w:fldChar w:fldCharType="end"/>
      </w:r>
      <w:r w:rsidR="00AE5A2A">
        <w:t>)</w:t>
      </w:r>
      <w:r w:rsidR="00B4498A">
        <w:t>.</w:t>
      </w:r>
      <w:r w:rsidR="00AF128E">
        <w:t xml:space="preserve"> </w:t>
      </w:r>
    </w:p>
    <w:p w14:paraId="7BB65F2C" w14:textId="755F77A7" w:rsidR="00083040" w:rsidRDefault="00116119" w:rsidP="00873115">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E23A20">
      <w:pPr>
        <w:pStyle w:val="ListParagraph"/>
        <w:numPr>
          <w:ilvl w:val="0"/>
          <w:numId w:val="12"/>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E23A20">
      <w:pPr>
        <w:pStyle w:val="ListParagraph"/>
        <w:numPr>
          <w:ilvl w:val="0"/>
          <w:numId w:val="12"/>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E23A20">
      <w:pPr>
        <w:pStyle w:val="ListParagraph"/>
        <w:numPr>
          <w:ilvl w:val="0"/>
          <w:numId w:val="12"/>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7072E6A5" w:rsidR="00AE5A2A" w:rsidRPr="00137F21" w:rsidRDefault="00AE5A2A" w:rsidP="00AE5A2A">
      <w:pPr>
        <w:pStyle w:val="TableCaption"/>
      </w:pPr>
      <w:bookmarkStart w:id="38" w:name="_Ref33792283"/>
      <w:bookmarkStart w:id="39" w:name="_Toc35096697"/>
      <w:r w:rsidRPr="00137F21">
        <w:t xml:space="preserve">Table </w:t>
      </w:r>
      <w:r w:rsidRPr="00137F21">
        <w:fldChar w:fldCharType="begin"/>
      </w:r>
      <w:r w:rsidRPr="00137F21">
        <w:instrText xml:space="preserve"> SEQ Table \* ARABIC </w:instrText>
      </w:r>
      <w:r w:rsidRPr="00137F21">
        <w:fldChar w:fldCharType="separate"/>
      </w:r>
      <w:r w:rsidR="00803B53">
        <w:rPr>
          <w:noProof/>
        </w:rPr>
        <w:t>2</w:t>
      </w:r>
      <w:r w:rsidRPr="00137F21">
        <w:fldChar w:fldCharType="end"/>
      </w:r>
      <w:bookmarkEnd w:id="38"/>
      <w:r w:rsidRPr="00137F21">
        <w:t xml:space="preserve">. Query strings for </w:t>
      </w:r>
      <w:r>
        <w:t xml:space="preserve">street network data downloads using OSM Overpass API via </w:t>
      </w:r>
      <w:proofErr w:type="spellStart"/>
      <w:r>
        <w:t>OSMnx</w:t>
      </w:r>
      <w:proofErr w:type="spellEnd"/>
      <w:r>
        <w:t xml:space="preserve"> python library.</w:t>
      </w:r>
      <w:bookmarkEnd w:id="39"/>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0" w:name="_Toc36292231"/>
      <w:r w:rsidRPr="00CC2F87">
        <w:t xml:space="preserve">Register based origin-destination (OD) </w:t>
      </w:r>
      <w:r w:rsidR="007375B8" w:rsidRPr="00CC2F87">
        <w:t xml:space="preserve">commuting </w:t>
      </w:r>
      <w:r w:rsidRPr="00CC2F87">
        <w:t>data</w:t>
      </w:r>
      <w:bookmarkEnd w:id="40"/>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41" w:name="_Toc36292232"/>
      <w:r w:rsidRPr="00CC2F87">
        <w:lastRenderedPageBreak/>
        <w:t>Routing service of the local public transport authority</w:t>
      </w:r>
      <w:bookmarkEnd w:id="41"/>
    </w:p>
    <w:p w14:paraId="3D69BD9D" w14:textId="60B0CDE1" w:rsidR="00CC62B1" w:rsidRDefault="00CC62B1" w:rsidP="00CC62B1">
      <w:r>
        <w:t xml:space="preserve">A route planner web service of Helsinki Region Transport (HRT/HSL) was utilized to obtain realistic itineraries made with public transport for the </w:t>
      </w:r>
      <w:r w:rsidR="00723644">
        <w:t>OD pair</w:t>
      </w:r>
      <w:r>
        <w:t xml:space="preserve">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E23A20">
      <w:pPr>
        <w:pStyle w:val="ListParagraph"/>
        <w:numPr>
          <w:ilvl w:val="0"/>
          <w:numId w:val="13"/>
        </w:numPr>
      </w:pPr>
      <w:r>
        <w:t>To be able to identify local public transport stops that would work as the destinations of the local walks.</w:t>
      </w:r>
      <w:r w:rsidR="00DE2F2E">
        <w:t xml:space="preserve"> </w:t>
      </w:r>
    </w:p>
    <w:p w14:paraId="2767BCBE" w14:textId="1C810FA9" w:rsidR="00CC62B1" w:rsidRDefault="008B3B31" w:rsidP="00E23A20">
      <w:pPr>
        <w:pStyle w:val="ListParagraph"/>
        <w:numPr>
          <w:ilvl w:val="0"/>
          <w:numId w:val="13"/>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42" w:name="_Toc36292233"/>
      <w:r w:rsidRPr="00CC2F87">
        <w:t>Technical framework</w:t>
      </w:r>
      <w:r w:rsidR="00406DEB">
        <w:t xml:space="preserve"> and architecture</w:t>
      </w:r>
      <w:bookmarkEnd w:id="42"/>
    </w:p>
    <w:p w14:paraId="4562EB86" w14:textId="47FB48BA"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61C06" w:rsidRPr="00CC2F87">
        <w:t xml:space="preserve">Figure </w:t>
      </w:r>
      <w:r w:rsidR="00761C06">
        <w:rPr>
          <w:noProof/>
        </w:rPr>
        <w:t>12</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r w:rsidR="007B3A32">
        <w:t>Also</w:t>
      </w:r>
      <w:r w:rsidR="00570A1E">
        <w:t>,</w:t>
      </w:r>
      <w:r w:rsidR="007B3A32">
        <w:t xml:space="preserve"> the used libraries and packages have several external dependencies which are now shown in the figure. </w:t>
      </w:r>
    </w:p>
    <w:p w14:paraId="0D60E98E" w14:textId="7E808A44"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761C06" w:rsidRPr="00761C06">
        <w:t xml:space="preserve">Appendix </w:t>
      </w:r>
      <w:r w:rsidR="00761C06" w:rsidRPr="00761C06">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048B9AC3" w:rsidR="00153745" w:rsidRDefault="00153745" w:rsidP="00020EA1">
      <w:pPr>
        <w:pStyle w:val="Caption"/>
      </w:pPr>
      <w:bookmarkStart w:id="43" w:name="_Ref33707421"/>
      <w:bookmarkStart w:id="44" w:name="_Toc3509667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9D1A6B">
        <w:rPr>
          <w:noProof/>
        </w:rPr>
        <w:t>12</w:t>
      </w:r>
      <w:r w:rsidR="004F023F" w:rsidRPr="00CC2F87">
        <w:fldChar w:fldCharType="end"/>
      </w:r>
      <w:bookmarkEnd w:id="43"/>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4"/>
      <w:r w:rsidR="002D300D" w:rsidRPr="00CC2F87">
        <w:t xml:space="preserve"> </w:t>
      </w:r>
    </w:p>
    <w:p w14:paraId="7051E6B2" w14:textId="5F6BDF9C" w:rsidR="00A93751" w:rsidRPr="00CC2F87" w:rsidRDefault="00962C8B" w:rsidP="006931F6">
      <w:pPr>
        <w:pStyle w:val="Heading2"/>
      </w:pPr>
      <w:bookmarkStart w:id="45" w:name="_Toc36292234"/>
      <w:r>
        <w:lastRenderedPageBreak/>
        <w:t xml:space="preserve">Quiet path </w:t>
      </w:r>
      <w:r w:rsidR="00A41C09">
        <w:t>routing</w:t>
      </w:r>
      <w:r w:rsidR="00493AAD" w:rsidRPr="00CC2F87">
        <w:t xml:space="preserve"> </w:t>
      </w:r>
      <w:r w:rsidR="00E60CD2" w:rsidRPr="00CC2F87">
        <w:t>method</w:t>
      </w:r>
      <w:bookmarkEnd w:id="45"/>
    </w:p>
    <w:p w14:paraId="23794001" w14:textId="50807D2E" w:rsidR="00896DC2" w:rsidRPr="00CC2F87" w:rsidRDefault="00B86E9C" w:rsidP="00896DC2">
      <w:pPr>
        <w:pStyle w:val="Heading3"/>
      </w:pPr>
      <w:bookmarkStart w:id="46" w:name="_Ref33771037"/>
      <w:bookmarkStart w:id="47" w:name="_Toc36292235"/>
      <w:r w:rsidRPr="00CC2F87">
        <w:t>Environmental impedance function</w:t>
      </w:r>
      <w:bookmarkEnd w:id="46"/>
      <w:bookmarkEnd w:id="47"/>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FE75A6"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1078A4A9"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61C06">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FE75A6"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69913575" w:rsidR="00F97ACD" w:rsidRPr="00CC2F87" w:rsidRDefault="00F97ACD" w:rsidP="00B61A9D">
            <w:pPr>
              <w:spacing w:before="460" w:after="400"/>
            </w:pPr>
            <w:bookmarkStart w:id="48" w:name="_Ref9591374"/>
            <w:r w:rsidRPr="00CC2F87">
              <w:t>(</w:t>
            </w:r>
            <w:r w:rsidRPr="00CC2F87">
              <w:fldChar w:fldCharType="begin"/>
            </w:r>
            <w:r w:rsidRPr="00CC2F87">
              <w:instrText xml:space="preserve"> SEQ Equation \* ARABIC </w:instrText>
            </w:r>
            <w:r w:rsidRPr="00CC2F87">
              <w:fldChar w:fldCharType="separate"/>
            </w:r>
            <w:r w:rsidR="00761C06">
              <w:rPr>
                <w:noProof/>
              </w:rPr>
              <w:t>2</w:t>
            </w:r>
            <w:r w:rsidRPr="00CC2F87">
              <w:fldChar w:fldCharType="end"/>
            </w:r>
            <w:r w:rsidRPr="00CC2F87">
              <w:t>)</w:t>
            </w:r>
            <w:bookmarkEnd w:id="48"/>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3378E603"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r w:rsidR="002F2855">
        <w:t>L</w:t>
      </w:r>
      <w:r w:rsidR="002F2855">
        <w:rPr>
          <w:vertAlign w:val="subscript"/>
        </w:rPr>
        <w:t>Aeq</w:t>
      </w:r>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9C3CB4">
        <w:t xml:space="preserve">(3)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FE75A6"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4FFBFDDA" w:rsidR="006C394E" w:rsidRPr="00CC2F87" w:rsidRDefault="006C394E" w:rsidP="006C394E">
            <w:pPr>
              <w:spacing w:before="480" w:after="240"/>
            </w:pPr>
            <w:bookmarkStart w:id="49" w:name="_Ref25851235"/>
            <w:bookmarkStart w:id="50" w:name="_Ref25851033"/>
            <w:r w:rsidRPr="00CC2F87">
              <w:t>(</w:t>
            </w:r>
            <w:bookmarkStart w:id="51" w:name="_Ref25851183"/>
            <w:bookmarkEnd w:id="49"/>
            <w:r w:rsidR="00B311E7" w:rsidRPr="00CC2F87">
              <w:fldChar w:fldCharType="begin"/>
            </w:r>
            <w:r w:rsidR="00B311E7" w:rsidRPr="00CC2F87">
              <w:instrText xml:space="preserve"> SEQ Equation \* ARABIC </w:instrText>
            </w:r>
            <w:r w:rsidR="00B311E7" w:rsidRPr="00CC2F87">
              <w:fldChar w:fldCharType="separate"/>
            </w:r>
            <w:r w:rsidR="00761C06">
              <w:rPr>
                <w:noProof/>
              </w:rPr>
              <w:t>3</w:t>
            </w:r>
            <w:r w:rsidR="00B311E7" w:rsidRPr="00CC2F87">
              <w:fldChar w:fldCharType="end"/>
            </w:r>
            <w:r w:rsidRPr="00CC2F87">
              <w:t>)</w:t>
            </w:r>
            <w:bookmarkEnd w:id="50"/>
            <w:bookmarkEnd w:id="51"/>
          </w:p>
        </w:tc>
      </w:tr>
    </w:tbl>
    <w:p w14:paraId="2891FAD1" w14:textId="26F5F968"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2" w:name="_Ref9527730"/>
          <w:p w14:paraId="28FCAB85" w14:textId="2BCA750F" w:rsidR="006C394E" w:rsidRPr="006C394E" w:rsidRDefault="00FE75A6"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9412D0B" w:rsidR="006C394E" w:rsidRPr="00CC2F87" w:rsidRDefault="006C394E" w:rsidP="00793654">
            <w:pPr>
              <w:spacing w:before="240" w:after="480"/>
            </w:pPr>
            <w:bookmarkStart w:id="53" w:name="_Ref25851268"/>
            <w:bookmarkStart w:id="54" w:name="_Ref25851126"/>
            <w:r w:rsidRPr="00CC2F87">
              <w:t>(</w:t>
            </w:r>
            <w:r w:rsidRPr="00CC2F87">
              <w:fldChar w:fldCharType="begin"/>
            </w:r>
            <w:r w:rsidRPr="00CC2F87">
              <w:instrText xml:space="preserve"> SEQ Equation \* ARABIC </w:instrText>
            </w:r>
            <w:r w:rsidRPr="00CC2F87">
              <w:fldChar w:fldCharType="separate"/>
            </w:r>
            <w:r w:rsidR="00761C06">
              <w:rPr>
                <w:noProof/>
              </w:rPr>
              <w:t>4</w:t>
            </w:r>
            <w:r w:rsidRPr="00CC2F87">
              <w:fldChar w:fldCharType="end"/>
            </w:r>
            <w:bookmarkEnd w:id="53"/>
            <w:r w:rsidRPr="00CC2F87">
              <w:t>)</w:t>
            </w:r>
            <w:bookmarkEnd w:id="54"/>
          </w:p>
        </w:tc>
      </w:tr>
    </w:tbl>
    <w:p w14:paraId="63051253" w14:textId="28FA5312"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07C41" w:rsidRPr="00CC2F87">
        <w:t xml:space="preserve">Table </w:t>
      </w:r>
      <w:r w:rsidR="00107C4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61C06">
        <w:t xml:space="preserve">Figure </w:t>
      </w:r>
      <w:r w:rsidR="00761C06">
        <w:rPr>
          <w:noProof/>
        </w:rPr>
        <w:t>13</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4B7D8B1C"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761C06">
        <w:t xml:space="preserve">Figure </w:t>
      </w:r>
      <w:r w:rsidR="00761C06">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49562618"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w:t>
      </w:r>
      <w:r w:rsidR="00723644">
        <w:t>OD pair</w:t>
      </w:r>
      <w:r w:rsidR="00902CA5">
        <w:t>)</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5F77E2D9" w:rsidR="00393D82" w:rsidRPr="00CC2F87" w:rsidRDefault="00393D82" w:rsidP="00020EA1">
      <w:pPr>
        <w:pStyle w:val="TableCaption"/>
        <w:rPr>
          <w:rFonts w:eastAsiaTheme="minorEastAsia"/>
        </w:rPr>
      </w:pPr>
      <w:bookmarkStart w:id="55" w:name="_Ref34464348"/>
      <w:bookmarkStart w:id="56" w:name="_Toc35096698"/>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3</w:t>
      </w:r>
      <w:r w:rsidR="004F023F" w:rsidRPr="00CC2F87">
        <w:fldChar w:fldCharType="end"/>
      </w:r>
      <w:bookmarkEnd w:id="52"/>
      <w:bookmarkEnd w:id="55"/>
      <w:r w:rsidRPr="00CC2F87">
        <w:t>.</w:t>
      </w:r>
      <w:r w:rsidR="006D25A1">
        <w:t xml:space="preserve"> </w:t>
      </w:r>
      <w:r w:rsidR="009E3BA0">
        <w:t xml:space="preserve">Noise cost coefficients </w:t>
      </w:r>
      <w:r w:rsidR="00946200">
        <w:t>for dB range 4</w:t>
      </w:r>
      <w:r w:rsidR="005D73F2">
        <w:t>5</w:t>
      </w:r>
      <w:r w:rsidR="00946200">
        <w:t>–75 dB</w:t>
      </w:r>
      <w:r w:rsidR="00946200" w:rsidRPr="00946200">
        <w:t xml:space="preserve"> </w:t>
      </w:r>
      <w:r w:rsidR="00946200">
        <w:t>calculated with both equations presented in this chapter</w:t>
      </w:r>
      <w:r w:rsidR="00392634">
        <w:t xml:space="preserve"> (</w:t>
      </w:r>
      <w:r w:rsidR="00107C41">
        <w:t xml:space="preserve">3 </w:t>
      </w:r>
      <w:r w:rsidR="00392634">
        <w:t>&amp;</w:t>
      </w:r>
      <w:r w:rsidR="00107C41">
        <w:t xml:space="preserve"> 4)</w:t>
      </w:r>
      <w:r w:rsidRPr="00CC2F87">
        <w:t>.</w:t>
      </w:r>
      <w:bookmarkEnd w:id="56"/>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FE75A6"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FE75A6"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7A0ED647" w:rsidR="00FC4723" w:rsidRDefault="00DD49EE" w:rsidP="00D60F6B">
      <w:pPr>
        <w:pStyle w:val="Caption"/>
        <w:jc w:val="both"/>
      </w:pPr>
      <w:bookmarkStart w:id="57" w:name="_Ref25930825"/>
      <w:bookmarkStart w:id="58" w:name="_Toc35096674"/>
      <w:r>
        <w:t xml:space="preserve">Figure </w:t>
      </w:r>
      <w:r>
        <w:fldChar w:fldCharType="begin"/>
      </w:r>
      <w:r>
        <w:instrText xml:space="preserve"> SEQ Figure \* ARABIC </w:instrText>
      </w:r>
      <w:r>
        <w:fldChar w:fldCharType="separate"/>
      </w:r>
      <w:r w:rsidR="009D1A6B">
        <w:rPr>
          <w:noProof/>
        </w:rPr>
        <w:t>13</w:t>
      </w:r>
      <w:r>
        <w:fldChar w:fldCharType="end"/>
      </w:r>
      <w:bookmarkEnd w:id="57"/>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89767B" w:rsidRPr="00CC2F87">
        <w:t xml:space="preserve">Table </w:t>
      </w:r>
      <w:r w:rsidR="0089767B">
        <w:rPr>
          <w:noProof/>
        </w:rPr>
        <w:t>3</w:t>
      </w:r>
      <w:r w:rsidR="0089767B">
        <w:fldChar w:fldCharType="end"/>
      </w:r>
      <w:r w:rsidR="0089767B">
        <w:t>)</w:t>
      </w:r>
      <w:r>
        <w:t>.</w:t>
      </w:r>
      <w:bookmarkEnd w:id="58"/>
    </w:p>
    <w:p w14:paraId="2BC6D466" w14:textId="1EC31305" w:rsidR="002447F6" w:rsidRPr="00CC2F87" w:rsidRDefault="002447F6" w:rsidP="002447F6">
      <w:pPr>
        <w:pStyle w:val="Heading3"/>
      </w:pPr>
      <w:bookmarkStart w:id="59" w:name="_Toc36292236"/>
      <w:r w:rsidRPr="00CC2F87">
        <w:t xml:space="preserve">Network acquisition and </w:t>
      </w:r>
      <w:r w:rsidR="00C77CB8" w:rsidRPr="00CC2F87">
        <w:t>manipulation</w:t>
      </w:r>
      <w:bookmarkEnd w:id="59"/>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6D941B65" w:rsidR="00421519" w:rsidRPr="00CC2F87" w:rsidRDefault="00421519" w:rsidP="00E23A20">
      <w:pPr>
        <w:pStyle w:val="ListParagraph"/>
        <w:numPr>
          <w:ilvl w:val="0"/>
          <w:numId w:val="4"/>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761C06" w:rsidRPr="00CC2F87">
        <w:t xml:space="preserve">Figure </w:t>
      </w:r>
      <w:r w:rsidR="00761C06">
        <w:rPr>
          <w:noProof/>
        </w:rPr>
        <w:t>14</w:t>
      </w:r>
      <w:r w:rsidR="00C02270" w:rsidRPr="00CC2F87">
        <w:fldChar w:fldCharType="end"/>
      </w:r>
      <w:r w:rsidR="00C02270" w:rsidRPr="00CC2F87">
        <w:t>)</w:t>
      </w:r>
      <w:r w:rsidRPr="00CC2F87">
        <w:t>.</w:t>
      </w:r>
    </w:p>
    <w:p w14:paraId="0FC5B568" w14:textId="15608F91" w:rsidR="00421519" w:rsidRPr="00CC2F87" w:rsidRDefault="001D19CD" w:rsidP="00E23A20">
      <w:pPr>
        <w:pStyle w:val="ListParagraph"/>
        <w:numPr>
          <w:ilvl w:val="0"/>
          <w:numId w:val="4"/>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761C06" w:rsidRPr="00CC2F87">
        <w:t xml:space="preserve">Figure </w:t>
      </w:r>
      <w:r w:rsidR="00761C06">
        <w:rPr>
          <w:noProof/>
        </w:rPr>
        <w:t>15</w:t>
      </w:r>
      <w:r w:rsidR="00C02270" w:rsidRPr="00CC2F87">
        <w:fldChar w:fldCharType="end"/>
      </w:r>
      <w:r w:rsidR="00C02270" w:rsidRPr="00CC2F87">
        <w:t>)</w:t>
      </w:r>
      <w:r w:rsidR="00CE0EAA" w:rsidRPr="00CC2F87">
        <w:t>.</w:t>
      </w:r>
    </w:p>
    <w:p w14:paraId="347EF223" w14:textId="58E505DF" w:rsidR="00C02270" w:rsidRPr="00CC2F87" w:rsidRDefault="00C02270" w:rsidP="00E23A20">
      <w:pPr>
        <w:pStyle w:val="ListParagraph"/>
        <w:numPr>
          <w:ilvl w:val="0"/>
          <w:numId w:val="4"/>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761C06" w:rsidRPr="00CC2F87">
        <w:t xml:space="preserve">Figure </w:t>
      </w:r>
      <w:r w:rsidR="00761C06">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4F1EBF75"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761C06" w:rsidRPr="00137F21">
        <w:t xml:space="preserve">Table </w:t>
      </w:r>
      <w:r w:rsidR="00761C06">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66AAE2EF" w:rsidR="000A0520" w:rsidRPr="00CC2F87" w:rsidRDefault="000C4DB9" w:rsidP="00020EA1">
      <w:pPr>
        <w:pStyle w:val="Caption"/>
      </w:pPr>
      <w:bookmarkStart w:id="60" w:name="_Ref9348163"/>
      <w:bookmarkStart w:id="61" w:name="_Toc3509667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9D1A6B">
        <w:rPr>
          <w:noProof/>
        </w:rPr>
        <w:t>14</w:t>
      </w:r>
      <w:r w:rsidR="004F023F" w:rsidRPr="00CC2F87">
        <w:fldChar w:fldCharType="end"/>
      </w:r>
      <w:bookmarkEnd w:id="60"/>
      <w:r w:rsidRPr="00CC2F87">
        <w:t xml:space="preserve">. Workflow of network (graph) acquisition and </w:t>
      </w:r>
      <w:r w:rsidR="000F33DA" w:rsidRPr="00CC2F87">
        <w:t>construction</w:t>
      </w:r>
      <w:r w:rsidRPr="00CC2F87">
        <w:t>.</w:t>
      </w:r>
      <w:bookmarkEnd w:id="61"/>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43435878" w:rsidR="001E1452" w:rsidRDefault="0032447E" w:rsidP="00020EA1">
      <w:pPr>
        <w:pStyle w:val="Caption"/>
      </w:pPr>
      <w:bookmarkStart w:id="62" w:name="_Ref9348261"/>
      <w:bookmarkStart w:id="63" w:name="_Toc3509667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9D1A6B">
        <w:rPr>
          <w:noProof/>
        </w:rPr>
        <w:t>15</w:t>
      </w:r>
      <w:r w:rsidR="004F023F" w:rsidRPr="00CC2F87">
        <w:fldChar w:fldCharType="end"/>
      </w:r>
      <w:bookmarkEnd w:id="62"/>
      <w:r w:rsidRPr="00CC2F87">
        <w:t>. Workflow of extracting exposures to traffic noise</w:t>
      </w:r>
      <w:r w:rsidR="00C02270" w:rsidRPr="00CC2F87">
        <w:t xml:space="preserve"> (contaminated distances)</w:t>
      </w:r>
      <w:r w:rsidRPr="00CC2F87">
        <w:t xml:space="preserve"> to the edges of the graph.</w:t>
      </w:r>
      <w:bookmarkEnd w:id="63"/>
    </w:p>
    <w:p w14:paraId="4FB61E3D" w14:textId="045F44DD" w:rsidR="00145A66" w:rsidRDefault="00DA6DDA" w:rsidP="00DA6DDA">
      <w:r>
        <w:t>A lossless spatial join of noise data</w:t>
      </w:r>
      <w:r w:rsidR="009D1653">
        <w:t xml:space="preserve"> (L</w:t>
      </w:r>
      <w:r w:rsidR="009D1653">
        <w:rPr>
          <w:vertAlign w:val="subscript"/>
        </w:rPr>
        <w:t>A</w:t>
      </w:r>
      <w:r w:rsidR="009D1653" w:rsidRPr="009D1653">
        <w:rPr>
          <w:vertAlign w:val="subscript"/>
        </w:rPr>
        <w:t>eq</w:t>
      </w:r>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761C06" w:rsidRPr="00CC2F87">
        <w:t xml:space="preserve">Figure </w:t>
      </w:r>
      <w:r w:rsidR="00761C06">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4" w:name="_Toc36292237"/>
      <w:r>
        <w:t>Quiet path routing</w:t>
      </w:r>
      <w:r w:rsidR="0062533E">
        <w:t xml:space="preserve"> application</w:t>
      </w:r>
      <w:bookmarkEnd w:id="64"/>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E23A20">
      <w:pPr>
        <w:pStyle w:val="ListParagraph"/>
        <w:numPr>
          <w:ilvl w:val="0"/>
          <w:numId w:val="14"/>
        </w:numPr>
      </w:pPr>
      <w:r>
        <w:t>It optimizes shortest paths (least cost path</w:t>
      </w:r>
      <w:r w:rsidR="0008579E">
        <w:t>s</w:t>
      </w:r>
      <w:r>
        <w:t xml:space="preserve"> by length).</w:t>
      </w:r>
    </w:p>
    <w:p w14:paraId="3CC77DD0" w14:textId="77777777" w:rsidR="00C9076A" w:rsidRDefault="00C9076A" w:rsidP="00E23A20">
      <w:pPr>
        <w:pStyle w:val="ListParagraph"/>
        <w:numPr>
          <w:ilvl w:val="0"/>
          <w:numId w:val="14"/>
        </w:numPr>
      </w:pPr>
      <w:r>
        <w:t>It optimizes quiet paths (least cost paths by noise exposure -based costs).</w:t>
      </w:r>
    </w:p>
    <w:p w14:paraId="2EB10BA1" w14:textId="0AC63C23" w:rsidR="00C9076A" w:rsidRDefault="00C9076A" w:rsidP="00E23A20">
      <w:pPr>
        <w:pStyle w:val="ListParagraph"/>
        <w:numPr>
          <w:ilvl w:val="0"/>
          <w:numId w:val="14"/>
        </w:numPr>
      </w:pPr>
      <w:r>
        <w:t>It assesses dynamic exposure to noise on paths to make them comparable.</w:t>
      </w:r>
    </w:p>
    <w:p w14:paraId="0573EBCA" w14:textId="7AFAA1C1"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61C06" w:rsidRPr="00CC2F87">
        <w:t xml:space="preserve">Figure </w:t>
      </w:r>
      <w:r w:rsidR="00761C06">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0CC175FB" w:rsidR="002A652E" w:rsidRDefault="002A652E" w:rsidP="002A652E">
      <w:pPr>
        <w:pStyle w:val="Caption"/>
      </w:pPr>
      <w:bookmarkStart w:id="65" w:name="_Ref9348368"/>
      <w:bookmarkStart w:id="66" w:name="_Toc35096677"/>
      <w:r w:rsidRPr="00CC2F87">
        <w:t xml:space="preserve">Figure </w:t>
      </w:r>
      <w:r w:rsidRPr="00CC2F87">
        <w:fldChar w:fldCharType="begin"/>
      </w:r>
      <w:r w:rsidRPr="00CC2F87">
        <w:instrText xml:space="preserve"> SEQ Figure \* ARABIC </w:instrText>
      </w:r>
      <w:r w:rsidRPr="00CC2F87">
        <w:fldChar w:fldCharType="separate"/>
      </w:r>
      <w:r w:rsidR="009D1A6B">
        <w:rPr>
          <w:noProof/>
        </w:rPr>
        <w:t>16</w:t>
      </w:r>
      <w:r w:rsidRPr="00CC2F87">
        <w:fldChar w:fldCharType="end"/>
      </w:r>
      <w:bookmarkEnd w:id="65"/>
      <w:r w:rsidRPr="00CC2F87">
        <w:t xml:space="preserve">. Workflow of calculating and adding noise </w:t>
      </w:r>
      <w:r>
        <w:t>sensitivity</w:t>
      </w:r>
      <w:r w:rsidRPr="00CC2F87">
        <w:t xml:space="preserve"> specific edge costs as new edge attributes.</w:t>
      </w:r>
      <w:bookmarkEnd w:id="66"/>
      <w:r>
        <w:t xml:space="preserve"> </w:t>
      </w:r>
    </w:p>
    <w:p w14:paraId="25C5F5D9" w14:textId="68EA88EE" w:rsidR="00C60683" w:rsidRDefault="0007253C" w:rsidP="0007253C">
      <w:r>
        <w:t xml:space="preserve">To enable fast finding of origin and destination nodes for </w:t>
      </w:r>
      <w:r w:rsidR="008A62BB">
        <w:t xml:space="preserve">a </w:t>
      </w:r>
      <w:r>
        <w:t xml:space="preserve">given </w:t>
      </w:r>
      <w:r w:rsidR="00723644">
        <w:t>OD 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1A2F05EE"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61C06" w:rsidRPr="00CC2F87">
        <w:t xml:space="preserve">Figure </w:t>
      </w:r>
      <w:r w:rsidR="00761C06">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1E830368"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52C306C2" w:rsidR="009F40D8" w:rsidRPr="009F40D8" w:rsidRDefault="00CC6A0E" w:rsidP="009F40D8">
      <w:r>
        <w:t xml:space="preserve">Once the paths are fully processed, they are returned either as a GeoPandas </w:t>
      </w:r>
      <w:proofErr w:type="spellStart"/>
      <w:r>
        <w:t>GeoDataFrame</w:t>
      </w:r>
      <w:proofErr w:type="spellEnd"/>
      <w:r>
        <w:t xml:space="preserve"> or GeoJSON.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4B09D19D" w:rsidR="008330B4" w:rsidRPr="00CC2F87" w:rsidRDefault="00415067" w:rsidP="00020EA1">
      <w:pPr>
        <w:pStyle w:val="Caption"/>
      </w:pPr>
      <w:bookmarkStart w:id="67" w:name="_Ref9516858"/>
      <w:bookmarkStart w:id="68" w:name="_Toc3509667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9D1A6B">
        <w:rPr>
          <w:noProof/>
        </w:rPr>
        <w:t>17</w:t>
      </w:r>
      <w:r w:rsidR="004F023F" w:rsidRPr="00CC2F87">
        <w:fldChar w:fldCharType="end"/>
      </w:r>
      <w:bookmarkEnd w:id="67"/>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8"/>
    </w:p>
    <w:p w14:paraId="6AD7E744" w14:textId="41A6B557" w:rsidR="00A27CC8" w:rsidRPr="00CC2F87" w:rsidRDefault="002F6E97" w:rsidP="00A27CC8">
      <w:pPr>
        <w:pStyle w:val="Heading3"/>
      </w:pPr>
      <w:bookmarkStart w:id="69" w:name="_Toc36292238"/>
      <w:r>
        <w:t xml:space="preserve">Noise exposure assessment </w:t>
      </w:r>
      <w:r w:rsidR="00D2693F" w:rsidRPr="00CC2F87">
        <w:t xml:space="preserve">of </w:t>
      </w:r>
      <w:r w:rsidR="00A14980" w:rsidRPr="00CC2F87">
        <w:t>short and quiet paths</w:t>
      </w:r>
      <w:bookmarkEnd w:id="69"/>
    </w:p>
    <w:p w14:paraId="60FD094B" w14:textId="77777777" w:rsidR="00761C06" w:rsidRPr="00F756D6"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761C06">
        <w:br w:type="page"/>
      </w:r>
    </w:p>
    <w:p w14:paraId="29F8B39C" w14:textId="762F4359" w:rsidR="00D36338" w:rsidRDefault="00761C06" w:rsidP="00C37FF9">
      <w:r w:rsidRPr="00CC2F87">
        <w:rPr>
          <w:noProof/>
        </w:rPr>
        <w:lastRenderedPageBreak/>
        <w:t>Table</w:t>
      </w:r>
      <w:r w:rsidRPr="00CC2F87">
        <w:t xml:space="preserve"> </w:t>
      </w:r>
      <w:r>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754986A5"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61C06" w:rsidRPr="00CC2F87">
        <w:t>(</w:t>
      </w:r>
      <w:r w:rsidR="00761C06">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61C06" w:rsidRPr="00CC2F87">
        <w:t>(</w:t>
      </w:r>
      <w:r w:rsidR="00761C06">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761C06" w:rsidRPr="00CC2F87">
        <w:t>(</w:t>
      </w:r>
      <w:r w:rsidR="00761C06">
        <w:rPr>
          <w:noProof/>
        </w:rPr>
        <w:t>8</w:t>
      </w:r>
      <w:r w:rsidR="00924F24">
        <w:fldChar w:fldCharType="end"/>
      </w:r>
      <w:r w:rsidR="00924F24">
        <w:t>)</w:t>
      </w:r>
      <w:r w:rsidR="00C47753">
        <w:t xml:space="preserve">. </w:t>
      </w:r>
    </w:p>
    <w:p w14:paraId="44EB6753" w14:textId="0C62DA9B"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761C06" w:rsidRPr="00CC2F87">
        <w:t>(</w:t>
      </w:r>
      <w:r w:rsidR="00761C06">
        <w:rPr>
          <w:noProof/>
        </w:rPr>
        <w:t>2</w:t>
      </w:r>
      <w:r w:rsidR="00761C06"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761C06" w:rsidRPr="00CC2F87">
        <w:t>(</w:t>
      </w:r>
      <w:r w:rsidR="00761C06">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61C06" w:rsidRPr="00CC2F87">
        <w:t>(</w:t>
      </w:r>
      <w:r w:rsidR="00761C06">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70" w:name="_Ref9592438"/>
      <w:r w:rsidR="0003797C">
        <w:br w:type="page"/>
      </w:r>
    </w:p>
    <w:p w14:paraId="1B6D7F8C" w14:textId="190F1AA6" w:rsidR="00193D86" w:rsidRPr="00CC2F87" w:rsidRDefault="00832804" w:rsidP="00193D86">
      <w:pPr>
        <w:pStyle w:val="TableCaption"/>
      </w:pPr>
      <w:bookmarkStart w:id="71" w:name="_Ref33904344"/>
      <w:bookmarkStart w:id="72" w:name="_Toc35096699"/>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4</w:t>
      </w:r>
      <w:r w:rsidR="004F023F" w:rsidRPr="00CC2F87">
        <w:fldChar w:fldCharType="end"/>
      </w:r>
      <w:bookmarkEnd w:id="70"/>
      <w:bookmarkEnd w:id="71"/>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2"/>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FE75A6"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1C40962"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61C06">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FE75A6"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2A3F2565" w:rsidR="0068366E" w:rsidRPr="00CC2F87" w:rsidRDefault="00264A50" w:rsidP="0068366E">
            <w:pPr>
              <w:pStyle w:val="TableText"/>
            </w:pPr>
            <w:bookmarkStart w:id="73" w:name="_Ref33867374"/>
            <w:r w:rsidRPr="00CC2F87">
              <w:t>(</w:t>
            </w:r>
            <w:r w:rsidRPr="00CC2F87">
              <w:fldChar w:fldCharType="begin"/>
            </w:r>
            <w:r w:rsidRPr="00CC2F87">
              <w:instrText xml:space="preserve"> SEQ Equation \* ARABIC </w:instrText>
            </w:r>
            <w:r w:rsidRPr="00CC2F87">
              <w:fldChar w:fldCharType="separate"/>
            </w:r>
            <w:r w:rsidR="00761C06">
              <w:rPr>
                <w:noProof/>
              </w:rPr>
              <w:t>6</w:t>
            </w:r>
            <w:r w:rsidRPr="00CC2F87">
              <w:fldChar w:fldCharType="end"/>
            </w:r>
            <w:bookmarkEnd w:id="73"/>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FE75A6"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5F2C5EB3" w:rsidR="0003797C" w:rsidRPr="00CC2F87" w:rsidRDefault="0003797C" w:rsidP="0068366E">
            <w:pPr>
              <w:pStyle w:val="TableText"/>
            </w:pPr>
            <w:bookmarkStart w:id="74" w:name="_Ref33867425"/>
            <w:r w:rsidRPr="00CC2F87">
              <w:t>(</w:t>
            </w:r>
            <w:r w:rsidRPr="00CC2F87">
              <w:fldChar w:fldCharType="begin"/>
            </w:r>
            <w:r w:rsidRPr="00CC2F87">
              <w:instrText xml:space="preserve"> SEQ Equation \* ARABIC </w:instrText>
            </w:r>
            <w:r w:rsidRPr="00CC2F87">
              <w:fldChar w:fldCharType="separate"/>
            </w:r>
            <w:r w:rsidR="00761C06">
              <w:rPr>
                <w:noProof/>
              </w:rPr>
              <w:t>7</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FE75A6"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BF5051" w:rsidR="0068366E" w:rsidRPr="00CC2F87" w:rsidRDefault="0068366E" w:rsidP="0068366E">
            <w:pPr>
              <w:pStyle w:val="TableText"/>
            </w:pPr>
            <w:bookmarkStart w:id="75" w:name="_Ref33867501"/>
            <w:r w:rsidRPr="00CC2F87">
              <w:t>(</w:t>
            </w:r>
            <w:r w:rsidRPr="00CC2F87">
              <w:fldChar w:fldCharType="begin"/>
            </w:r>
            <w:r w:rsidRPr="00CC2F87">
              <w:instrText xml:space="preserve"> SEQ Equation \* ARABIC </w:instrText>
            </w:r>
            <w:r w:rsidRPr="00CC2F87">
              <w:fldChar w:fldCharType="separate"/>
            </w:r>
            <w:r w:rsidR="00761C06">
              <w:rPr>
                <w:noProof/>
              </w:rPr>
              <w:t>8</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C3F849D" w:rsidR="0068366E" w:rsidRPr="00CC2F87" w:rsidRDefault="0068366E" w:rsidP="0068366E">
            <w:pPr>
              <w:pStyle w:val="TableText"/>
            </w:pPr>
            <w:bookmarkStart w:id="76" w:name="_Ref33867550"/>
            <w:r w:rsidRPr="00CC2F87">
              <w:t>(</w:t>
            </w:r>
            <w:r w:rsidRPr="00CC2F87">
              <w:fldChar w:fldCharType="begin"/>
            </w:r>
            <w:r w:rsidRPr="00CC2F87">
              <w:instrText xml:space="preserve"> SEQ Equation \* ARABIC </w:instrText>
            </w:r>
            <w:r w:rsidRPr="00CC2F87">
              <w:fldChar w:fldCharType="separate"/>
            </w:r>
            <w:r w:rsidR="00761C06">
              <w:rPr>
                <w:noProof/>
              </w:rPr>
              <w:t>9</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E3E26DF"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61C06" w:rsidRPr="00CC2F87">
              <w:t>(</w:t>
            </w:r>
            <w:r w:rsidR="00761C06">
              <w:t>2</w:t>
            </w:r>
            <w:r w:rsidR="00761C06"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FE75A6"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0E97A91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61C06">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FE75A6"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CB29D7B" w:rsidR="0068366E" w:rsidRPr="00CC2F87" w:rsidRDefault="0068366E" w:rsidP="0068366E">
            <w:pPr>
              <w:pStyle w:val="TableText"/>
            </w:pPr>
            <w:bookmarkStart w:id="77" w:name="_Ref33867650"/>
            <w:r w:rsidRPr="00CC2F87">
              <w:t>(</w:t>
            </w:r>
            <w:r w:rsidRPr="00CC2F87">
              <w:fldChar w:fldCharType="begin"/>
            </w:r>
            <w:r w:rsidRPr="00CC2F87">
              <w:instrText xml:space="preserve"> SEQ Equation \* ARABIC </w:instrText>
            </w:r>
            <w:r w:rsidRPr="00CC2F87">
              <w:fldChar w:fldCharType="separate"/>
            </w:r>
            <w:r w:rsidR="00761C06">
              <w:rPr>
                <w:noProof/>
              </w:rPr>
              <w:t>11</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73650244" w14:textId="72F6A311" w:rsidR="00193D86" w:rsidRPr="00CC2F87" w:rsidRDefault="00FE75A6"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BC0FA4" w:rsidRPr="00BC0FA4">
        <w:t>Table 3</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30D4011B" w:rsidR="00B74D96" w:rsidRPr="00CC2F87" w:rsidRDefault="002E2F5C" w:rsidP="00B74D96">
      <w:pPr>
        <w:pStyle w:val="Heading2"/>
      </w:pPr>
      <w:bookmarkStart w:id="78" w:name="_Toc36292239"/>
      <w:r>
        <w:t>Web-based q</w:t>
      </w:r>
      <w:r w:rsidR="00B74D96" w:rsidRPr="00CC2F87">
        <w:t>uiet path route planner</w:t>
      </w:r>
      <w:bookmarkEnd w:id="78"/>
    </w:p>
    <w:p w14:paraId="52B866C2" w14:textId="575540C6" w:rsidR="00B74D96" w:rsidRPr="00CC2F87" w:rsidRDefault="00897D02" w:rsidP="00B74D96">
      <w:r>
        <w:lastRenderedPageBreak/>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658563A9" w14:textId="77777777" w:rsidR="00B74D96" w:rsidRPr="00CC2F87" w:rsidRDefault="00B74D96" w:rsidP="00B74D96">
      <w:pPr>
        <w:keepNext/>
      </w:pPr>
      <w:r w:rsidRPr="00CC2F87">
        <w:rPr>
          <w:noProof/>
        </w:rPr>
        <w:drawing>
          <wp:inline distT="0" distB="0" distL="0" distR="0" wp14:anchorId="0E9CC9FC" wp14:editId="6F8C1919">
            <wp:extent cx="6106776" cy="316854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168544"/>
                    </a:xfrm>
                    <a:prstGeom prst="rect">
                      <a:avLst/>
                    </a:prstGeom>
                    <a:ln>
                      <a:noFill/>
                    </a:ln>
                  </pic:spPr>
                </pic:pic>
              </a:graphicData>
            </a:graphic>
          </wp:inline>
        </w:drawing>
      </w:r>
    </w:p>
    <w:p w14:paraId="494D3983" w14:textId="6457A72B" w:rsidR="00B74D96" w:rsidRPr="00CC2F87" w:rsidRDefault="00B74D96" w:rsidP="00020EA1">
      <w:pPr>
        <w:pStyle w:val="Caption"/>
      </w:pPr>
      <w:bookmarkStart w:id="79" w:name="_Ref9517973"/>
      <w:bookmarkStart w:id="80" w:name="_Toc3509667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9D1A6B">
        <w:rPr>
          <w:noProof/>
        </w:rPr>
        <w:t>18</w:t>
      </w:r>
      <w:r w:rsidR="004F023F" w:rsidRPr="00CC2F87">
        <w:fldChar w:fldCharType="end"/>
      </w:r>
      <w:bookmarkEnd w:id="79"/>
      <w:r w:rsidRPr="00CC2F87">
        <w:t xml:space="preserve">. </w:t>
      </w:r>
      <w:r w:rsidR="005F7507">
        <w:t>T</w:t>
      </w:r>
      <w:r w:rsidRPr="00CC2F87">
        <w:t>echnical architecture of the quiet path route planner web application.</w:t>
      </w:r>
      <w:bookmarkEnd w:id="80"/>
      <w:r w:rsidR="003172BE" w:rsidRPr="00CC2F87">
        <w:t xml:space="preserve"> </w:t>
      </w:r>
    </w:p>
    <w:p w14:paraId="5C6CF1D2" w14:textId="0C6FC585" w:rsidR="00D03A8C" w:rsidRPr="00CC2F87" w:rsidRDefault="00B74D96" w:rsidP="00B74D96">
      <w:r w:rsidRPr="00CC2F87">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761C06" w:rsidRPr="00CC2F87">
        <w:t xml:space="preserve">Figure </w:t>
      </w:r>
      <w:r w:rsidR="00761C06">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the Python-Flask application in more efficient and </w:t>
      </w:r>
      <w:r w:rsidR="00F4156D" w:rsidRPr="00CC2F87">
        <w:t>secure</w:t>
      </w:r>
      <w:r w:rsidR="00501DD8" w:rsidRPr="00CC2F87">
        <w:t xml:space="preserve"> manner. </w:t>
      </w:r>
      <w:r w:rsidR="009728C9">
        <w:t>In practice t</w:t>
      </w:r>
      <w:r w:rsidR="00F805B0">
        <w:t xml:space="preserve">his meant running </w:t>
      </w:r>
      <w:r w:rsidR="00F805B0">
        <w:lastRenderedPageBreak/>
        <w:t xml:space="preserve">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0600E27D" w:rsidR="009656C4" w:rsidRPr="00CC2F87" w:rsidRDefault="002D5931" w:rsidP="00B74D96">
      <w:r w:rsidRPr="00CC2F87">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a customized</w:t>
      </w:r>
      <w:r w:rsidR="00CA710B">
        <w:t>, light-colored,</w:t>
      </w:r>
      <w:r w:rsidR="00AB33F6">
        <w:t xml:space="preserve"> </w:t>
      </w:r>
      <w:r w:rsidR="00D52918">
        <w:t>basema</w:t>
      </w:r>
      <w:r w:rsidR="00AB33F6">
        <w:t xml:space="preserve">p to allow </w:t>
      </w:r>
      <w:r w:rsidR="002F326E">
        <w:t>visualizing</w:t>
      </w:r>
      <w:r w:rsidR="00AB33F6">
        <w:t xml:space="preserve"> alternative paths clearly on top of it.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C84685">
        <w:t xml:space="preserve">user-interfac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D52918">
        <w:t>4</w:t>
      </w:r>
      <w:r w:rsidR="00C84685">
        <w:t>.</w:t>
      </w:r>
      <w:r w:rsidR="00D52918">
        <w:t>3 &amp; 4.4</w:t>
      </w:r>
      <w:r w:rsidR="00C84685">
        <w:t>)</w:t>
      </w:r>
      <w:r w:rsidR="00C84685" w:rsidRPr="00CC2F87">
        <w:t xml:space="preserve">. </w:t>
      </w:r>
    </w:p>
    <w:p w14:paraId="3D3D9328" w14:textId="0B74707D"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routing library </w:t>
      </w:r>
      <w:r w:rsidR="00721749">
        <w:t xml:space="preserve">igraph </w:t>
      </w:r>
      <w:r w:rsidR="003429BC">
        <w:t xml:space="preserve">(ref.) instead of </w:t>
      </w:r>
      <w:r w:rsidR="00721749">
        <w:t>NetworkX.</w:t>
      </w:r>
      <w:r w:rsidR="002139B3">
        <w:t xml:space="preserve"> </w:t>
      </w:r>
      <w:r w:rsidR="00B52D50">
        <w:t>The links to the source-codes and further documentation of both versions of the routing application can be found in the results chapter (</w:t>
      </w:r>
      <w:proofErr w:type="spellStart"/>
      <w:r w:rsidR="00B52D50">
        <w:t>x.x</w:t>
      </w:r>
      <w:proofErr w:type="spellEnd"/>
      <w:r w:rsidR="00B52D50">
        <w:t>)</w:t>
      </w:r>
      <w:r w:rsidR="00784936">
        <w:t>.</w:t>
      </w:r>
      <w:r w:rsidR="002B15A3">
        <w:t xml:space="preserve"> </w:t>
      </w:r>
    </w:p>
    <w:p w14:paraId="50559576" w14:textId="1AA7EEF6" w:rsidR="00942B90" w:rsidRPr="00CC2F87" w:rsidRDefault="002464BA" w:rsidP="006931F6">
      <w:pPr>
        <w:pStyle w:val="Heading2"/>
      </w:pPr>
      <w:bookmarkStart w:id="81" w:name="_Toc36292240"/>
      <w:r w:rsidRPr="00CC2F87">
        <w:t xml:space="preserve">Assessment of pedestrians’ exposure to traffic noise at </w:t>
      </w:r>
      <w:r w:rsidR="000F4FE7">
        <w:t xml:space="preserve">a </w:t>
      </w:r>
      <w:r w:rsidR="00C141D9" w:rsidRPr="00CC2F87">
        <w:t>neighborhood</w:t>
      </w:r>
      <w:r w:rsidRPr="00CC2F87">
        <w:t xml:space="preserve"> level</w:t>
      </w:r>
      <w:bookmarkEnd w:id="81"/>
    </w:p>
    <w:p w14:paraId="707139F9" w14:textId="4C605449" w:rsidR="00D21C90" w:rsidRPr="00CC2F87" w:rsidRDefault="0011579D" w:rsidP="00942B90">
      <w:pPr>
        <w:pStyle w:val="Heading3"/>
      </w:pPr>
      <w:bookmarkStart w:id="82" w:name="_Toc36292241"/>
      <w:r w:rsidRPr="00CC2F87">
        <w:t>Overview</w:t>
      </w:r>
      <w:r w:rsidR="00D21C90" w:rsidRPr="00CC2F87">
        <w:t xml:space="preserve"> of the analysis</w:t>
      </w:r>
      <w:bookmarkEnd w:id="82"/>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20A2BE7D" w:rsidR="0011579D" w:rsidRPr="00CC2F87" w:rsidRDefault="00DC15DB" w:rsidP="00E23A20">
      <w:pPr>
        <w:pStyle w:val="ListParagraph"/>
        <w:numPr>
          <w:ilvl w:val="0"/>
          <w:numId w:val="5"/>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61C06" w:rsidRPr="00CC2F87">
        <w:t xml:space="preserve">Figure </w:t>
      </w:r>
      <w:r w:rsidR="00761C06">
        <w:rPr>
          <w:noProof/>
        </w:rPr>
        <w:t>19</w:t>
      </w:r>
      <w:r w:rsidR="00B871F4">
        <w:fldChar w:fldCharType="end"/>
      </w:r>
      <w:r w:rsidR="00B871F4">
        <w:t>)</w:t>
      </w:r>
      <w:r w:rsidR="00045C62">
        <w:t>.</w:t>
      </w:r>
      <w:r w:rsidR="00CC7BE4">
        <w:t xml:space="preserve"> </w:t>
      </w:r>
    </w:p>
    <w:p w14:paraId="2D145ECB" w14:textId="680C33F9" w:rsidR="00DC15DB" w:rsidRPr="00CC2F87" w:rsidRDefault="00DC15DB" w:rsidP="00E23A20">
      <w:pPr>
        <w:pStyle w:val="ListParagraph"/>
        <w:numPr>
          <w:ilvl w:val="0"/>
          <w:numId w:val="5"/>
        </w:numPr>
      </w:pPr>
      <w:r w:rsidRPr="00CC2F87">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761C06" w:rsidRPr="00CC2F87">
        <w:t xml:space="preserve">Figure </w:t>
      </w:r>
      <w:r w:rsidR="00761C06">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lastRenderedPageBreak/>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667985B1" w:rsidR="00D21C90" w:rsidRPr="00CC2F87" w:rsidRDefault="00FD4AB0" w:rsidP="00020EA1">
      <w:pPr>
        <w:pStyle w:val="Caption"/>
      </w:pPr>
      <w:bookmarkStart w:id="83" w:name="_Ref9504158"/>
      <w:bookmarkStart w:id="84" w:name="_Toc3509668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9D1A6B">
        <w:rPr>
          <w:noProof/>
        </w:rPr>
        <w:t>19</w:t>
      </w:r>
      <w:r w:rsidR="004F023F" w:rsidRPr="00CC2F87">
        <w:fldChar w:fldCharType="end"/>
      </w:r>
      <w:bookmarkEnd w:id="83"/>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4"/>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574A522B" w:rsidR="000D6F25" w:rsidRDefault="00754167" w:rsidP="001D18B4">
      <w:pPr>
        <w:pStyle w:val="TableCaption"/>
        <w:spacing w:before="120"/>
      </w:pPr>
      <w:bookmarkStart w:id="85" w:name="_Ref33897315"/>
      <w:bookmarkStart w:id="86" w:name="_Toc3509668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9D1A6B">
        <w:rPr>
          <w:noProof/>
        </w:rPr>
        <w:t>20</w:t>
      </w:r>
      <w:r w:rsidR="004F023F" w:rsidRPr="00CC2F87">
        <w:fldChar w:fldCharType="end"/>
      </w:r>
      <w:bookmarkEnd w:id="85"/>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6"/>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7" w:name="_Toc36292242"/>
      <w:r w:rsidRPr="00CC2F87">
        <w:t xml:space="preserve">Estimation of local </w:t>
      </w:r>
      <w:r w:rsidR="00523928">
        <w:t xml:space="preserve">walks </w:t>
      </w:r>
      <w:r w:rsidRPr="00CC2F87">
        <w:t>by commutes</w:t>
      </w:r>
      <w:bookmarkEnd w:id="87"/>
    </w:p>
    <w:p w14:paraId="791772F4" w14:textId="0D660A8C"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61C06" w:rsidRPr="00CC2F87">
        <w:t xml:space="preserve">Figure </w:t>
      </w:r>
      <w:r w:rsidR="00761C06">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3F9B02E7"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761C06" w:rsidRPr="00CC2F87">
        <w:t xml:space="preserve">Figure </w:t>
      </w:r>
      <w:r w:rsidR="00761C06">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E23A20">
      <w:pPr>
        <w:pStyle w:val="ListParagraph"/>
        <w:numPr>
          <w:ilvl w:val="0"/>
          <w:numId w:val="7"/>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E23A20">
      <w:pPr>
        <w:pStyle w:val="ListParagraph"/>
        <w:numPr>
          <w:ilvl w:val="0"/>
          <w:numId w:val="7"/>
        </w:numPr>
      </w:pPr>
      <w:r w:rsidRPr="00CC2F87">
        <w:t>Calculate center of gravity for the convex hull polygon.</w:t>
      </w:r>
      <w:r w:rsidR="00A04435">
        <w:t xml:space="preserve"> </w:t>
      </w:r>
    </w:p>
    <w:p w14:paraId="11DD0419" w14:textId="2190E1CC" w:rsidR="00202E1F" w:rsidRPr="00CC2F87" w:rsidRDefault="00202E1F" w:rsidP="00E23A20">
      <w:pPr>
        <w:pStyle w:val="ListParagraph"/>
        <w:numPr>
          <w:ilvl w:val="0"/>
          <w:numId w:val="7"/>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E23A20">
      <w:pPr>
        <w:pStyle w:val="ListParagraph"/>
        <w:numPr>
          <w:ilvl w:val="0"/>
          <w:numId w:val="7"/>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3A9D6E3A"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61C06" w:rsidRPr="00CC2F87">
        <w:t xml:space="preserve">Table </w:t>
      </w:r>
      <w:r w:rsidR="00761C06">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14BE369"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761C06">
        <w:t xml:space="preserve">Figure </w:t>
      </w:r>
      <w:r w:rsidR="00761C06">
        <w:rPr>
          <w:noProof/>
        </w:rPr>
        <w:t>21</w:t>
      </w:r>
      <w:r w:rsidR="00106D92">
        <w:fldChar w:fldCharType="end"/>
      </w:r>
      <w:r w:rsidR="00106D92">
        <w:t>)</w:t>
      </w:r>
      <w:r w:rsidR="00F33AAF" w:rsidRPr="00CC2F87">
        <w:t xml:space="preserve">. </w:t>
      </w:r>
    </w:p>
    <w:p w14:paraId="6D0DD9D1" w14:textId="54C1C9B9" w:rsidR="00CE4D3F" w:rsidRPr="00CC2F87" w:rsidRDefault="00CE4D3F" w:rsidP="00020EA1">
      <w:pPr>
        <w:pStyle w:val="TableCaption"/>
      </w:pPr>
      <w:bookmarkStart w:id="88" w:name="_Ref9505792"/>
      <w:bookmarkStart w:id="89" w:name="_Toc35096700"/>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5</w:t>
      </w:r>
      <w:r w:rsidR="004F023F" w:rsidRPr="00CC2F87">
        <w:fldChar w:fldCharType="end"/>
      </w:r>
      <w:bookmarkEnd w:id="88"/>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723C9BD3" w:rsidR="00562144" w:rsidRDefault="00562144" w:rsidP="000C5499">
      <w:pPr>
        <w:pStyle w:val="Caption"/>
        <w:jc w:val="both"/>
      </w:pPr>
      <w:bookmarkStart w:id="90" w:name="_Ref33901886"/>
      <w:bookmarkStart w:id="91" w:name="_Toc35096682"/>
      <w:r>
        <w:t xml:space="preserve">Figure </w:t>
      </w:r>
      <w:r>
        <w:fldChar w:fldCharType="begin"/>
      </w:r>
      <w:r>
        <w:instrText xml:space="preserve"> SEQ Figure \* ARABIC </w:instrText>
      </w:r>
      <w:r>
        <w:fldChar w:fldCharType="separate"/>
      </w:r>
      <w:r w:rsidR="009D1A6B">
        <w:rPr>
          <w:noProof/>
        </w:rPr>
        <w:t>21</w:t>
      </w:r>
      <w:r>
        <w:fldChar w:fldCharType="end"/>
      </w:r>
      <w:bookmarkEnd w:id="90"/>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1"/>
      <w:r w:rsidR="00D56F63">
        <w:t xml:space="preserve"> </w:t>
      </w:r>
    </w:p>
    <w:p w14:paraId="72502B29" w14:textId="426B853E"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267B50" w:rsidRPr="00CC2F87">
        <w:t>for</w:t>
      </w:r>
      <w:r w:rsidR="00877F1E" w:rsidRPr="00CC2F87">
        <w:t xml:space="preserve"> </w:t>
      </w:r>
      <w:r w:rsidR="00206EC6"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761C06" w:rsidRPr="00CC2F87">
        <w:t xml:space="preserve">Figure </w:t>
      </w:r>
      <w:r w:rsidR="00761C06">
        <w:rPr>
          <w:noProof/>
        </w:rPr>
        <w:t>22</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61C06" w:rsidRPr="00CC2F87">
        <w:t xml:space="preserve">Figure </w:t>
      </w:r>
      <w:r w:rsidR="00761C06">
        <w:rPr>
          <w:noProof/>
        </w:rPr>
        <w:t>23</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4BB7A704" w:rsidR="006C217B" w:rsidRPr="00CC2F87" w:rsidRDefault="006C217B" w:rsidP="006C217B">
      <w:pPr>
        <w:pStyle w:val="Caption"/>
        <w:jc w:val="both"/>
      </w:pPr>
      <w:bookmarkStart w:id="92" w:name="_Ref9955925"/>
      <w:bookmarkStart w:id="93" w:name="_Toc35096683"/>
      <w:r w:rsidRPr="00CC2F87">
        <w:t xml:space="preserve">Figure </w:t>
      </w:r>
      <w:r w:rsidRPr="00CC2F87">
        <w:fldChar w:fldCharType="begin"/>
      </w:r>
      <w:r w:rsidRPr="00CC2F87">
        <w:instrText xml:space="preserve"> SEQ Figure \* ARABIC </w:instrText>
      </w:r>
      <w:r w:rsidRPr="00CC2F87">
        <w:fldChar w:fldCharType="separate"/>
      </w:r>
      <w:r w:rsidR="009D1A6B">
        <w:rPr>
          <w:noProof/>
        </w:rPr>
        <w:t>22</w:t>
      </w:r>
      <w:r w:rsidRPr="00CC2F87">
        <w:fldChar w:fldCharType="end"/>
      </w:r>
      <w:bookmarkEnd w:id="92"/>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3"/>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40CA7736" w:rsidR="002D011B" w:rsidRPr="00CC2F87" w:rsidRDefault="000E1C92" w:rsidP="000E71C6">
      <w:pPr>
        <w:pStyle w:val="Caption"/>
        <w:jc w:val="both"/>
      </w:pPr>
      <w:bookmarkStart w:id="94" w:name="_Ref9955196"/>
      <w:bookmarkStart w:id="95" w:name="_Toc35096684"/>
      <w:r w:rsidRPr="00CC2F87">
        <w:t xml:space="preserve">Figure </w:t>
      </w:r>
      <w:r w:rsidRPr="00CC2F87">
        <w:fldChar w:fldCharType="begin"/>
      </w:r>
      <w:r w:rsidRPr="00CC2F87">
        <w:instrText xml:space="preserve"> SEQ Figure \* ARABIC </w:instrText>
      </w:r>
      <w:r w:rsidRPr="00CC2F87">
        <w:fldChar w:fldCharType="separate"/>
      </w:r>
      <w:r w:rsidR="009D1A6B">
        <w:rPr>
          <w:noProof/>
        </w:rPr>
        <w:t>23</w:t>
      </w:r>
      <w:r w:rsidRPr="00CC2F87">
        <w:fldChar w:fldCharType="end"/>
      </w:r>
      <w:bookmarkEnd w:id="94"/>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5"/>
      <w:r w:rsidR="00AC5A3C" w:rsidRPr="00CC2F87">
        <w:t xml:space="preserve"> </w:t>
      </w:r>
    </w:p>
    <w:p w14:paraId="4B8176DF" w14:textId="69AA88E5" w:rsidR="00731E0F" w:rsidRPr="00CC2F87" w:rsidRDefault="00E04C82" w:rsidP="002464BA">
      <w:pPr>
        <w:pStyle w:val="Heading3"/>
      </w:pPr>
      <w:bookmarkStart w:id="96" w:name="_Toc36292243"/>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6"/>
    </w:p>
    <w:p w14:paraId="2B958318" w14:textId="222F3338"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61C06" w:rsidRPr="00CC2F87">
        <w:t xml:space="preserve">Table </w:t>
      </w:r>
      <w:r w:rsidR="00761C06">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61C06" w:rsidRPr="00CC2F87">
        <w:t xml:space="preserve">Figure </w:t>
      </w:r>
      <w:r w:rsidR="00761C06">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3ECCB5DD" w:rsidR="00CC0487" w:rsidRPr="00CC2F87" w:rsidRDefault="003A5764" w:rsidP="003A5764">
      <w:pPr>
        <w:pStyle w:val="TableCaption"/>
      </w:pPr>
      <w:bookmarkStart w:id="97" w:name="_Ref33902848"/>
      <w:bookmarkStart w:id="98" w:name="_Toc35096701"/>
      <w:r w:rsidRPr="00CC2F87">
        <w:t xml:space="preserve">Table </w:t>
      </w:r>
      <w:r w:rsidRPr="00CC2F87">
        <w:fldChar w:fldCharType="begin"/>
      </w:r>
      <w:r w:rsidRPr="00CC2F87">
        <w:instrText xml:space="preserve"> SEQ Table \* ARABIC </w:instrText>
      </w:r>
      <w:r w:rsidRPr="00CC2F87">
        <w:fldChar w:fldCharType="separate"/>
      </w:r>
      <w:r w:rsidR="00803B53">
        <w:rPr>
          <w:noProof/>
        </w:rPr>
        <w:t>6</w:t>
      </w:r>
      <w:r w:rsidRPr="00CC2F87">
        <w:fldChar w:fldCharType="end"/>
      </w:r>
      <w:bookmarkEnd w:id="97"/>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99"/>
      <w:r w:rsidR="00EF762A" w:rsidRPr="00CC2F87">
        <w:t>31291</w:t>
      </w:r>
      <w:commentRangeEnd w:id="99"/>
      <w:r w:rsidR="006B1FB7" w:rsidRPr="00CC2F87">
        <w:rPr>
          <w:rStyle w:val="CommentReference"/>
          <w:iCs w:val="0"/>
          <w:color w:val="auto"/>
        </w:rPr>
        <w:commentReference w:id="99"/>
      </w:r>
      <w:r w:rsidR="00E85328" w:rsidRPr="00CC2F87">
        <w:t>)</w:t>
      </w:r>
      <w:r w:rsidRPr="00CC2F87">
        <w:t>.</w:t>
      </w:r>
      <w:bookmarkEnd w:id="9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715CF904" w:rsidR="00247ED5" w:rsidRPr="00CC2F87" w:rsidRDefault="00247ED5" w:rsidP="00247ED5">
      <w:pPr>
        <w:pStyle w:val="Caption"/>
        <w:jc w:val="both"/>
      </w:pPr>
      <w:bookmarkStart w:id="100" w:name="_Ref33903340"/>
      <w:bookmarkStart w:id="101" w:name="_Toc35096685"/>
      <w:r w:rsidRPr="00CC2F87">
        <w:t xml:space="preserve">Figure </w:t>
      </w:r>
      <w:r w:rsidRPr="00CC2F87">
        <w:fldChar w:fldCharType="begin"/>
      </w:r>
      <w:r w:rsidRPr="00CC2F87">
        <w:instrText xml:space="preserve"> SEQ Figure \* ARABIC </w:instrText>
      </w:r>
      <w:r w:rsidRPr="00CC2F87">
        <w:fldChar w:fldCharType="separate"/>
      </w:r>
      <w:r w:rsidR="009D1A6B">
        <w:rPr>
          <w:noProof/>
        </w:rPr>
        <w:t>24</w:t>
      </w:r>
      <w:r w:rsidRPr="00CC2F87">
        <w:fldChar w:fldCharType="end"/>
      </w:r>
      <w:bookmarkEnd w:id="100"/>
      <w:r w:rsidRPr="00CC2F87">
        <w:t>. All shortest paths visualized with feature blending</w:t>
      </w:r>
      <w:r w:rsidR="003D4DBB">
        <w:t xml:space="preserve"> method</w:t>
      </w:r>
      <w:r w:rsidRPr="00CC2F87">
        <w:t>: overlapping paths show darker on the map.</w:t>
      </w:r>
      <w:bookmarkEnd w:id="101"/>
      <w:r w:rsidR="008E7EE6" w:rsidRPr="00CC2F87">
        <w:t xml:space="preserve"> </w:t>
      </w:r>
    </w:p>
    <w:p w14:paraId="640027D6" w14:textId="2E59497D" w:rsidR="001E2F7F" w:rsidRPr="00CC2F87" w:rsidRDefault="00F11633" w:rsidP="00DC45DC">
      <w:pPr>
        <w:pStyle w:val="Heading3"/>
      </w:pPr>
      <w:bookmarkStart w:id="102" w:name="_Toc36292244"/>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2"/>
    </w:p>
    <w:p w14:paraId="5E278464" w14:textId="4EBAA0E6"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761C06" w:rsidRPr="00CC2F87">
        <w:t xml:space="preserve">Table </w:t>
      </w:r>
      <w:r w:rsidR="00761C06">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2D6610CD"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r w:rsidR="006B4B79">
        <w:t>asses</w:t>
      </w:r>
      <w:r w:rsidR="00BE4026">
        <w:t>s</w:t>
      </w:r>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EC2BA6">
      <w:pPr>
        <w:pStyle w:val="Heading2"/>
      </w:pPr>
      <w:bookmarkStart w:id="103" w:name="_Toc36292245"/>
      <w:r w:rsidRPr="00CC2F87">
        <w:t xml:space="preserve">Assessment of </w:t>
      </w:r>
      <w:r w:rsidR="007D01EA">
        <w:t>achievable reductions in exposure to traffic noise</w:t>
      </w:r>
      <w:bookmarkEnd w:id="103"/>
    </w:p>
    <w:p w14:paraId="1F3039EE" w14:textId="71B4FBDF" w:rsidR="00FC4B4D" w:rsidRDefault="00E14A8E" w:rsidP="00FC4B4D">
      <w:r>
        <w:t xml:space="preserve">Quiet path routing application was used to calculating both shortest and quiet paths for </w:t>
      </w:r>
      <w:r w:rsidR="003460FC">
        <w:t xml:space="preserve">the </w:t>
      </w:r>
      <w:r>
        <w:t xml:space="preserve">modelled </w:t>
      </w:r>
      <w:r w:rsidRPr="00085B50">
        <w:t>31291</w:t>
      </w:r>
      <w:r>
        <w:t xml:space="preserve"> commuting-related walks (ODs). After filtering out paths that were outside the extent of the traffic noise data and few other problematic paths, the achievable reduction</w:t>
      </w:r>
      <w:r w:rsidR="00756E1D">
        <w:t xml:space="preserve">s </w:t>
      </w:r>
      <w:r>
        <w:t xml:space="preserve">in noise exposure </w:t>
      </w:r>
      <w:r w:rsidR="00756E1D">
        <w:t>were</w:t>
      </w:r>
      <w:r>
        <w:t xml:space="preserve"> assessed for </w:t>
      </w:r>
      <w:r w:rsidR="00756E1D" w:rsidRPr="00756E1D">
        <w:t xml:space="preserve">12180 </w:t>
      </w:r>
      <w:r>
        <w:t>OD pairs</w:t>
      </w:r>
      <w:r w:rsidR="00756E1D">
        <w:t xml:space="preserve"> having the shortest path within the length range from 300 m to 1300 m.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23A20">
      <w:pPr>
        <w:pStyle w:val="ListParagraph"/>
        <w:numPr>
          <w:ilvl w:val="0"/>
          <w:numId w:val="11"/>
        </w:numPr>
      </w:pPr>
      <w:r>
        <w:t>Distance between origin and destination</w:t>
      </w:r>
      <w:r w:rsidR="000424F7">
        <w:t xml:space="preserve"> (O-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 700 m to 1300 m</w:t>
      </w:r>
      <w:r w:rsidR="00872A20">
        <w:t xml:space="preserve"> meters</w:t>
      </w:r>
      <w:r w:rsidR="001B2968">
        <w:t xml:space="preserve"> to the second set</w:t>
      </w:r>
      <w:r w:rsidR="00D35A0B">
        <w:t xml:space="preserve"> (“long paths”)</w:t>
      </w:r>
      <w:r w:rsidR="00872A20">
        <w:t xml:space="preserve">. </w:t>
      </w:r>
    </w:p>
    <w:p w14:paraId="2B6EA376" w14:textId="3204A7CC"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w:t>
      </w:r>
      <w:r w:rsidR="00723644">
        <w:t>OD pair</w:t>
      </w:r>
      <w:r>
        <w:t xml:space="preserve">,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t>
      </w:r>
      <w:r>
        <w:lastRenderedPageBreak/>
        <w:t xml:space="preserve">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by scatterplots and boxplots. </w:t>
      </w:r>
      <w:r w:rsidR="00594B7A">
        <w:t xml:space="preserve">It was anticipated that more quiet path alternatives were found for longer shortest paths. </w:t>
      </w:r>
    </w:p>
    <w:p w14:paraId="15CB7AFE" w14:textId="356FEC21"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723644">
        <w:t>OD pair</w:t>
      </w:r>
      <w:r w:rsidR="001E5686">
        <w:t>s</w:t>
      </w:r>
      <w:r w:rsidR="00B33A28">
        <w:t xml:space="preserve"> </w:t>
      </w:r>
      <w:r w:rsidR="00342B1B">
        <w:t>(</w:t>
      </w:r>
      <w:r w:rsidR="005F22FE">
        <w:t xml:space="preserve">on </w:t>
      </w:r>
      <w:r w:rsidR="00B33A28">
        <w:t>the shortest paths</w:t>
      </w:r>
      <w:r w:rsidR="00342B1B">
        <w:t>)</w:t>
      </w:r>
      <w:r w:rsidR="00B33A28">
        <w:t xml:space="preserve">. </w:t>
      </w:r>
      <w:r w:rsidR="0079085F">
        <w:t xml:space="preserve">Moreover,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4" w:name="_Toc36292246"/>
      <w:r>
        <w:lastRenderedPageBreak/>
        <w:t>RESULTS</w:t>
      </w:r>
      <w:bookmarkEnd w:id="104"/>
    </w:p>
    <w:p w14:paraId="30ADDC1E" w14:textId="6ACD0509" w:rsidR="00B17DC1" w:rsidRDefault="00B17DC1" w:rsidP="00B17DC1">
      <w:pPr>
        <w:pStyle w:val="Heading2"/>
      </w:pPr>
      <w:bookmarkStart w:id="105" w:name="_Toc36292247"/>
      <w:r w:rsidRPr="00CC2F87">
        <w:t>Pedestrians</w:t>
      </w:r>
      <w:r w:rsidR="002367E0">
        <w:t>’</w:t>
      </w:r>
      <w:r w:rsidRPr="00CC2F87">
        <w:t xml:space="preserve"> exposure to traffic noise</w:t>
      </w:r>
      <w:bookmarkEnd w:id="105"/>
    </w:p>
    <w:p w14:paraId="4EA105FD" w14:textId="77777777" w:rsidR="00A01D53" w:rsidRDefault="00286F03" w:rsidP="00E5335E">
      <w:r>
        <w:fldChar w:fldCharType="begin"/>
      </w:r>
      <w:r>
        <w:instrText xml:space="preserve"> REF _Ref33960913 \h </w:instrText>
      </w:r>
      <w:r>
        <w:fldChar w:fldCharType="separate"/>
      </w:r>
      <w:r w:rsidR="00761C06" w:rsidRPr="00CC2F87">
        <w:t xml:space="preserve">Table </w:t>
      </w:r>
      <w:r w:rsidR="00761C06">
        <w:rPr>
          <w:noProof/>
        </w:rPr>
        <w:t>7</w:t>
      </w:r>
      <w:r>
        <w:fldChar w:fldCharType="end"/>
      </w:r>
      <w:r>
        <w:t xml:space="preserve"> and </w:t>
      </w:r>
      <w:r>
        <w:fldChar w:fldCharType="begin"/>
      </w:r>
      <w:r>
        <w:instrText xml:space="preserve"> REF _Ref33960922 \h </w:instrText>
      </w:r>
      <w:r>
        <w:fldChar w:fldCharType="separate"/>
      </w:r>
      <w:r w:rsidR="00761C06">
        <w:t xml:space="preserve">Table </w:t>
      </w:r>
      <w:r w:rsidR="00761C06">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761C06">
        <w:t xml:space="preserve">Table </w:t>
      </w:r>
      <w:r w:rsidR="00761C06">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761C06">
        <w:t xml:space="preserve">Table </w:t>
      </w:r>
      <w:r w:rsidR="00761C06">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61C06">
        <w:t xml:space="preserve">Table </w:t>
      </w:r>
      <w:r w:rsidR="00761C06">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761C06" w:rsidRPr="00CC2F87">
        <w:t xml:space="preserve">Table </w:t>
      </w:r>
      <w:r w:rsidR="00761C06">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61C06" w:rsidRPr="00CC2F87">
        <w:t xml:space="preserve">Table </w:t>
      </w:r>
      <w:r w:rsidR="00761C06">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761C06" w:rsidRPr="00CC2F87">
        <w:t xml:space="preserve">Table </w:t>
      </w:r>
      <w:r w:rsidR="00761C06">
        <w:rPr>
          <w:noProof/>
        </w:rPr>
        <w:t>7</w:t>
      </w:r>
      <w:r w:rsidR="00EA6DF7">
        <w:fldChar w:fldCharType="end"/>
      </w:r>
      <w:r w:rsidR="00EA6DF7">
        <w:t>).</w:t>
      </w:r>
      <w:r w:rsidR="00B356F0">
        <w:t xml:space="preserve"> </w:t>
      </w:r>
    </w:p>
    <w:p w14:paraId="70EC3638" w14:textId="589A992A"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Pr="00CC2F87">
        <w:t xml:space="preserve">Table </w:t>
      </w:r>
      <w:r>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7136AC2F" w:rsidR="00B17DC1" w:rsidRPr="00CC2F87" w:rsidRDefault="00B17DC1" w:rsidP="00B17DC1">
      <w:pPr>
        <w:pStyle w:val="TableCaption"/>
      </w:pPr>
      <w:bookmarkStart w:id="106" w:name="_Ref33960913"/>
      <w:bookmarkStart w:id="107" w:name="_Toc35096702"/>
      <w:r w:rsidRPr="00CC2F87">
        <w:t xml:space="preserve">Table </w:t>
      </w:r>
      <w:r w:rsidRPr="00CC2F87">
        <w:fldChar w:fldCharType="begin"/>
      </w:r>
      <w:r w:rsidRPr="00CC2F87">
        <w:instrText xml:space="preserve"> SEQ Table \* ARABIC </w:instrText>
      </w:r>
      <w:r w:rsidRPr="00CC2F87">
        <w:fldChar w:fldCharType="separate"/>
      </w:r>
      <w:r w:rsidR="00803B53">
        <w:rPr>
          <w:noProof/>
        </w:rPr>
        <w:t>7</w:t>
      </w:r>
      <w:r w:rsidRPr="00CC2F87">
        <w:fldChar w:fldCharType="end"/>
      </w:r>
      <w:bookmarkEnd w:id="106"/>
      <w:r w:rsidRPr="00CC2F87">
        <w:t xml:space="preserve">. </w:t>
      </w:r>
      <w:r w:rsidR="00255601">
        <w:t>Descriptive s</w:t>
      </w:r>
      <w:commentRangeStart w:id="108"/>
      <w:r w:rsidRPr="00CC2F87">
        <w:t xml:space="preserve">tatistics </w:t>
      </w:r>
      <w:commentRangeEnd w:id="108"/>
      <w:r>
        <w:rPr>
          <w:rStyle w:val="CommentReference"/>
          <w:iCs w:val="0"/>
          <w:color w:val="auto"/>
        </w:rPr>
        <w:commentReference w:id="108"/>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3930E10" w:rsidR="00B17DC1" w:rsidRPr="00CC2F87" w:rsidRDefault="00B17DC1" w:rsidP="00B17DC1">
      <w:pPr>
        <w:pStyle w:val="TableCaption"/>
      </w:pPr>
      <w:r>
        <w:br/>
      </w:r>
      <w:bookmarkStart w:id="109" w:name="_Ref33960922"/>
      <w:bookmarkStart w:id="110" w:name="_Toc35096703"/>
      <w:r>
        <w:t xml:space="preserve">Table </w:t>
      </w:r>
      <w:r>
        <w:fldChar w:fldCharType="begin"/>
      </w:r>
      <w:r>
        <w:instrText xml:space="preserve"> SEQ Table \* ARABIC </w:instrText>
      </w:r>
      <w:r>
        <w:fldChar w:fldCharType="separate"/>
      </w:r>
      <w:r w:rsidR="00803B53">
        <w:rPr>
          <w:noProof/>
        </w:rPr>
        <w:t>8</w:t>
      </w:r>
      <w:r>
        <w:fldChar w:fldCharType="end"/>
      </w:r>
      <w:bookmarkEnd w:id="109"/>
      <w:r>
        <w:t xml:space="preserve">. </w:t>
      </w:r>
      <w:r w:rsidR="002F047B">
        <w:t>Descriptive s</w:t>
      </w:r>
      <w:commentRangeStart w:id="111"/>
      <w:r w:rsidRPr="007159C8">
        <w:t xml:space="preserve">tatistics </w:t>
      </w:r>
      <w:commentRangeEnd w:id="111"/>
      <w:r>
        <w:rPr>
          <w:rStyle w:val="CommentReference"/>
          <w:iCs w:val="0"/>
          <w:color w:val="auto"/>
        </w:rPr>
        <w:commentReference w:id="111"/>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0"/>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2" w:name="_Toc36292248"/>
      <w:r w:rsidRPr="00CC2F87">
        <w:t>Spatial patterns in pedestrians’ exposures to traffic noise</w:t>
      </w:r>
      <w:bookmarkEnd w:id="112"/>
    </w:p>
    <w:p w14:paraId="4FCEC4A6" w14:textId="6C0F3EB3"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761C06" w:rsidRPr="00CC2F87">
        <w:t xml:space="preserve">Figure </w:t>
      </w:r>
      <w:r w:rsidR="00761C06">
        <w:t>25</w:t>
      </w:r>
      <w:r w:rsidR="00A12AB1">
        <w:fldChar w:fldCharType="end"/>
      </w:r>
      <w:r w:rsidR="00A12AB1">
        <w:t xml:space="preserve"> represents </w:t>
      </w:r>
      <w:r w:rsidR="006971DB">
        <w:t xml:space="preserve">spatial variation in mean </w:t>
      </w:r>
      <w:r w:rsidR="00A12AB1">
        <w:t xml:space="preserve">walking distances from origins to PT stops. </w:t>
      </w:r>
      <w:r w:rsidR="00A12AB1">
        <w:fldChar w:fldCharType="begin"/>
      </w:r>
      <w:r w:rsidR="00A12AB1">
        <w:instrText xml:space="preserve"> REF _Ref33965456 \h </w:instrText>
      </w:r>
      <w:r w:rsidR="00A12AB1">
        <w:fldChar w:fldCharType="separate"/>
      </w:r>
      <w:r w:rsidR="00761C06">
        <w:t>Figure 26</w:t>
      </w:r>
      <w:r w:rsidR="00A12AB1">
        <w:fldChar w:fldCharType="end"/>
      </w:r>
      <w:r w:rsidR="00A12AB1">
        <w:t xml:space="preserve"> represents </w:t>
      </w:r>
      <w:r w:rsidR="006F61A3">
        <w:t xml:space="preserve">mean </w:t>
      </w:r>
      <w:r w:rsidR="00A12AB1">
        <w:t>traffic noise levels (dB</w:t>
      </w:r>
      <w:r w:rsidR="00A12AB1">
        <w:rPr>
          <w:vertAlign w:val="subscript"/>
        </w:rPr>
        <w:t>mean</w:t>
      </w:r>
      <w:r w:rsidR="00A12AB1">
        <w:t xml:space="preserve">) on the walks from each </w:t>
      </w:r>
      <w:r w:rsidR="006F61A3">
        <w:t>origin</w:t>
      </w:r>
      <w:r w:rsidR="00A12AB1">
        <w:t xml:space="preserve">. </w:t>
      </w:r>
      <w:r w:rsidR="00A12AB1">
        <w:fldChar w:fldCharType="begin"/>
      </w:r>
      <w:r w:rsidR="00A12AB1">
        <w:instrText xml:space="preserve"> REF _Ref33965511 \h </w:instrText>
      </w:r>
      <w:r w:rsidR="00A12AB1">
        <w:fldChar w:fldCharType="separate"/>
      </w:r>
      <w:r w:rsidR="00761C06" w:rsidRPr="00CC2F87">
        <w:t xml:space="preserve">Figure </w:t>
      </w:r>
      <w:r w:rsidR="00761C06">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61C06" w:rsidRPr="00CC2F87">
        <w:t xml:space="preserve">Figure </w:t>
      </w:r>
      <w:r w:rsidR="00761C06">
        <w:t>28</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C44611">
        <w:t>Figure 29</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C44611">
        <w:t>Figure 30</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p>
    <w:p w14:paraId="1BF4B4C2" w14:textId="4E2847B7"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utilization rates of the walks</w:t>
      </w:r>
      <w:r w:rsidR="00612C04">
        <w:t xml:space="preserve"> and aggregated at origin-level</w:t>
      </w:r>
      <w:r w:rsidR="004D07F8">
        <w:t xml:space="preserve">.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w:t>
      </w:r>
      <w:r w:rsidR="007755E8">
        <w:t>results</w:t>
      </w:r>
      <w:r w:rsidR="00551E53">
        <w:t xml:space="preserve">. </w:t>
      </w:r>
      <w:r w:rsidR="00DA224A">
        <w:t xml:space="preserve">The </w:t>
      </w:r>
      <w:r w:rsidR="000A169D">
        <w:t xml:space="preserve">concepts </w:t>
      </w:r>
      <w:r w:rsidR="00F94E36">
        <w:t xml:space="preserve">aim to </w:t>
      </w:r>
      <w:r w:rsidR="00995294">
        <w:t>match</w:t>
      </w:r>
      <w:r w:rsidR="00551E53">
        <w:t xml:space="preserve">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711167">
        <w:lastRenderedPageBreak/>
        <w:t xml:space="preserve">indexes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663F13">
        <w:t xml:space="preserve"> </w:t>
      </w:r>
    </w:p>
    <w:p w14:paraId="3A9CB7FD" w14:textId="376CD929"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281007">
        <w:t>appear</w:t>
      </w:r>
      <w:r w:rsidR="00AD0010">
        <w:t xml:space="preserve"> </w:t>
      </w:r>
      <w:r w:rsidR="006A27E7">
        <w:t xml:space="preserve">often </w:t>
      </w:r>
      <w:r w:rsidR="00AD0010">
        <w:t xml:space="preserve">near the major roads </w:t>
      </w:r>
      <w:r w:rsidR="00564E40">
        <w:t xml:space="preserve">in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 xml:space="preserve">Clearly, </w:t>
      </w:r>
      <w:r w:rsidR="00392C48">
        <w:t xml:space="preserve">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D33142">
        <w:t xml:space="preserve">Despite that these indexes are likely to </w:t>
      </w:r>
      <w:r w:rsidR="0009406D">
        <w:t xml:space="preserve">covary </w:t>
      </w:r>
      <w:r w:rsidR="00D33142">
        <w:t xml:space="preserve">with the mean walking distances (as mentioned above), also the relative traffic noise indexes </w:t>
      </w:r>
      <w:r w:rsidR="00D33142">
        <w:t>E</w:t>
      </w:r>
      <w:r w:rsidR="00D33142">
        <w:t>R</w:t>
      </w:r>
      <w:r w:rsidR="00D33142">
        <w:rPr>
          <w:vertAlign w:val="subscript"/>
        </w:rPr>
        <w:t xml:space="preserve">+65dB </w:t>
      </w:r>
      <w:r w:rsidR="00D33142">
        <w:t>and E</w:t>
      </w:r>
      <w:r w:rsidR="00D33142">
        <w:t>R</w:t>
      </w:r>
      <w:r w:rsidR="00D33142">
        <w:rPr>
          <w:vertAlign w:val="subscript"/>
        </w:rPr>
        <w:t>+70dB</w:t>
      </w:r>
      <w:r w:rsidR="00D33142">
        <w:t xml:space="preserve"> show higher values </w:t>
      </w:r>
      <w:r w:rsidR="004871A6">
        <w:t xml:space="preserve">at 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The results </w:t>
      </w:r>
      <w:r w:rsidR="000C624D">
        <w:t xml:space="preserve">suggest </w:t>
      </w:r>
      <w:r w:rsidR="00E730D7">
        <w:t>that</w:t>
      </w:r>
      <w:r w:rsidR="007A46C8">
        <w:t xml:space="preserve"> </w:t>
      </w:r>
      <w:r w:rsidR="002C14E5">
        <w:t>dynamic exposures to unhealthy traffic noise levels</w:t>
      </w:r>
      <w:r w:rsidR="007A46C8">
        <w:t xml:space="preserve"> </w:t>
      </w:r>
      <w:r w:rsidR="00E730D7">
        <w:t xml:space="preserve">are relatively common </w:t>
      </w:r>
      <w:r w:rsidR="007A46C8">
        <w:t xml:space="preserve">in the study </w:t>
      </w:r>
      <w:bookmarkStart w:id="113" w:name="_GoBack"/>
      <w:bookmarkEnd w:id="113"/>
      <w:r w:rsidR="007A46C8">
        <w:t>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0A394C2B" w:rsidR="00B17DC1" w:rsidRDefault="00B17DC1" w:rsidP="00B17DC1">
      <w:pPr>
        <w:pStyle w:val="Caption"/>
        <w:jc w:val="both"/>
      </w:pPr>
      <w:bookmarkStart w:id="114" w:name="_Ref33965311"/>
      <w:bookmarkStart w:id="115" w:name="_Toc35096686"/>
      <w:r w:rsidRPr="00CC2F87">
        <w:t xml:space="preserve">Figure </w:t>
      </w:r>
      <w:r w:rsidRPr="00CC2F87">
        <w:fldChar w:fldCharType="begin"/>
      </w:r>
      <w:r w:rsidRPr="00CC2F87">
        <w:instrText xml:space="preserve"> SEQ Figure \* ARABIC </w:instrText>
      </w:r>
      <w:r w:rsidRPr="00CC2F87">
        <w:fldChar w:fldCharType="separate"/>
      </w:r>
      <w:r w:rsidR="009D1A6B">
        <w:rPr>
          <w:noProof/>
        </w:rPr>
        <w:t>25</w:t>
      </w:r>
      <w:r w:rsidRPr="00CC2F87">
        <w:fldChar w:fldCharType="end"/>
      </w:r>
      <w:bookmarkEnd w:id="114"/>
      <w:r w:rsidRPr="00CC2F87">
        <w:t xml:space="preserve">. </w:t>
      </w:r>
      <w:r w:rsidR="002F2145">
        <w:t>M</w:t>
      </w:r>
      <w:r w:rsidR="00C20BBC">
        <w:t xml:space="preserve">ean </w:t>
      </w:r>
      <w:r w:rsidRPr="00CC2F87">
        <w:t xml:space="preserve">walking </w:t>
      </w:r>
      <w:commentRangeStart w:id="116"/>
      <w:r w:rsidRPr="00CC2F87">
        <w:t>distance</w:t>
      </w:r>
      <w:r w:rsidR="002F2145">
        <w:t>s</w:t>
      </w:r>
      <w:r w:rsidRPr="00CC2F87">
        <w:t xml:space="preserve"> </w:t>
      </w:r>
      <w:commentRangeEnd w:id="116"/>
      <w:r w:rsidR="00D10ADB">
        <w:rPr>
          <w:rStyle w:val="CommentReference"/>
          <w:iCs w:val="0"/>
          <w:color w:val="auto"/>
        </w:rPr>
        <w:commentReference w:id="116"/>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w:t>
      </w:r>
      <w:r w:rsidR="00285ED4">
        <w:t xml:space="preserve">origin – </w:t>
      </w:r>
      <w:r w:rsidR="008665BF" w:rsidRPr="00CC2F87">
        <w:t>PT stop</w:t>
      </w:r>
      <w:r w:rsidR="00285ED4">
        <w:t xml:space="preserve"> pair</w:t>
      </w:r>
      <w:r w:rsidR="008665BF" w:rsidRPr="00CC2F87">
        <w:t>.</w:t>
      </w:r>
      <w:bookmarkEnd w:id="115"/>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76C5DE80">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33672D7F" w:rsidR="00232359" w:rsidRPr="00232359" w:rsidRDefault="00981967" w:rsidP="00981967">
      <w:pPr>
        <w:pStyle w:val="Caption"/>
        <w:jc w:val="both"/>
      </w:pPr>
      <w:bookmarkStart w:id="117" w:name="_Ref33965456"/>
      <w:bookmarkStart w:id="118" w:name="_Toc35096687"/>
      <w:r>
        <w:t xml:space="preserve">Figure </w:t>
      </w:r>
      <w:r>
        <w:fldChar w:fldCharType="begin"/>
      </w:r>
      <w:r>
        <w:instrText xml:space="preserve"> SEQ Figure \* ARABIC </w:instrText>
      </w:r>
      <w:r>
        <w:fldChar w:fldCharType="separate"/>
      </w:r>
      <w:r w:rsidR="009D1A6B">
        <w:rPr>
          <w:noProof/>
        </w:rPr>
        <w:t>26</w:t>
      </w:r>
      <w:r>
        <w:fldChar w:fldCharType="end"/>
      </w:r>
      <w:bookmarkEnd w:id="117"/>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bookmarkEnd w:id="118"/>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2E7875">
        <w:t>utilizing</w:t>
      </w:r>
      <w:r w:rsidR="002E7875" w:rsidRPr="00CC2F87">
        <w:t xml:space="preserve"> each </w:t>
      </w:r>
      <w:r w:rsidR="002E7875">
        <w:t xml:space="preserve">origin – </w:t>
      </w:r>
      <w:r w:rsidR="002E7875" w:rsidRPr="00CC2F87">
        <w:t>PT stop</w:t>
      </w:r>
      <w:r w:rsidR="002E7875">
        <w:t xml:space="preserve"> pair</w:t>
      </w:r>
      <w:r w:rsidR="002E7875" w:rsidRPr="00CC2F87">
        <w:t>.</w:t>
      </w:r>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307380FE" w:rsidR="00B17DC1" w:rsidRPr="00CC2F87" w:rsidRDefault="00B17DC1" w:rsidP="00B17DC1">
      <w:pPr>
        <w:pStyle w:val="Caption"/>
        <w:jc w:val="both"/>
      </w:pPr>
      <w:bookmarkStart w:id="119" w:name="_Ref33965511"/>
      <w:bookmarkStart w:id="120" w:name="_Toc35096688"/>
      <w:r w:rsidRPr="00CC2F87">
        <w:t xml:space="preserve">Figure </w:t>
      </w:r>
      <w:r w:rsidRPr="00CC2F87">
        <w:fldChar w:fldCharType="begin"/>
      </w:r>
      <w:r w:rsidRPr="00CC2F87">
        <w:instrText xml:space="preserve"> SEQ Figure \* ARABIC </w:instrText>
      </w:r>
      <w:r w:rsidRPr="00CC2F87">
        <w:fldChar w:fldCharType="separate"/>
      </w:r>
      <w:r w:rsidR="009D1A6B">
        <w:rPr>
          <w:noProof/>
        </w:rPr>
        <w:t>27</w:t>
      </w:r>
      <w:r w:rsidRPr="00CC2F87">
        <w:fldChar w:fldCharType="end"/>
      </w:r>
      <w:bookmarkEnd w:id="119"/>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bookmarkEnd w:id="120"/>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3C2D46">
        <w:t>utilizing</w:t>
      </w:r>
      <w:r w:rsidR="003C2D46" w:rsidRPr="00CC2F87">
        <w:t xml:space="preserve"> each </w:t>
      </w:r>
      <w:r w:rsidR="003C2D46">
        <w:t xml:space="preserve">origin – </w:t>
      </w:r>
      <w:r w:rsidR="003C2D46" w:rsidRPr="00CC2F87">
        <w:t>PT stop</w:t>
      </w:r>
      <w:r w:rsidR="003C2D46">
        <w:t xml:space="preserve"> pair</w:t>
      </w:r>
      <w:r w:rsidR="003C2D46" w:rsidRPr="00CC2F87">
        <w:t>.</w:t>
      </w:r>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1FF5BFE0">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2AFF5BD" w14:textId="435DFBC0" w:rsidR="00575A13" w:rsidRDefault="00B17DC1" w:rsidP="006E50C1">
      <w:pPr>
        <w:pStyle w:val="Caption"/>
      </w:pPr>
      <w:bookmarkStart w:id="121" w:name="_Ref33965563"/>
      <w:bookmarkStart w:id="122" w:name="_Toc35096689"/>
      <w:r w:rsidRPr="00CC2F87">
        <w:t xml:space="preserve">Figure </w:t>
      </w:r>
      <w:r w:rsidRPr="00CC2F87">
        <w:fldChar w:fldCharType="begin"/>
      </w:r>
      <w:r w:rsidRPr="00CC2F87">
        <w:instrText xml:space="preserve"> SEQ Figure \* ARABIC </w:instrText>
      </w:r>
      <w:r w:rsidRPr="00CC2F87">
        <w:fldChar w:fldCharType="separate"/>
      </w:r>
      <w:r w:rsidR="009D1A6B">
        <w:rPr>
          <w:noProof/>
        </w:rPr>
        <w:t>28</w:t>
      </w:r>
      <w:r w:rsidRPr="00CC2F87">
        <w:fldChar w:fldCharType="end"/>
      </w:r>
      <w:bookmarkEnd w:id="121"/>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bookmarkEnd w:id="122"/>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526C50">
        <w:t>utilizing</w:t>
      </w:r>
      <w:r w:rsidR="00526C50" w:rsidRPr="00CC2F87">
        <w:t xml:space="preserve"> each </w:t>
      </w:r>
      <w:r w:rsidR="00526C50">
        <w:t xml:space="preserve">origin – </w:t>
      </w:r>
      <w:r w:rsidR="00526C50" w:rsidRPr="00CC2F87">
        <w:t>PT stop</w:t>
      </w:r>
      <w:r w:rsidR="00526C50">
        <w:t xml:space="preserve"> pair</w:t>
      </w:r>
      <w:r w:rsidR="00526C50" w:rsidRPr="00CC2F87">
        <w:t>.</w:t>
      </w:r>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5006EE01" w:rsidR="009D1A6B" w:rsidRDefault="009D1A6B" w:rsidP="009D1A6B">
      <w:pPr>
        <w:pStyle w:val="Caption"/>
        <w:jc w:val="both"/>
      </w:pPr>
      <w:bookmarkStart w:id="123" w:name="_Ref36313852"/>
      <w:r>
        <w:t xml:space="preserve">Figure </w:t>
      </w:r>
      <w:r>
        <w:fldChar w:fldCharType="begin"/>
      </w:r>
      <w:r>
        <w:instrText xml:space="preserve"> SEQ Figure \* ARABIC </w:instrText>
      </w:r>
      <w:r>
        <w:fldChar w:fldCharType="separate"/>
      </w:r>
      <w:r>
        <w:rPr>
          <w:noProof/>
        </w:rPr>
        <w:t>29</w:t>
      </w:r>
      <w:r>
        <w:fldChar w:fldCharType="end"/>
      </w:r>
      <w:bookmarkEnd w:id="123"/>
      <w:r>
        <w:t xml:space="preserve">. Mean exposure to +65 dB(A) traffic noise levels (%) </w:t>
      </w:r>
      <w:r>
        <w:t xml:space="preserve">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57FA8CC9" w:rsidR="009D1A6B" w:rsidRPr="009D1A6B" w:rsidRDefault="009D1A6B" w:rsidP="009D1A6B">
      <w:pPr>
        <w:pStyle w:val="Caption"/>
        <w:jc w:val="both"/>
      </w:pPr>
      <w:bookmarkStart w:id="124" w:name="_Ref36313855"/>
      <w:r>
        <w:t xml:space="preserve">Figure </w:t>
      </w:r>
      <w:r>
        <w:fldChar w:fldCharType="begin"/>
      </w:r>
      <w:r>
        <w:instrText xml:space="preserve"> SEQ Figure \* ARABIC </w:instrText>
      </w:r>
      <w:r>
        <w:fldChar w:fldCharType="separate"/>
      </w:r>
      <w:r>
        <w:rPr>
          <w:noProof/>
        </w:rPr>
        <w:t>30</w:t>
      </w:r>
      <w:r>
        <w:fldChar w:fldCharType="end"/>
      </w:r>
      <w:bookmarkEnd w:id="124"/>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r w:rsidR="00FB7EC0">
        <w:t xml:space="preserve"> </w:t>
      </w:r>
    </w:p>
    <w:p w14:paraId="4D005831" w14:textId="3E1568B6" w:rsidR="006826F7" w:rsidRDefault="006826F7" w:rsidP="006826F7">
      <w:pPr>
        <w:pStyle w:val="Heading2"/>
      </w:pPr>
      <w:bookmarkStart w:id="125" w:name="_Toc36292249"/>
      <w:r>
        <w:t>Quiet path routing API</w:t>
      </w:r>
      <w:bookmarkEnd w:id="125"/>
    </w:p>
    <w:p w14:paraId="180D3DA0" w14:textId="41FB6315" w:rsidR="00BB033B"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w:t>
      </w:r>
      <w:r w:rsidR="00967C25">
        <w:t>over https</w:t>
      </w:r>
      <w:r w:rsidR="00967C25">
        <w:t xml:space="preserve"> </w:t>
      </w:r>
      <w:r w:rsidR="00CC02D0">
        <w:t xml:space="preserve">from any client. The path for requesting quiet paths is </w:t>
      </w:r>
      <w:r w:rsidR="00CC02D0" w:rsidRPr="00CC02D0">
        <w:t>www.greenpaths.fi/quietpaths</w:t>
      </w:r>
      <w:r w:rsidR="00AD2D01">
        <w:t xml:space="preserve"> </w:t>
      </w:r>
      <w:r w:rsidR="00CC02D0" w:rsidRPr="00CC02D0">
        <w:t>/</w:t>
      </w:r>
      <w:r w:rsidR="00CC02D0">
        <w:t>&lt;</w:t>
      </w:r>
      <w:proofErr w:type="spellStart"/>
      <w:r w:rsidR="00CC02D0">
        <w:t>origin_</w:t>
      </w:r>
      <w:r w:rsidR="00856ADB">
        <w:t>as_</w:t>
      </w:r>
      <w:r w:rsidR="00CC02D0">
        <w:t>wgs_coordinates</w:t>
      </w:r>
      <w:proofErr w:type="spellEnd"/>
      <w:r w:rsidR="00CC02D0">
        <w:t>&gt;</w:t>
      </w:r>
      <w:r w:rsidR="00CC02D0" w:rsidRPr="00CC02D0">
        <w:t>/</w:t>
      </w:r>
      <w:r w:rsidR="00CC02D0">
        <w:t>&lt;</w:t>
      </w:r>
      <w:proofErr w:type="spellStart"/>
      <w:r w:rsidR="00B0216A">
        <w:t>destination</w:t>
      </w:r>
      <w:r w:rsidR="00CC02D0">
        <w:t>_</w:t>
      </w:r>
      <w:r w:rsidR="00856ADB">
        <w:t>as_</w:t>
      </w:r>
      <w:r w:rsidR="00CC02D0">
        <w:t>wgs_coordinates</w:t>
      </w:r>
      <w:proofErr w:type="spellEnd"/>
      <w:r w:rsidR="00CC02D0">
        <w:t xml:space="preserve">&gt;. The API </w:t>
      </w:r>
      <w:r w:rsidR="005E19AB">
        <w:t>responds</w:t>
      </w:r>
      <w:r w:rsidR="00CC02D0">
        <w:t xml:space="preserve"> </w:t>
      </w:r>
      <w:r w:rsidR="007C35FD">
        <w:t xml:space="preserve">to requests simply by returning either </w:t>
      </w:r>
      <w:r w:rsidR="00D413A2">
        <w:t>a collection of</w:t>
      </w:r>
      <w:r w:rsidR="008E26E2">
        <w:t xml:space="preserve"> paths </w:t>
      </w:r>
      <w:r w:rsidR="00D413A2">
        <w:t xml:space="preserve">in </w:t>
      </w:r>
      <w:r w:rsidR="00CC02D0">
        <w:t xml:space="preserve">GeoJSON </w:t>
      </w:r>
      <w:r w:rsidR="00AD2D01">
        <w:t xml:space="preserve">FeatureCollection </w:t>
      </w:r>
      <w:r w:rsidR="00D413A2">
        <w:t xml:space="preserve">schema </w:t>
      </w:r>
      <w:r w:rsidR="00CC02D0">
        <w:t xml:space="preserve">or </w:t>
      </w:r>
      <w:r w:rsidR="007C35FD">
        <w:t>a</w:t>
      </w:r>
      <w:r w:rsidR="005460AA">
        <w:t xml:space="preserve"> </w:t>
      </w:r>
      <w:r w:rsidR="007C35FD">
        <w:t xml:space="preserve">descriptive </w:t>
      </w:r>
      <w:r w:rsidR="00CC02D0">
        <w:t xml:space="preserve">error message. </w:t>
      </w:r>
      <w:r w:rsidR="006D179D">
        <w:t xml:space="preserve">The </w:t>
      </w:r>
      <w:r w:rsidR="00F437F6">
        <w:t xml:space="preserve">short and quiet </w:t>
      </w:r>
      <w:r w:rsidR="006D179D">
        <w:t xml:space="preserve">paths </w:t>
      </w:r>
      <w:r w:rsidR="004F18E8">
        <w:t>are equipped with</w:t>
      </w:r>
      <w:r w:rsidR="006D179D">
        <w:t xml:space="preserve"> several</w:t>
      </w:r>
      <w:r w:rsidR="008506E7">
        <w:t xml:space="preserve"> attributes o</w:t>
      </w:r>
      <w:r w:rsidR="006D179D">
        <w:t>n noise exposure and length</w:t>
      </w:r>
      <w:r w:rsidR="008506E7">
        <w:t xml:space="preserve"> </w:t>
      </w:r>
      <w:r w:rsidR="006D179D">
        <w:t>(</w:t>
      </w:r>
      <w:r w:rsidR="00727B58">
        <w:fldChar w:fldCharType="begin"/>
      </w:r>
      <w:r w:rsidR="00727B58">
        <w:instrText xml:space="preserve"> REF _Ref34575518 \h </w:instrText>
      </w:r>
      <w:r w:rsidR="00727B58">
        <w:fldChar w:fldCharType="separate"/>
      </w:r>
      <w:r w:rsidR="00727B58">
        <w:t xml:space="preserve">Table </w:t>
      </w:r>
      <w:r w:rsidR="00727B58">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w:t>
      </w:r>
      <w:r w:rsidR="00B96BC5">
        <w:lastRenderedPageBreak/>
        <w:t xml:space="preserve">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727B58">
        <w:fldChar w:fldCharType="separate"/>
      </w:r>
      <w:r w:rsidR="00727B58" w:rsidRPr="00803B53">
        <w:t>T</w:t>
      </w:r>
      <w:r w:rsidR="00727B58" w:rsidRPr="00803B53">
        <w:t>a</w:t>
      </w:r>
      <w:r w:rsidR="00727B58" w:rsidRPr="00803B53">
        <w:t>ble 10</w:t>
      </w:r>
      <w:r w:rsidR="00727B58">
        <w:fldChar w:fldCharType="end"/>
      </w:r>
      <w:r w:rsidR="00727B58">
        <w:t>.</w:t>
      </w:r>
      <w:r w:rsidR="00C40DC9">
        <w:t xml:space="preserve"> </w:t>
      </w:r>
      <w:r w:rsidR="00BA1427">
        <w:t xml:space="preserve">Since the paths are </w:t>
      </w:r>
      <w:r w:rsidR="007B6224">
        <w:t>provided</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293BFBA9" w:rsidR="00BB033B" w:rsidRPr="004217F8" w:rsidRDefault="00FE75A6" w:rsidP="00CC02D0">
      <w:hyperlink r:id="rId44" w:history="1">
        <w:r w:rsidR="00BB033B" w:rsidRPr="004217F8">
          <w:rPr>
            <w:rStyle w:val="Hyperlink"/>
            <w:color w:val="auto"/>
          </w:rPr>
          <w:t>https://github.com/DigitalGeographyLab/hope-green-path-server/blob/develop/docs/green_paths_api.md</w:t>
        </w:r>
      </w:hyperlink>
    </w:p>
    <w:p w14:paraId="5428A122" w14:textId="1CFC9E32" w:rsidR="000B5580" w:rsidRPr="006826F7" w:rsidRDefault="00803B53" w:rsidP="00803B53">
      <w:pPr>
        <w:pStyle w:val="TableCaption"/>
      </w:pPr>
      <w:bookmarkStart w:id="126" w:name="_Ref34575518"/>
      <w:bookmarkStart w:id="127" w:name="_Toc35096704"/>
      <w:r>
        <w:t xml:space="preserve">Table </w:t>
      </w:r>
      <w:r>
        <w:fldChar w:fldCharType="begin"/>
      </w:r>
      <w:r>
        <w:instrText xml:space="preserve"> SEQ Table \* ARABIC </w:instrText>
      </w:r>
      <w:r>
        <w:fldChar w:fldCharType="separate"/>
      </w:r>
      <w:r>
        <w:rPr>
          <w:noProof/>
        </w:rPr>
        <w:t>9</w:t>
      </w:r>
      <w:r>
        <w:fldChar w:fldCharType="end"/>
      </w:r>
      <w:bookmarkEnd w:id="126"/>
      <w:r>
        <w:t xml:space="preserve">. Descriptions of the path properties returned from </w:t>
      </w:r>
      <w:r w:rsidR="00C171B0">
        <w:t xml:space="preserve">the </w:t>
      </w:r>
      <w:r>
        <w:t>quiet path routing API.</w:t>
      </w:r>
      <w:bookmarkEnd w:id="127"/>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FE6B69">
            <w:pPr>
              <w:pStyle w:val="TableText"/>
              <w:spacing w:before="240" w:after="160"/>
            </w:pPr>
            <w:r>
              <w:t>Property</w:t>
            </w:r>
          </w:p>
        </w:tc>
        <w:tc>
          <w:tcPr>
            <w:tcW w:w="7512" w:type="dxa"/>
            <w:tcBorders>
              <w:left w:val="single" w:sz="4" w:space="0" w:color="FFFFFF"/>
              <w:right w:val="single" w:sz="4" w:space="0" w:color="FFFFFF"/>
            </w:tcBorders>
          </w:tcPr>
          <w:p w14:paraId="26E8141C" w14:textId="1401EA77" w:rsidR="00B076FB" w:rsidRPr="00CC2F87" w:rsidRDefault="00B076FB" w:rsidP="00FE6B69">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FE6B69">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FE6B69">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FE6B69">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724A636D" w:rsidR="00B076FB" w:rsidRPr="00CC2F87" w:rsidRDefault="00B076FB" w:rsidP="00FE6B69">
            <w:pPr>
              <w:pStyle w:val="TableText"/>
            </w:pPr>
            <w:r>
              <w:t>Unique name of the path (e.g. “short” or “qp_0.2”).</w:t>
            </w:r>
            <w:r w:rsidR="00F0219A">
              <w:t xml:space="preserve"> For quiet paths, the name is formatted as “</w:t>
            </w:r>
            <w:proofErr w:type="spellStart"/>
            <w:r w:rsidR="00F0219A">
              <w:t>qp_xx</w:t>
            </w:r>
            <w:proofErr w:type="spellEnd"/>
            <w:r w:rsidR="00F0219A">
              <w:t xml:space="preserve">”, where xx is replaced with the noise sensitivity coefficient of the path. </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FE6B69">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FE6B69">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FE6B69">
            <w:pPr>
              <w:pStyle w:val="TableText"/>
              <w:spacing w:line="240" w:lineRule="auto"/>
            </w:pPr>
            <w:proofErr w:type="spellStart"/>
            <w:r>
              <w:t>cost_coeff</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666FA041" w:rsidR="00B076FB" w:rsidRPr="00CC2F87" w:rsidRDefault="00B076FB" w:rsidP="00FE6B69">
            <w:pPr>
              <w:pStyle w:val="TableText"/>
            </w:pPr>
            <w:r>
              <w:t>Noise sensitivity coefficient</w:t>
            </w:r>
            <w:r w:rsidR="00FD2FAB">
              <w:t xml:space="preserve"> with which the quiet path was </w:t>
            </w:r>
            <w:r w:rsidR="00D67597">
              <w:t>calculat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FE6B69">
            <w:pPr>
              <w:pStyle w:val="TableText"/>
              <w:spacing w:line="240" w:lineRule="auto"/>
            </w:pPr>
            <w:proofErr w:type="spellStart"/>
            <w:r>
              <w:t>len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proofErr w:type="spellStart"/>
            <w:r>
              <w:t>len_diff_rat</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Difference in path length compared to the shortest path in 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proofErr w:type="spellStart"/>
            <w:r>
              <w:t>mdB</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proofErr w:type="spellStart"/>
            <w:r>
              <w:t>mdB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Difference in 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proofErr w:type="spellStart"/>
            <w:r>
              <w:t>nei</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proofErr w:type="spellStart"/>
            <w:r>
              <w:t>nei_norm</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proofErr w:type="spellStart"/>
            <w:r>
              <w:t>nei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proofErr w:type="spellStart"/>
            <w:r>
              <w:t>nei_diff_rat</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proofErr w:type="spellStart"/>
            <w:r>
              <w:t>noises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0F389DCC" w:rsidR="00B076FB" w:rsidRPr="00CC2F87" w:rsidRDefault="00D67597" w:rsidP="00B076FB">
            <w:pPr>
              <w:pStyle w:val="TableText"/>
            </w:pPr>
            <w:r w:rsidRPr="00D67597">
              <w:t>Exposures to different noise levels. Keys represent noise levels and values distances (m).</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proofErr w:type="spellStart"/>
            <w:r>
              <w:t>path_score</w:t>
            </w:r>
            <w:proofErr w:type="spellEnd"/>
          </w:p>
        </w:tc>
        <w:tc>
          <w:tcPr>
            <w:tcW w:w="7512" w:type="dxa"/>
            <w:tcBorders>
              <w:top w:val="single" w:sz="4" w:space="0" w:color="FFFFFF" w:themeColor="background1"/>
              <w:left w:val="single" w:sz="4" w:space="0" w:color="FFFFFF"/>
              <w:right w:val="single" w:sz="4" w:space="0" w:color="FFFFFF"/>
            </w:tcBorders>
          </w:tcPr>
          <w:p w14:paraId="0DBE43B1" w14:textId="683F51C3" w:rsidR="00B076FB" w:rsidRPr="00CC2F87" w:rsidRDefault="004217F8" w:rsidP="00B076FB">
            <w:pPr>
              <w:pStyle w:val="TableText"/>
            </w:pPr>
            <w:r w:rsidRPr="004217F8">
              <w:t xml:space="preserve">Ratio </w:t>
            </w:r>
            <w:r w:rsidR="006E0BB4">
              <w:t>of</w:t>
            </w:r>
            <w:r w:rsidRPr="004217F8">
              <w:t xml:space="preserve"> difference in noise exposure index </w:t>
            </w:r>
            <w:r w:rsidR="006E0BB4">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49F6664A" w:rsidR="00803B53" w:rsidRPr="00803B53" w:rsidRDefault="00803B53" w:rsidP="00803B53">
      <w:pPr>
        <w:pStyle w:val="TableCaption"/>
      </w:pPr>
      <w:bookmarkStart w:id="128" w:name="_Ref34575558"/>
      <w:bookmarkStart w:id="129" w:name="_Toc35096705"/>
      <w:r w:rsidRPr="00803B53">
        <w:lastRenderedPageBreak/>
        <w:t xml:space="preserve">Table </w:t>
      </w:r>
      <w:r w:rsidRPr="00803B53">
        <w:fldChar w:fldCharType="begin"/>
      </w:r>
      <w:r w:rsidRPr="00803B53">
        <w:instrText xml:space="preserve"> SEQ Table \* ARABIC </w:instrText>
      </w:r>
      <w:r w:rsidRPr="00803B53">
        <w:fldChar w:fldCharType="separate"/>
      </w:r>
      <w:r w:rsidRPr="00803B53">
        <w:t>10</w:t>
      </w:r>
      <w:r w:rsidRPr="00803B53">
        <w:fldChar w:fldCharType="end"/>
      </w:r>
      <w:bookmarkEnd w:id="128"/>
      <w:r w:rsidRPr="00803B53">
        <w:t xml:space="preserve">. Example of a FeatureCollection of two paths returned from </w:t>
      </w:r>
      <w:r w:rsidR="008E7F08">
        <w:t xml:space="preserve">the </w:t>
      </w:r>
      <w:r w:rsidRPr="00803B53">
        <w:t>quiet path routing API.</w:t>
      </w:r>
      <w:bookmarkEnd w:id="129"/>
    </w:p>
    <w:p w14:paraId="3118ED22" w14:textId="118FE3F6" w:rsidR="009A77E3" w:rsidRDefault="009A77E3" w:rsidP="00B076FB">
      <w:r w:rsidRPr="009A77E3">
        <w:rPr>
          <w:noProof/>
        </w:rPr>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184FF6E" w:rsidR="002F3343" w:rsidRPr="009219C3" w:rsidRDefault="002F3343"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2F3343" w:rsidRPr="009A77E3" w:rsidRDefault="002F3343"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184FF6E" w:rsidR="002F3343" w:rsidRPr="009219C3" w:rsidRDefault="002F3343"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2F3343" w:rsidRPr="009A77E3" w:rsidRDefault="002F3343" w:rsidP="009A77E3">
                      <w:pPr>
                        <w:pStyle w:val="PlainText"/>
                      </w:pPr>
                    </w:p>
                  </w:txbxContent>
                </v:textbox>
                <w10:anchorlock/>
              </v:rect>
            </w:pict>
          </mc:Fallback>
        </mc:AlternateContent>
      </w:r>
    </w:p>
    <w:p w14:paraId="58290B10" w14:textId="256190D7" w:rsidR="00F30A69" w:rsidRDefault="00F30A69" w:rsidP="00B076FB">
      <w:r>
        <w:t>The quiet path routing API allows anyone to query short and quiet paths in Helsinki and assess dynamic exposure to noise on the paths.</w:t>
      </w:r>
      <w:r w:rsidR="00AA1240">
        <w:t xml:space="preserve"> </w:t>
      </w:r>
      <w:r w:rsidR="007549EA">
        <w:t xml:space="preserve">However, due to limited computing power of the current </w:t>
      </w:r>
      <w:r w:rsidR="007549EA">
        <w:lastRenderedPageBreak/>
        <w:t xml:space="preserve">server, a recommended way to query large amounts of paths is to </w:t>
      </w:r>
      <w:r w:rsidR="005556C5">
        <w:t>run</w:t>
      </w:r>
      <w:r w:rsidR="007549EA">
        <w:t xml:space="preserve"> a self-hosted instance of the quiet path routing application, as instructed in the documentation of the codebase (in GitHub).  </w:t>
      </w:r>
    </w:p>
    <w:p w14:paraId="4AF0906D" w14:textId="2E5D613A" w:rsidR="00CC2301" w:rsidRPr="00CC2F87" w:rsidRDefault="006D2492" w:rsidP="00A369AA">
      <w:pPr>
        <w:pStyle w:val="Heading2"/>
      </w:pPr>
      <w:bookmarkStart w:id="130" w:name="_Toc36292250"/>
      <w:r w:rsidRPr="00CC2F87">
        <w:t>Quiet path route planner</w:t>
      </w:r>
      <w:bookmarkEnd w:id="130"/>
    </w:p>
    <w:p w14:paraId="262788EE" w14:textId="3CFEB76A" w:rsidR="00604364" w:rsidRDefault="00D968CF" w:rsidP="00D0504C">
      <w:r>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761C06" w:rsidRPr="00CC2F87">
        <w:t xml:space="preserve">Figure </w:t>
      </w:r>
      <w:r w:rsidR="00761C06">
        <w:rPr>
          <w:noProof/>
        </w:rPr>
        <w:t>29</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723644">
        <w:t>OD 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of the total length of the path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5F3A673E" w:rsidR="00C04B57" w:rsidRDefault="00C04B57" w:rsidP="00D0504C">
      <w:r>
        <w:fldChar w:fldCharType="begin"/>
      </w:r>
      <w:r>
        <w:instrText xml:space="preserve"> REF _Ref34580873 \h </w:instrText>
      </w:r>
      <w:r>
        <w:fldChar w:fldCharType="separate"/>
      </w:r>
      <w:r w:rsidRPr="00CC2F87">
        <w:t xml:space="preserve">Figure </w:t>
      </w:r>
      <w:r>
        <w:rPr>
          <w:noProof/>
        </w:rPr>
        <w:t>30</w:t>
      </w:r>
      <w:r>
        <w:fldChar w:fldCharType="end"/>
      </w:r>
      <w:r>
        <w:t xml:space="preserve"> and </w:t>
      </w:r>
      <w:r>
        <w:fldChar w:fldCharType="begin"/>
      </w:r>
      <w:r>
        <w:instrText xml:space="preserve"> REF _Ref34580877 \h </w:instrText>
      </w:r>
      <w:r>
        <w:fldChar w:fldCharType="separate"/>
      </w:r>
      <w:r>
        <w:t xml:space="preserve">Figure </w:t>
      </w:r>
      <w:r>
        <w:rPr>
          <w:noProof/>
        </w:rPr>
        <w:t>31</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35BA42AF" w:rsidR="001F0D44" w:rsidRDefault="005F485A" w:rsidP="00D0504C">
      <w:r>
        <w:t xml:space="preserve">In </w:t>
      </w:r>
      <w:r>
        <w:fldChar w:fldCharType="begin"/>
      </w:r>
      <w:r>
        <w:instrText xml:space="preserve"> REF _Ref34580877 \h </w:instrText>
      </w:r>
      <w:r>
        <w:fldChar w:fldCharType="separate"/>
      </w:r>
      <w:r>
        <w:t xml:space="preserve">Figure </w:t>
      </w:r>
      <w:r>
        <w:rPr>
          <w:noProof/>
        </w:rPr>
        <w:t>31</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t>Also, several minor features were implemented to the user-interface and interactive map to enable smooth and intuitive user-experience, including:</w:t>
      </w:r>
    </w:p>
    <w:p w14:paraId="376D1CE0" w14:textId="3534B8C3" w:rsidR="00AA2F30" w:rsidRDefault="00AA2F30" w:rsidP="00E23A20">
      <w:pPr>
        <w:pStyle w:val="ListParagraph"/>
        <w:numPr>
          <w:ilvl w:val="0"/>
          <w:numId w:val="17"/>
        </w:numPr>
      </w:pPr>
      <w:r>
        <w:t>Map zooms automatically t</w:t>
      </w:r>
      <w:r w:rsidR="001F0D44">
        <w:t>o fit</w:t>
      </w:r>
      <w:r>
        <w:t xml:space="preserve"> both origin and destination in the view when routing is started.</w:t>
      </w:r>
    </w:p>
    <w:p w14:paraId="353CE93C" w14:textId="7287EDA8" w:rsidR="00AA2F30" w:rsidRDefault="00EA4456" w:rsidP="00E23A20">
      <w:pPr>
        <w:pStyle w:val="ListParagraph"/>
        <w:numPr>
          <w:ilvl w:val="0"/>
          <w:numId w:val="17"/>
        </w:numPr>
      </w:pPr>
      <w:r>
        <w:lastRenderedPageBreak/>
        <w:t>Map zooms automatically to user location if the user selects “current location” as the origin.</w:t>
      </w:r>
    </w:p>
    <w:p w14:paraId="63B538AB" w14:textId="728D3974" w:rsidR="00EA4456" w:rsidRDefault="00EA4456" w:rsidP="00E23A20">
      <w:pPr>
        <w:pStyle w:val="ListParagraph"/>
        <w:numPr>
          <w:ilvl w:val="0"/>
          <w:numId w:val="17"/>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E23A20">
      <w:pPr>
        <w:pStyle w:val="ListParagraph"/>
        <w:numPr>
          <w:ilvl w:val="0"/>
          <w:numId w:val="17"/>
        </w:numPr>
      </w:pPr>
      <w:r>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E23A20">
      <w:pPr>
        <w:pStyle w:val="ListParagraph"/>
        <w:numPr>
          <w:ilvl w:val="0"/>
          <w:numId w:val="17"/>
        </w:numPr>
      </w:pPr>
      <w:r>
        <w:t xml:space="preserve">If a path is selected from the map, the list of paths automatically “jumps” to display the selected path. </w:t>
      </w:r>
    </w:p>
    <w:p w14:paraId="4AA4EA66" w14:textId="2D5F624E" w:rsidR="00407D35" w:rsidRDefault="00407D35" w:rsidP="00E23A20">
      <w:pPr>
        <w:pStyle w:val="ListParagraph"/>
        <w:numPr>
          <w:ilvl w:val="0"/>
          <w:numId w:val="17"/>
        </w:numPr>
      </w:pPr>
      <w:r>
        <w:t>UI shows notifications to inform the user about the state of the route planner (e.g. “Origin not found”, “Routing”, “Error in routing”).</w:t>
      </w:r>
      <w:r w:rsidR="00FF25E3">
        <w:t xml:space="preserve"> </w:t>
      </w:r>
    </w:p>
    <w:p w14:paraId="6A65C898" w14:textId="17EB01C6" w:rsidR="00D52918" w:rsidRDefault="00D52918" w:rsidP="00E23A20">
      <w:pPr>
        <w:pStyle w:val="ListParagraph"/>
        <w:numPr>
          <w:ilvl w:val="0"/>
          <w:numId w:val="17"/>
        </w:numPr>
      </w:pPr>
      <w:r>
        <w:t>A small search radius is used when selecting paths from the map to ease selecting paths by tapping with finger on mobile phones.</w:t>
      </w:r>
      <w:r w:rsidR="00407D35">
        <w:t xml:space="preserve"> </w:t>
      </w:r>
    </w:p>
    <w:p w14:paraId="074E73D2" w14:textId="0C06D0F3" w:rsidR="00D52918" w:rsidRDefault="008C2FA3" w:rsidP="00E23A20">
      <w:pPr>
        <w:pStyle w:val="ListParagraph"/>
        <w:numPr>
          <w:ilvl w:val="0"/>
          <w:numId w:val="17"/>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7C8AC3B4" w14:textId="085F7201" w:rsidR="008E1123" w:rsidRDefault="008E1123" w:rsidP="00E23A20">
      <w:pPr>
        <w:pStyle w:val="ListParagraph"/>
        <w:numPr>
          <w:ilvl w:val="0"/>
          <w:numId w:val="17"/>
        </w:numPr>
      </w:pPr>
      <w:r>
        <w:t>The web application can be added</w:t>
      </w:r>
      <w:r w:rsidR="00E52E30">
        <w:t xml:space="preserve"> </w:t>
      </w:r>
      <w:r>
        <w:t xml:space="preserve">to the “home screen” of user’s </w:t>
      </w:r>
      <w:r w:rsidR="00E52E30">
        <w:t xml:space="preserve">phone to </w:t>
      </w:r>
      <w:r w:rsidR="00B57C8B">
        <w:t>be used</w:t>
      </w:r>
      <w:r w:rsidR="00E52E30">
        <w:t xml:space="preserve"> similarly as</w:t>
      </w:r>
      <w:r w:rsidR="002F7EEC">
        <w:t xml:space="preserve"> installed apps</w:t>
      </w:r>
      <w:r w:rsidR="00E52E30">
        <w:t xml:space="preserve">; when opened from </w:t>
      </w:r>
      <w:r w:rsidR="00464661">
        <w:t xml:space="preserve">the icon on </w:t>
      </w:r>
      <w:r w:rsidR="00DA0CA7">
        <w:t xml:space="preserve">the </w:t>
      </w:r>
      <w:r w:rsidR="00E52E30">
        <w:t xml:space="preserve">home screen, the </w:t>
      </w:r>
      <w:r w:rsidR="00700D45">
        <w:t xml:space="preserve">application </w:t>
      </w:r>
      <w:r w:rsidR="00E52E30">
        <w:t xml:space="preserve">runs in full screen mode </w:t>
      </w:r>
      <w:r w:rsidR="00C7790C">
        <w:t xml:space="preserve">(without e.g. address bar) </w:t>
      </w:r>
      <w:r w:rsidR="00E52E30">
        <w:t>and avoids the need to be refreshed</w:t>
      </w:r>
      <w:r w:rsidR="00270D20">
        <w:t xml:space="preserve"> (</w:t>
      </w:r>
      <w:r w:rsidR="00270D20">
        <w:fldChar w:fldCharType="begin"/>
      </w:r>
      <w:r w:rsidR="00270D20">
        <w:instrText xml:space="preserve"> REF _Ref35094920 \h </w:instrText>
      </w:r>
      <w:r w:rsidR="00270D20">
        <w:fldChar w:fldCharType="separate"/>
      </w:r>
      <w:r w:rsidR="00270D20">
        <w:t xml:space="preserve">Figure </w:t>
      </w:r>
      <w:r w:rsidR="00270D20">
        <w:rPr>
          <w:noProof/>
        </w:rPr>
        <w:t>32</w:t>
      </w:r>
      <w:r w:rsidR="00270D20">
        <w:fldChar w:fldCharType="end"/>
      </w:r>
      <w:r w:rsidR="00270D20">
        <w:t>)</w:t>
      </w:r>
      <w:r w:rsidR="00E52E30">
        <w:t xml:space="preserve">. </w:t>
      </w:r>
      <w:r w:rsidR="00133F00">
        <w:t xml:space="preserve">This feature is enabled by html meta tags and </w:t>
      </w:r>
      <w:r w:rsidR="00B75729">
        <w:t xml:space="preserve">a </w:t>
      </w:r>
      <w:r w:rsidR="00133F00">
        <w:t xml:space="preserve">custom-made </w:t>
      </w:r>
      <w:r w:rsidR="004D34A1">
        <w:t xml:space="preserve">“app </w:t>
      </w:r>
      <w:r w:rsidR="00133F00">
        <w:t>icon</w:t>
      </w:r>
      <w:r w:rsidR="00A71F6C">
        <w:t>”</w:t>
      </w:r>
      <w:r w:rsidR="00133F00">
        <w:t>.</w:t>
      </w:r>
      <w:r w:rsidR="006E05A6">
        <w:t xml:space="preserve"> </w:t>
      </w:r>
    </w:p>
    <w:p w14:paraId="0A3BF416" w14:textId="06DBBFB4" w:rsidR="00D0504C" w:rsidRPr="00CC2F87" w:rsidRDefault="00D0504C" w:rsidP="00D0504C">
      <w:pPr>
        <w:keepNext/>
      </w:pPr>
      <w:r w:rsidRPr="00CC2F87">
        <w:rPr>
          <w:noProof/>
        </w:rPr>
        <w:lastRenderedPageBreak/>
        <w:drawing>
          <wp:inline distT="0" distB="0" distL="0" distR="0" wp14:anchorId="2871FF18" wp14:editId="58BAC15E">
            <wp:extent cx="5573052" cy="5212995"/>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73052" cy="5212995"/>
                    </a:xfrm>
                    <a:prstGeom prst="rect">
                      <a:avLst/>
                    </a:prstGeom>
                    <a:ln>
                      <a:solidFill>
                        <a:schemeClr val="tx1"/>
                      </a:solidFill>
                    </a:ln>
                  </pic:spPr>
                </pic:pic>
              </a:graphicData>
            </a:graphic>
          </wp:inline>
        </w:drawing>
      </w:r>
    </w:p>
    <w:p w14:paraId="75DDE971" w14:textId="707C1D86" w:rsidR="000E1B52" w:rsidRPr="00CC2F87" w:rsidRDefault="00D0504C" w:rsidP="002F4105">
      <w:pPr>
        <w:pStyle w:val="Caption"/>
      </w:pPr>
      <w:bookmarkStart w:id="131" w:name="_Ref9602518"/>
      <w:bookmarkStart w:id="132" w:name="_Ref9602513"/>
      <w:bookmarkStart w:id="133" w:name="_Toc35096690"/>
      <w:r w:rsidRPr="00CC2F87">
        <w:t xml:space="preserve">Figure </w:t>
      </w:r>
      <w:r w:rsidRPr="00CC2F87">
        <w:fldChar w:fldCharType="begin"/>
      </w:r>
      <w:r w:rsidRPr="00CC2F87">
        <w:instrText xml:space="preserve"> SEQ Figure \* ARABIC </w:instrText>
      </w:r>
      <w:r w:rsidRPr="00CC2F87">
        <w:fldChar w:fldCharType="separate"/>
      </w:r>
      <w:r w:rsidR="009D1A6B">
        <w:rPr>
          <w:noProof/>
        </w:rPr>
        <w:t>31</w:t>
      </w:r>
      <w:r w:rsidRPr="00CC2F87">
        <w:fldChar w:fldCharType="end"/>
      </w:r>
      <w:bookmarkEnd w:id="131"/>
      <w:r w:rsidRPr="00CC2F87">
        <w:t xml:space="preserve">. </w:t>
      </w:r>
      <w:r w:rsidR="006C583C">
        <w:t>A t</w:t>
      </w:r>
      <w:r w:rsidRPr="00CC2F87">
        <w:t xml:space="preserve">ypical </w:t>
      </w:r>
      <w:r w:rsidR="004220CC">
        <w:t xml:space="preserve">sequence of actions </w:t>
      </w:r>
      <w:r w:rsidRPr="00CC2F87">
        <w:t xml:space="preserve">demonstrating the </w:t>
      </w:r>
      <w:r w:rsidR="007615B5" w:rsidRPr="00CC2F87">
        <w:t>basic</w:t>
      </w:r>
      <w:r w:rsidRPr="00CC2F87">
        <w:t xml:space="preserve"> functionality of the quiet path route planner.</w:t>
      </w:r>
      <w:bookmarkEnd w:id="132"/>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user’s action</w:t>
      </w:r>
      <w:r w:rsidR="0074090D">
        <w:t>,</w:t>
      </w:r>
      <w:r w:rsidRPr="00CC2F87">
        <w:t xml:space="preserve"> grey = </w:t>
      </w:r>
      <w:r w:rsidR="00EF5A17">
        <w:t>action</w:t>
      </w:r>
      <w:r w:rsidR="005119ED" w:rsidRPr="00CC2F87">
        <w:t xml:space="preserve"> </w:t>
      </w:r>
      <w:r w:rsidR="00DC3878" w:rsidRPr="00CC2F87">
        <w:t>of</w:t>
      </w:r>
      <w:r w:rsidRPr="00CC2F87">
        <w:t xml:space="preserve"> </w:t>
      </w:r>
      <w:r w:rsidR="005119ED" w:rsidRPr="00CC2F87">
        <w:t xml:space="preserve">the user </w:t>
      </w:r>
      <w:r w:rsidRPr="00CC2F87">
        <w:t>interface).</w:t>
      </w:r>
      <w:bookmarkEnd w:id="133"/>
      <w:r w:rsidRPr="00CC2F87">
        <w:t xml:space="preserve"> </w:t>
      </w:r>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6"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7"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9"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0"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1" o:title=""/>
                  <v:path arrowok="t"/>
                </v:shape>
                <w10:anchorlock/>
              </v:group>
            </w:pict>
          </mc:Fallback>
        </mc:AlternateContent>
      </w:r>
    </w:p>
    <w:p w14:paraId="7FD89DDC" w14:textId="10B1DD05" w:rsidR="00E31FB7" w:rsidRDefault="000E1B52" w:rsidP="002F4105">
      <w:pPr>
        <w:pStyle w:val="Caption"/>
        <w:spacing w:before="120" w:after="240"/>
      </w:pPr>
      <w:bookmarkStart w:id="134" w:name="_Ref34580873"/>
      <w:bookmarkStart w:id="135" w:name="_Toc3509669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9D1A6B">
        <w:rPr>
          <w:noProof/>
        </w:rPr>
        <w:t>32</w:t>
      </w:r>
      <w:r w:rsidR="004F023F" w:rsidRPr="00CC2F87">
        <w:fldChar w:fldCharType="end"/>
      </w:r>
      <w:bookmarkEnd w:id="134"/>
      <w:r w:rsidRPr="00CC2F87">
        <w:t xml:space="preserve">. </w:t>
      </w:r>
      <w:r w:rsidR="00A02267">
        <w:t>The u</w:t>
      </w:r>
      <w:r w:rsidR="002B45AD">
        <w:t>ser-interface</w:t>
      </w:r>
      <w:r w:rsidRPr="00CC2F87">
        <w:t xml:space="preserve"> of the </w:t>
      </w:r>
      <w:r w:rsidR="00DF7456">
        <w:t xml:space="preserve">quiet path </w:t>
      </w:r>
      <w:r w:rsidRPr="00CC2F87">
        <w:t xml:space="preserve">route planner </w:t>
      </w:r>
      <w:r w:rsidR="002F4105">
        <w:t>showing two alternative paths (one shortest path and one quiet path).</w:t>
      </w:r>
      <w:bookmarkEnd w:id="135"/>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2"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5"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6"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7" o:title=""/>
                  <v:path arrowok="t"/>
                </v:shape>
                <w10:anchorlock/>
              </v:group>
            </w:pict>
          </mc:Fallback>
        </mc:AlternateContent>
      </w:r>
    </w:p>
    <w:p w14:paraId="08C68691" w14:textId="56773A98" w:rsidR="00B52366" w:rsidRDefault="002F4105" w:rsidP="00F57F90">
      <w:pPr>
        <w:pStyle w:val="Caption"/>
        <w:jc w:val="both"/>
      </w:pPr>
      <w:bookmarkStart w:id="136" w:name="_Ref34580877"/>
      <w:bookmarkStart w:id="137" w:name="_Toc35096692"/>
      <w:r>
        <w:t xml:space="preserve">Figure </w:t>
      </w:r>
      <w:r>
        <w:fldChar w:fldCharType="begin"/>
      </w:r>
      <w:r>
        <w:instrText xml:space="preserve"> SEQ Figure \* ARABIC </w:instrText>
      </w:r>
      <w:r>
        <w:fldChar w:fldCharType="separate"/>
      </w:r>
      <w:r w:rsidR="009D1A6B">
        <w:rPr>
          <w:noProof/>
        </w:rPr>
        <w:t>33</w:t>
      </w:r>
      <w:r>
        <w:fldChar w:fldCharType="end"/>
      </w:r>
      <w:bookmarkEnd w:id="136"/>
      <w:r>
        <w:t xml:space="preserve">. </w:t>
      </w:r>
      <w:r w:rsidR="00A02267">
        <w:t>The u</w:t>
      </w:r>
      <w:r>
        <w:t>ser-interface of the</w:t>
      </w:r>
      <w:r w:rsidR="00DF7456">
        <w:t xml:space="preserve"> quiet path</w:t>
      </w:r>
      <w:r>
        <w:t xml:space="preserve"> route planner showing several alternative paths (one shortest path and six quiet paths).</w:t>
      </w:r>
      <w:bookmarkEnd w:id="137"/>
      <w:r>
        <w:t xml:space="preserve"> </w:t>
      </w:r>
    </w:p>
    <w:p w14:paraId="55298D1B" w14:textId="77777777" w:rsidR="006B3A73" w:rsidRDefault="006B3A73" w:rsidP="006B3A73">
      <w:pPr>
        <w:keepNext/>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105383F3" w:rsidR="006B3A73" w:rsidRPr="006B3A73" w:rsidRDefault="006B3A73" w:rsidP="006B3A73">
      <w:pPr>
        <w:pStyle w:val="Caption"/>
        <w:jc w:val="both"/>
      </w:pPr>
      <w:bookmarkStart w:id="138" w:name="_Ref35094920"/>
      <w:bookmarkStart w:id="139" w:name="_Toc35096693"/>
      <w:r>
        <w:t xml:space="preserve">Figure </w:t>
      </w:r>
      <w:r>
        <w:fldChar w:fldCharType="begin"/>
      </w:r>
      <w:r>
        <w:instrText xml:space="preserve"> SEQ Figure \* ARABIC </w:instrText>
      </w:r>
      <w:r>
        <w:fldChar w:fldCharType="separate"/>
      </w:r>
      <w:r w:rsidR="009D1A6B">
        <w:rPr>
          <w:noProof/>
        </w:rPr>
        <w:t>34</w:t>
      </w:r>
      <w:r>
        <w:fldChar w:fldCharType="end"/>
      </w:r>
      <w:bookmarkEnd w:id="138"/>
      <w:r>
        <w:t xml:space="preserve">. “Add to home screen” 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39"/>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0" w:name="_Toc36292251"/>
      <w:r>
        <w:t>Achievable reductions in exposure to traffic noise</w:t>
      </w:r>
      <w:bookmarkEnd w:id="140"/>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777777" w:rsidR="00863A03" w:rsidRDefault="00863A03" w:rsidP="00E23A20">
      <w:pPr>
        <w:pStyle w:val="ListParagraph"/>
        <w:numPr>
          <w:ilvl w:val="0"/>
          <w:numId w:val="8"/>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E23A20">
      <w:pPr>
        <w:pStyle w:val="ListParagraph"/>
        <w:numPr>
          <w:ilvl w:val="0"/>
          <w:numId w:val="8"/>
        </w:numPr>
      </w:pPr>
      <w:r>
        <w:t>EI (index of total exposure to traffic noise)</w:t>
      </w:r>
    </w:p>
    <w:p w14:paraId="3866D7BA" w14:textId="7832AB24" w:rsidR="00863A03" w:rsidRDefault="00863A03" w:rsidP="00863A03">
      <w:r>
        <w:lastRenderedPageBreak/>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w:t>
      </w:r>
      <w:r w:rsidR="00656479">
        <w:t>additional length</w:t>
      </w:r>
      <w:r>
        <w:t xml:space="preserve">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represents the same set of scatterplots and metrics as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but for the longer paths (700–1300 m). </w:t>
      </w:r>
      <w:bookmarkStart w:id="141" w:name="_Ref21677664"/>
      <w:r>
        <w:t xml:space="preserve">Three important observations can be made by assessing the scatterplots and the results of the regression analysis: </w:t>
      </w:r>
    </w:p>
    <w:p w14:paraId="5C6ED72E" w14:textId="0CCE1173" w:rsidR="00863A03" w:rsidRDefault="00863A03" w:rsidP="00E23A20">
      <w:pPr>
        <w:pStyle w:val="ListParagraph"/>
        <w:numPr>
          <w:ilvl w:val="0"/>
          <w:numId w:val="9"/>
        </w:numPr>
      </w:pPr>
      <w:r>
        <w:t>Higher exposure to noise on the shortest path increases the achievable noise reduction (</w:t>
      </w:r>
      <w:r w:rsidR="00B352E8">
        <w:t>by</w:t>
      </w:r>
      <w:r>
        <w:t xml:space="preserve"> quiet paths). </w:t>
      </w:r>
    </w:p>
    <w:p w14:paraId="2341ED09" w14:textId="75473D28"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 </w:t>
      </w:r>
    </w:p>
    <w:p w14:paraId="332F2645" w14:textId="52006091" w:rsidR="00863A03" w:rsidRDefault="00863A03" w:rsidP="00E23A20">
      <w:pPr>
        <w:pStyle w:val="ListParagraph"/>
        <w:numPr>
          <w:ilvl w:val="0"/>
          <w:numId w:val="9"/>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vs. </w:t>
      </w:r>
      <w:r>
        <w:fldChar w:fldCharType="begin"/>
      </w:r>
      <w:r>
        <w:instrText xml:space="preserve"> REF _Ref33970982 \h </w:instrText>
      </w:r>
      <w:r>
        <w:fldChar w:fldCharType="separate"/>
      </w:r>
      <w:r w:rsidR="00761C06">
        <w:t xml:space="preserve">Figure </w:t>
      </w:r>
      <w:r w:rsidR="00761C06">
        <w:rPr>
          <w:noProof/>
        </w:rPr>
        <w:t>34</w:t>
      </w:r>
      <w:r>
        <w:fldChar w:fldCharType="end"/>
      </w:r>
      <w:r>
        <w:t>).</w:t>
      </w:r>
    </w:p>
    <w:p w14:paraId="32DC0128" w14:textId="6FF9790C" w:rsidR="00863A03" w:rsidRDefault="00863A03" w:rsidP="00863A03">
      <w:pPr>
        <w:pStyle w:val="TableCaption"/>
      </w:pPr>
      <w:bookmarkStart w:id="142" w:name="_Ref33970982"/>
      <w:bookmarkStart w:id="143" w:name="_Toc35096694"/>
      <w:r>
        <w:rPr>
          <w:noProof/>
        </w:rPr>
        <w:lastRenderedPageBreak/>
        <w:drawing>
          <wp:anchor distT="0" distB="0" distL="114300" distR="114300" simplePos="0" relativeHeight="251666432" behindDoc="0" locked="0" layoutInCell="1" allowOverlap="1" wp14:anchorId="600C998F" wp14:editId="31CECA05">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9"/>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9D1A6B">
        <w:rPr>
          <w:noProof/>
        </w:rPr>
        <w:t>35</w:t>
      </w:r>
      <w:r>
        <w:fldChar w:fldCharType="end"/>
      </w:r>
      <w:bookmarkEnd w:id="141"/>
      <w:bookmarkEnd w:id="142"/>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43"/>
    </w:p>
    <w:p w14:paraId="3D251813" w14:textId="0E6182A9" w:rsidR="00863A03" w:rsidRPr="00600BF7" w:rsidRDefault="00863A03" w:rsidP="00863A03">
      <w:pPr>
        <w:pStyle w:val="TableCaption"/>
      </w:pPr>
      <w:bookmarkStart w:id="144" w:name="_Toc35096695"/>
      <w:r w:rsidRPr="00600BF7">
        <w:rPr>
          <w:noProof/>
        </w:rPr>
        <w:lastRenderedPageBreak/>
        <w:drawing>
          <wp:anchor distT="0" distB="0" distL="114300" distR="114300" simplePos="0" relativeHeight="251667456" behindDoc="0" locked="0" layoutInCell="1" allowOverlap="1" wp14:anchorId="7020C814" wp14:editId="6528ECE5">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5" w:name="_Ref21677674"/>
      <w:r w:rsidRPr="00600BF7">
        <w:t xml:space="preserve">Figure </w:t>
      </w:r>
      <w:r w:rsidRPr="00600BF7">
        <w:fldChar w:fldCharType="begin"/>
      </w:r>
      <w:r w:rsidRPr="00600BF7">
        <w:instrText xml:space="preserve"> SEQ Figure \* ARABIC </w:instrText>
      </w:r>
      <w:r w:rsidRPr="00600BF7">
        <w:fldChar w:fldCharType="separate"/>
      </w:r>
      <w:r w:rsidR="009D1A6B">
        <w:rPr>
          <w:noProof/>
        </w:rPr>
        <w:t>36</w:t>
      </w:r>
      <w:r w:rsidRPr="00600BF7">
        <w:fldChar w:fldCharType="end"/>
      </w:r>
      <w:bookmarkEnd w:id="145"/>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44"/>
      <w:r w:rsidRPr="00600BF7">
        <w:t xml:space="preserve"> </w:t>
      </w:r>
    </w:p>
    <w:p w14:paraId="531961C0" w14:textId="7287DC09" w:rsidR="00863A03" w:rsidRDefault="00863A03" w:rsidP="00863A03">
      <w:r>
        <w:lastRenderedPageBreak/>
        <w:fldChar w:fldCharType="begin"/>
      </w:r>
      <w:r>
        <w:instrText xml:space="preserve"> REF _Ref21678532 \h  \* MERGEFORMAT </w:instrText>
      </w:r>
      <w:r>
        <w:fldChar w:fldCharType="separate"/>
      </w:r>
      <w:r w:rsidR="00761C06">
        <w:t xml:space="preserve">Table </w:t>
      </w:r>
      <w:r w:rsidR="00761C06">
        <w:rPr>
          <w:noProof/>
        </w:rPr>
        <w:t>9</w:t>
      </w:r>
      <w:r>
        <w:fldChar w:fldCharType="end"/>
      </w:r>
      <w:r>
        <w:t xml:space="preserve"> and </w:t>
      </w:r>
      <w:r>
        <w:fldChar w:fldCharType="begin"/>
      </w:r>
      <w:r>
        <w:instrText xml:space="preserve"> REF _Ref21678541 \h  \* MERGEFORMAT </w:instrText>
      </w:r>
      <w:r>
        <w:fldChar w:fldCharType="separate"/>
      </w:r>
      <w:r w:rsidR="00761C06">
        <w:t xml:space="preserve">Table </w:t>
      </w:r>
      <w:r w:rsidR="00761C06">
        <w:rPr>
          <w:noProof/>
        </w:rPr>
        <w:t>10</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E23A20">
      <w:pPr>
        <w:pStyle w:val="ListParagraph"/>
        <w:numPr>
          <w:ilvl w:val="0"/>
          <w:numId w:val="15"/>
        </w:numPr>
      </w:pPr>
      <w:r>
        <w:t xml:space="preserve">Higher achievable reductions in traffic noise exposure seem to be available for longer (shortest) paths. </w:t>
      </w:r>
    </w:p>
    <w:p w14:paraId="0157FF2E" w14:textId="77777777" w:rsidR="00863A03" w:rsidRDefault="00863A03" w:rsidP="00E23A20">
      <w:pPr>
        <w:pStyle w:val="ListParagraph"/>
        <w:numPr>
          <w:ilvl w:val="0"/>
          <w:numId w:val="15"/>
        </w:numPr>
      </w:pPr>
      <w:r>
        <w:t xml:space="preserve">Higher achievable reductions in traffic noise exposure indexes were found for the initially highest noise exposures. </w:t>
      </w:r>
    </w:p>
    <w:p w14:paraId="27E528FB" w14:textId="77777777" w:rsidR="00863A03" w:rsidRDefault="00863A03" w:rsidP="00E23A20">
      <w:pPr>
        <w:pStyle w:val="ListParagraph"/>
        <w:numPr>
          <w:ilvl w:val="0"/>
          <w:numId w:val="15"/>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59509F9E" w:rsidR="00863A03" w:rsidRPr="006B372B" w:rsidRDefault="00863A03" w:rsidP="00863A03">
      <w:pPr>
        <w:pStyle w:val="TableCaption"/>
      </w:pPr>
      <w:bookmarkStart w:id="146" w:name="_Ref21678532"/>
      <w:bookmarkStart w:id="147" w:name="_Toc35096706"/>
      <w:r>
        <w:t xml:space="preserve">Table </w:t>
      </w:r>
      <w:r>
        <w:fldChar w:fldCharType="begin"/>
      </w:r>
      <w:r>
        <w:instrText xml:space="preserve"> SEQ Table \* ARABIC </w:instrText>
      </w:r>
      <w:r>
        <w:fldChar w:fldCharType="separate"/>
      </w:r>
      <w:r w:rsidR="00803B53">
        <w:rPr>
          <w:noProof/>
        </w:rPr>
        <w:t>11</w:t>
      </w:r>
      <w:r>
        <w:fldChar w:fldCharType="end"/>
      </w:r>
      <w:bookmarkEnd w:id="146"/>
      <w:r>
        <w:t xml:space="preserve">.  Descriptive </w:t>
      </w:r>
      <w:commentRangeStart w:id="148"/>
      <w:r>
        <w:t xml:space="preserve">statistics </w:t>
      </w:r>
      <w:commentRangeEnd w:id="148"/>
      <w:r w:rsidR="00733C8A">
        <w:rPr>
          <w:rStyle w:val="CommentReference"/>
          <w:iCs w:val="0"/>
          <w:color w:val="auto"/>
        </w:rPr>
        <w:commentReference w:id="148"/>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47"/>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B637572" w:rsidR="00863A03" w:rsidRPr="000C3E11" w:rsidRDefault="00863A03" w:rsidP="00863A03">
      <w:pPr>
        <w:pStyle w:val="TableCaption"/>
        <w:rPr>
          <w:vertAlign w:val="subscript"/>
        </w:rPr>
      </w:pPr>
      <w:bookmarkStart w:id="149" w:name="_Ref21678541"/>
      <w:bookmarkStart w:id="150" w:name="_Toc35096707"/>
      <w:r>
        <w:t xml:space="preserve">Table </w:t>
      </w:r>
      <w:r>
        <w:fldChar w:fldCharType="begin"/>
      </w:r>
      <w:r>
        <w:instrText xml:space="preserve"> SEQ Table \* ARABIC </w:instrText>
      </w:r>
      <w:r>
        <w:fldChar w:fldCharType="separate"/>
      </w:r>
      <w:r w:rsidR="00803B53">
        <w:rPr>
          <w:noProof/>
        </w:rPr>
        <w:t>12</w:t>
      </w:r>
      <w:r>
        <w:fldChar w:fldCharType="end"/>
      </w:r>
      <w:bookmarkEnd w:id="149"/>
      <w:r>
        <w:t xml:space="preserve">. Descriptive </w:t>
      </w:r>
      <w:commentRangeStart w:id="151"/>
      <w:r>
        <w:t xml:space="preserve">statistics </w:t>
      </w:r>
      <w:commentRangeEnd w:id="151"/>
      <w:r w:rsidR="00DE5ACC">
        <w:rPr>
          <w:rStyle w:val="CommentReference"/>
          <w:iCs w:val="0"/>
          <w:color w:val="auto"/>
        </w:rPr>
        <w:commentReference w:id="151"/>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0"/>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2" w:name="_Toc36292252"/>
      <w:r>
        <w:t>Sharing of the methods and results</w:t>
      </w:r>
      <w:bookmarkEnd w:id="152"/>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3" w:name="_Toc36292253"/>
      <w:r>
        <w:lastRenderedPageBreak/>
        <w:t>DISCUSSION AND CONCLUSIONS</w:t>
      </w:r>
      <w:bookmarkEnd w:id="153"/>
    </w:p>
    <w:p w14:paraId="5138BF85" w14:textId="16244F16" w:rsidR="00A90258" w:rsidRDefault="00AE2896" w:rsidP="00A90258">
      <w:pPr>
        <w:pStyle w:val="Heading2"/>
      </w:pPr>
      <w:bookmarkStart w:id="154" w:name="_Toc36292254"/>
      <w:r w:rsidRPr="00CC2F87">
        <w:t>Technical assessment –</w:t>
      </w:r>
      <w:r w:rsidR="00F942E3">
        <w:t xml:space="preserve"> </w:t>
      </w:r>
      <w:r w:rsidR="005D1430">
        <w:t>quality of the paths</w:t>
      </w:r>
      <w:bookmarkEnd w:id="154"/>
    </w:p>
    <w:p w14:paraId="32FEA37F" w14:textId="766533DA" w:rsidR="00915B56" w:rsidRPr="003B0D46" w:rsidRDefault="003B0D46" w:rsidP="001F2C8B">
      <w:r>
        <w:t>This study shows that a viable route planner for exposure</w:t>
      </w:r>
      <w:r w:rsidR="00915B56">
        <w:t>-</w:t>
      </w:r>
      <w:r>
        <w:t xml:space="preserve">based routing can </w:t>
      </w:r>
      <w:r w:rsidR="00915B56">
        <w:t xml:space="preserve">be built using mainly open-source technologies and OpenStreetMap data. </w:t>
      </w:r>
      <w:r w:rsidR="00B26559">
        <w:t xml:space="preserve">However, the true value of the developed quiet path routing application may be limited or at least uncertain if the quality of the paths is not assessed. Besides 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51367906"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t>by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1F2C8B" w:rsidRPr="00CC2F87">
        <w:t xml:space="preserve">Table </w:t>
      </w:r>
      <w:r w:rsidR="001F2C8B">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46230D6E" w:rsidR="00621C16" w:rsidRPr="00CC2F87" w:rsidRDefault="002053DA" w:rsidP="00EE1ECB">
      <w:pPr>
        <w:pStyle w:val="TableCaption"/>
      </w:pPr>
      <w:bookmarkStart w:id="155" w:name="_Ref23670715"/>
      <w:bookmarkStart w:id="156" w:name="_Toc35096708"/>
      <w:r w:rsidRPr="00CC2F87">
        <w:lastRenderedPageBreak/>
        <w:t xml:space="preserve">Table </w:t>
      </w:r>
      <w:r w:rsidRPr="00CC2F87">
        <w:fldChar w:fldCharType="begin"/>
      </w:r>
      <w:r w:rsidRPr="00CC2F87">
        <w:instrText xml:space="preserve"> SEQ Table \* ARABIC </w:instrText>
      </w:r>
      <w:r w:rsidRPr="00CC2F87">
        <w:fldChar w:fldCharType="separate"/>
      </w:r>
      <w:r w:rsidR="00F3779E">
        <w:rPr>
          <w:noProof/>
        </w:rPr>
        <w:t>13</w:t>
      </w:r>
      <w:r w:rsidRPr="00CC2F87">
        <w:fldChar w:fldCharType="end"/>
      </w:r>
      <w:bookmarkEnd w:id="155"/>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57"/>
      <w:r w:rsidR="00350147" w:rsidRPr="00CC2F87">
        <w:t>3122</w:t>
      </w:r>
      <w:r w:rsidR="00EC2E21" w:rsidRPr="00CC2F87">
        <w:t>8</w:t>
      </w:r>
      <w:commentRangeEnd w:id="157"/>
      <w:r w:rsidR="00EC2E21" w:rsidRPr="00CC2F87">
        <w:rPr>
          <w:rStyle w:val="CommentReference"/>
          <w:iCs w:val="0"/>
          <w:color w:val="auto"/>
        </w:rPr>
        <w:commentReference w:id="157"/>
      </w:r>
      <w:r w:rsidR="00085389" w:rsidRPr="00CC2F87">
        <w:t>)</w:t>
      </w:r>
      <w:r w:rsidRPr="00CC2F87">
        <w:t>.</w:t>
      </w:r>
      <w:bookmarkEnd w:id="156"/>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E23A20">
      <w:pPr>
        <w:pStyle w:val="ListParagraph"/>
        <w:numPr>
          <w:ilvl w:val="0"/>
          <w:numId w:val="10"/>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459E33ED" w:rsidR="00553004" w:rsidRDefault="008760A1" w:rsidP="00E23A20">
      <w:pPr>
        <w:pStyle w:val="ListParagraph"/>
        <w:numPr>
          <w:ilvl w:val="0"/>
          <w:numId w:val="10"/>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EA4467" w:rsidRPr="00CC2F87">
        <w:t xml:space="preserve">Table </w:t>
      </w:r>
      <w:r w:rsidR="00EA4467">
        <w:rPr>
          <w:noProof/>
        </w:rPr>
        <w:t>12</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E23A20">
      <w:pPr>
        <w:pStyle w:val="ListParagraph"/>
        <w:numPr>
          <w:ilvl w:val="0"/>
          <w:numId w:val="10"/>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024F1C61" w:rsidR="00EE1ECB" w:rsidRPr="00CC2F87" w:rsidRDefault="00EE1ECB" w:rsidP="00EE1ECB">
      <w:pPr>
        <w:pStyle w:val="TableCaption"/>
      </w:pPr>
      <w:bookmarkStart w:id="158" w:name="_Ref23696639"/>
      <w:bookmarkStart w:id="159" w:name="_Toc35096709"/>
      <w:r w:rsidRPr="00CC2F87">
        <w:t xml:space="preserve">Table </w:t>
      </w:r>
      <w:r w:rsidRPr="00CC2F87">
        <w:fldChar w:fldCharType="begin"/>
      </w:r>
      <w:r w:rsidRPr="00CC2F87">
        <w:instrText xml:space="preserve"> SEQ Table \* ARABIC </w:instrText>
      </w:r>
      <w:r w:rsidRPr="00CC2F87">
        <w:fldChar w:fldCharType="separate"/>
      </w:r>
      <w:r w:rsidR="00803B53">
        <w:rPr>
          <w:noProof/>
        </w:rPr>
        <w:t>14</w:t>
      </w:r>
      <w:r w:rsidRPr="00CC2F87">
        <w:fldChar w:fldCharType="end"/>
      </w:r>
      <w:bookmarkEnd w:id="158"/>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0"/>
      <w:r w:rsidRPr="00CC2F87">
        <w:t>reference paths</w:t>
      </w:r>
      <w:commentRangeEnd w:id="160"/>
      <w:r w:rsidR="00260041">
        <w:rPr>
          <w:rStyle w:val="CommentReference"/>
          <w:iCs w:val="0"/>
          <w:color w:val="auto"/>
        </w:rPr>
        <w:commentReference w:id="160"/>
      </w:r>
      <w:r w:rsidRPr="00CC2F87">
        <w:t>.</w:t>
      </w:r>
      <w:bookmarkEnd w:id="159"/>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E23A20">
      <w:pPr>
        <w:pStyle w:val="ListParagraph"/>
        <w:keepNext/>
        <w:numPr>
          <w:ilvl w:val="0"/>
          <w:numId w:val="12"/>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by only considering the edge costs)</w:t>
      </w:r>
      <w:r w:rsidR="00C9094B">
        <w:t>.</w:t>
      </w:r>
      <w:r w:rsidR="00812CE1">
        <w:t xml:space="preserve"> </w:t>
      </w:r>
    </w:p>
    <w:p w14:paraId="4329798D" w14:textId="348A8B24" w:rsidR="00E82992" w:rsidRDefault="00640325" w:rsidP="00E23A20">
      <w:pPr>
        <w:pStyle w:val="ListParagraph"/>
        <w:keepNext/>
        <w:numPr>
          <w:ilvl w:val="0"/>
          <w:numId w:val="12"/>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7EFDF15A" w:rsidR="00970850" w:rsidRDefault="00561F2C" w:rsidP="00970850">
      <w:pPr>
        <w:pStyle w:val="Heading2"/>
      </w:pPr>
      <w:bookmarkStart w:id="161" w:name="_Toc36292255"/>
      <w:r>
        <w:t xml:space="preserve">Assessing </w:t>
      </w:r>
      <w:r w:rsidR="00970850" w:rsidRPr="00CC2F87">
        <w:t xml:space="preserve">pedestrians’ </w:t>
      </w:r>
      <w:r w:rsidR="00D46387">
        <w:t xml:space="preserve">dynamic </w:t>
      </w:r>
      <w:r w:rsidR="00970850" w:rsidRPr="00CC2F87">
        <w:t xml:space="preserve">exposures to traffic noise can reveal </w:t>
      </w:r>
      <w:r w:rsidR="00970850">
        <w:t xml:space="preserve">unequal </w:t>
      </w:r>
      <w:r>
        <w:t>opportunities for walking</w:t>
      </w:r>
      <w:bookmarkEnd w:id="161"/>
    </w:p>
    <w:p w14:paraId="08036EE8" w14:textId="318E4BDD" w:rsidR="00581792" w:rsidRDefault="000472B8" w:rsidP="00581792">
      <w:r>
        <w:t xml:space="preserve">As opposed to most of the previous studies where 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noise </w:t>
      </w:r>
      <w:r w:rsidR="00FF31DC">
        <w:t xml:space="preserve">dynamic (i.e. journey-time) </w:t>
      </w:r>
      <w:r w:rsidR="00AD5306">
        <w:t xml:space="preserve">exposures </w:t>
      </w:r>
      <w:r w:rsidR="009C2D8B">
        <w:t>were aggregated at origin-level</w:t>
      </w:r>
      <w:r w:rsidR="00AD5306">
        <w:t xml:space="preserve"> </w:t>
      </w:r>
      <w:r w:rsidR="009C2D8B">
        <w:t xml:space="preserve">and concepts </w:t>
      </w:r>
      <w:r w:rsidR="00AD5306" w:rsidRPr="00AD5306">
        <w:rPr>
          <w:i/>
          <w:iCs/>
        </w:rPr>
        <w:t xml:space="preserve">average local </w:t>
      </w:r>
      <w:r w:rsidR="00AD5306" w:rsidRPr="00AD5306">
        <w:rPr>
          <w:i/>
          <w:iCs/>
        </w:rPr>
        <w:lastRenderedPageBreak/>
        <w:t>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62" w:name="_Toc36292256"/>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62"/>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0A413F18"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w:t>
      </w:r>
      <w:r w:rsidR="00723644">
        <w:t>OD pair</w:t>
      </w:r>
      <w:r w:rsidR="00F90621">
        <w:t>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376008F"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1725E307" w14:textId="16333542" w:rsidR="00666A7E" w:rsidRDefault="000A79A6" w:rsidP="001957DE">
      <w:r>
        <w:lastRenderedPageBreak/>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w:t>
      </w:r>
      <w:r w:rsidR="00723644">
        <w:t>OD pair</w:t>
      </w:r>
      <w:r w:rsidR="00BC3431">
        <w:t>.</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63" w:name="_Toc36292257"/>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63"/>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79B47636" w:rsidR="00C363F9" w:rsidRDefault="00581792" w:rsidP="003D3EE2">
      <w:r>
        <w:lastRenderedPageBreak/>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proofErr w:type="spellStart"/>
      <w:r w:rsidR="00EF1FA0">
        <w:t>x.x</w:t>
      </w:r>
      <w:r w:rsidR="00F17194">
        <w:t>.</w:t>
      </w:r>
      <w:proofErr w:type="spellEnd"/>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0AD080D0" w:rsidR="00970850" w:rsidRDefault="00281E1D" w:rsidP="00FC771D">
      <w:r>
        <w:t xml:space="preserve">However, </w:t>
      </w:r>
      <w:r w:rsidR="008D315F">
        <w:t>when</w:t>
      </w:r>
      <w:r w:rsidR="005E1DA2">
        <w:t xml:space="preserve"> large-scale spatial analysis on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w:t>
      </w:r>
      <w:r w:rsidR="006E610B">
        <w:lastRenderedPageBreak/>
        <w:t xml:space="preserve">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64" w:name="_Ref26450045"/>
      <w:bookmarkStart w:id="165" w:name="_Toc36292258"/>
      <w:r w:rsidRPr="00CC2F87">
        <w:t xml:space="preserve">Alternative quiet paths need to be calculated to suit different situations and </w:t>
      </w:r>
      <w:r w:rsidR="00177AAB">
        <w:t>people</w:t>
      </w:r>
      <w:r w:rsidRPr="00CC2F87">
        <w:t xml:space="preserve"> with varying preferences</w:t>
      </w:r>
      <w:bookmarkEnd w:id="164"/>
      <w:bookmarkEnd w:id="165"/>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66" w:name="_Toc36292259"/>
      <w:r>
        <w:t xml:space="preserve">Uncertainties in </w:t>
      </w:r>
      <w:r w:rsidR="0073004A">
        <w:t>exposure-response</w:t>
      </w:r>
      <w:r>
        <w:t xml:space="preserve"> relationship</w:t>
      </w:r>
      <w:r w:rsidR="0073004A">
        <w:t>s</w:t>
      </w:r>
      <w:r>
        <w:t xml:space="preserve"> challenge the environmental impedance function</w:t>
      </w:r>
      <w:bookmarkEnd w:id="166"/>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lastRenderedPageBreak/>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3A25F573"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EB0426"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 1999; Ouis, 2001; Parmanen, 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325B3826" w:rsidR="00A4242C" w:rsidRDefault="00BB6D42" w:rsidP="007B6BD6">
      <w:r>
        <w:t xml:space="preserve">It can be argued that both (power and linear) functions presented in the study are likely to perform better than a non-continuous (threshold-based) cost function (e.g. </w:t>
      </w:r>
      <w:r>
        <w:fldChar w:fldCharType="begin"/>
      </w:r>
      <w:r>
        <w:instrText xml:space="preserve"> ADDIN ZOTERO_ITEM CSL_CITATION {"citationID":"OHga4YFZ","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0A5F35">
        <w:t xml:space="preserve">Figure </w:t>
      </w:r>
      <w:r w:rsidR="000A5F35">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 xml:space="preserve">affect the </w:t>
      </w:r>
      <w:r w:rsidR="00FC0FCF">
        <w:rPr>
          <w:rFonts w:eastAsiaTheme="minorEastAsia"/>
        </w:rPr>
        <w:lastRenderedPageBreak/>
        <w:t>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67" w:name="_Toc36292260"/>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67"/>
    </w:p>
    <w:p w14:paraId="3882A062" w14:textId="77777777"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t>exposure,</w:t>
      </w:r>
      <w:proofErr w:type="gramEnd"/>
      <w:r>
        <w:t xml:space="preserve"> it can be anticipated that ERRs of also dynamic exposures to different noise sources are likely to 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t>
      </w:r>
      <w:r>
        <w:lastRenderedPageBreak/>
        <w:t xml:space="preserve">would be necessary to assess also the dominant noise source at each edge (street segment) and path, to allow comparing the results of quiet path routing with respect to the dominant noise sources. </w:t>
      </w:r>
    </w:p>
    <w:p w14:paraId="484DD917" w14:textId="77777777"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p>
    <w:p w14:paraId="0E3AC705" w14:textId="777777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during </w:t>
      </w:r>
      <w:r w:rsidR="00AE223C">
        <w:t>a</w:t>
      </w:r>
      <w:r w:rsidR="00DC69B4">
        <w:t xml:space="preserve"> </w:t>
      </w:r>
      <w:r w:rsidR="00AE223C">
        <w:t>walk</w:t>
      </w:r>
      <w:r w:rsidR="00DC69B4">
        <w:t>?</w:t>
      </w:r>
      <w:r w:rsidR="00762008">
        <w:t xml:space="preserve"> </w:t>
      </w:r>
    </w:p>
    <w:p w14:paraId="181A8536" w14:textId="644BF363" w:rsidR="00241980" w:rsidRDefault="001A7A4C" w:rsidP="00F12D0B">
      <w:r>
        <w:lastRenderedPageBreak/>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68" w:name="_Toc36292261"/>
      <w:r w:rsidRPr="00CC2F87">
        <w:t>Publishing a green path routing application online can facilitate citizens to choose healthier paths</w:t>
      </w:r>
      <w:bookmarkEnd w:id="168"/>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w:t>
      </w:r>
      <w:r w:rsidR="00D86547">
        <w:lastRenderedPageBreak/>
        <w:t xml:space="preserve">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557150A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lastRenderedPageBreak/>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69" w:name="_Toc36292262"/>
      <w:r>
        <w:lastRenderedPageBreak/>
        <w:t>REFERENCES</w:t>
      </w:r>
      <w:bookmarkEnd w:id="169"/>
    </w:p>
    <w:p w14:paraId="114F1253" w14:textId="77777777" w:rsidR="00C20632" w:rsidRPr="00C20632" w:rsidRDefault="00410501" w:rsidP="00C20632">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C20632" w:rsidRPr="00C20632">
        <w:rPr>
          <w:lang w:val="en-GB"/>
        </w:rPr>
        <w:t xml:space="preserve">Agrawal, S., &amp; Gupta, R. D. (2017). Web GIS and its architecture: A review. </w:t>
      </w:r>
      <w:r w:rsidR="00C20632" w:rsidRPr="00C20632">
        <w:rPr>
          <w:i/>
          <w:iCs/>
          <w:lang w:val="en-GB"/>
        </w:rPr>
        <w:t>Arabian Journal of Geosciences</w:t>
      </w:r>
      <w:r w:rsidR="00C20632" w:rsidRPr="00C20632">
        <w:rPr>
          <w:lang w:val="en-GB"/>
        </w:rPr>
        <w:t xml:space="preserve">, </w:t>
      </w:r>
      <w:r w:rsidR="00C20632" w:rsidRPr="00C20632">
        <w:rPr>
          <w:i/>
          <w:iCs/>
          <w:lang w:val="en-GB"/>
        </w:rPr>
        <w:t>10</w:t>
      </w:r>
      <w:r w:rsidR="00C20632" w:rsidRPr="00C20632">
        <w:rPr>
          <w:lang w:val="en-GB"/>
        </w:rPr>
        <w:t>(23), 518.</w:t>
      </w:r>
    </w:p>
    <w:p w14:paraId="217EBC9E" w14:textId="77777777" w:rsidR="00C20632" w:rsidRPr="00C20632" w:rsidRDefault="00C20632" w:rsidP="00C20632">
      <w:pPr>
        <w:pStyle w:val="Bibliography"/>
        <w:rPr>
          <w:lang w:val="en-GB"/>
        </w:rPr>
      </w:pPr>
      <w:r w:rsidRPr="00C20632">
        <w:rPr>
          <w:lang w:val="en-GB"/>
        </w:rPr>
        <w:t xml:space="preserve">Ahuja, R. K., Mehlhorn, K., Orlin, J., &amp; Tarjan, R. E. (1990). Faster algorithms for the shortest path problem. </w:t>
      </w:r>
      <w:r w:rsidRPr="00C20632">
        <w:rPr>
          <w:i/>
          <w:iCs/>
          <w:lang w:val="en-GB"/>
        </w:rPr>
        <w:t>Journal of the ACM (JACM)</w:t>
      </w:r>
      <w:r w:rsidRPr="00C20632">
        <w:rPr>
          <w:lang w:val="en-GB"/>
        </w:rPr>
        <w:t xml:space="preserve">, </w:t>
      </w:r>
      <w:r w:rsidRPr="00C20632">
        <w:rPr>
          <w:i/>
          <w:iCs/>
          <w:lang w:val="en-GB"/>
        </w:rPr>
        <w:t>37</w:t>
      </w:r>
      <w:r w:rsidRPr="00C20632">
        <w:rPr>
          <w:lang w:val="en-GB"/>
        </w:rPr>
        <w:t>(2), 213–223. https://doi.org/10.1145/77600.77615</w:t>
      </w:r>
    </w:p>
    <w:p w14:paraId="1616B14C" w14:textId="77777777" w:rsidR="00C20632" w:rsidRPr="00C20632" w:rsidRDefault="00C20632" w:rsidP="00C20632">
      <w:pPr>
        <w:pStyle w:val="Bibliography"/>
        <w:rPr>
          <w:lang w:val="en-GB"/>
        </w:rPr>
      </w:pPr>
      <w:r w:rsidRPr="00C20632">
        <w:rPr>
          <w:lang w:val="en-GB"/>
        </w:rPr>
        <w:t xml:space="preserve">Alam, M. S., Perugu, H., &amp; McNabola, A. (2018). A comparison of route-choice navigation across air pollution exposure, CO2 emission and traditional travel cost factors. </w:t>
      </w:r>
      <w:r w:rsidRPr="00C20632">
        <w:rPr>
          <w:i/>
          <w:iCs/>
          <w:lang w:val="en-GB"/>
        </w:rPr>
        <w:t>Transportation Research Part D: Transport and Environment</w:t>
      </w:r>
      <w:r w:rsidRPr="00C20632">
        <w:rPr>
          <w:lang w:val="en-GB"/>
        </w:rPr>
        <w:t xml:space="preserve">, </w:t>
      </w:r>
      <w:r w:rsidRPr="00C20632">
        <w:rPr>
          <w:i/>
          <w:iCs/>
          <w:lang w:val="en-GB"/>
        </w:rPr>
        <w:t>65</w:t>
      </w:r>
      <w:r w:rsidRPr="00C20632">
        <w:rPr>
          <w:lang w:val="en-GB"/>
        </w:rPr>
        <w:t>, 82–100. https://doi.org/10.1016/j.trd.2018.08.007</w:t>
      </w:r>
    </w:p>
    <w:p w14:paraId="7F9C776A" w14:textId="77777777" w:rsidR="00C20632" w:rsidRPr="00C20632" w:rsidRDefault="00C20632" w:rsidP="00C20632">
      <w:pPr>
        <w:pStyle w:val="Bibliography"/>
        <w:rPr>
          <w:lang w:val="en-GB"/>
        </w:rPr>
      </w:pPr>
      <w:r w:rsidRPr="00C20632">
        <w:rPr>
          <w:lang w:val="en-GB"/>
        </w:rPr>
        <w:t xml:space="preserve">Apparicio, P., Carrier, M., Gelb, J., Séguin, A.-M., &amp; Kingham, S. (2016). Cyclists’ exposure to air pollution and road traffic noise in central city neighbourhoods of Montreal. </w:t>
      </w:r>
      <w:r w:rsidRPr="00C20632">
        <w:rPr>
          <w:i/>
          <w:iCs/>
          <w:lang w:val="en-GB"/>
        </w:rPr>
        <w:t>Journal of Transport Geography</w:t>
      </w:r>
      <w:r w:rsidRPr="00C20632">
        <w:rPr>
          <w:lang w:val="en-GB"/>
        </w:rPr>
        <w:t xml:space="preserve">, </w:t>
      </w:r>
      <w:r w:rsidRPr="00C20632">
        <w:rPr>
          <w:i/>
          <w:iCs/>
          <w:lang w:val="en-GB"/>
        </w:rPr>
        <w:t>57</w:t>
      </w:r>
      <w:r w:rsidRPr="00C20632">
        <w:rPr>
          <w:lang w:val="en-GB"/>
        </w:rPr>
        <w:t>, 63–69.</w:t>
      </w:r>
    </w:p>
    <w:p w14:paraId="309E104D" w14:textId="77777777" w:rsidR="00C20632" w:rsidRPr="00C20632" w:rsidRDefault="00C20632" w:rsidP="00C20632">
      <w:pPr>
        <w:pStyle w:val="Bibliography"/>
        <w:rPr>
          <w:lang w:val="en-GB"/>
        </w:rPr>
      </w:pPr>
      <w:r w:rsidRPr="00C20632">
        <w:rPr>
          <w:lang w:val="en-GB"/>
        </w:rPr>
        <w:t xml:space="preserve">Babisch, W., Beule, B., Schust, M., Kersten, N., &amp; Ising, H. (2005). Traffic noise and risk of myocardial infarction. </w:t>
      </w:r>
      <w:r w:rsidRPr="00C20632">
        <w:rPr>
          <w:i/>
          <w:iCs/>
          <w:lang w:val="en-GB"/>
        </w:rPr>
        <w:t>Epidemiology</w:t>
      </w:r>
      <w:r w:rsidRPr="00C20632">
        <w:rPr>
          <w:lang w:val="en-GB"/>
        </w:rPr>
        <w:t>, 33–40.</w:t>
      </w:r>
    </w:p>
    <w:p w14:paraId="3AE417F0" w14:textId="77777777" w:rsidR="00C20632" w:rsidRPr="00C20632" w:rsidRDefault="00C20632" w:rsidP="00C20632">
      <w:pPr>
        <w:pStyle w:val="Bibliography"/>
        <w:rPr>
          <w:lang w:val="en-GB"/>
        </w:rPr>
      </w:pPr>
      <w:r w:rsidRPr="00C20632">
        <w:rPr>
          <w:lang w:val="en-GB"/>
        </w:rPr>
        <w:t xml:space="preserve">Boulos, M. N. K., Warren, J., Gong, J., &amp; Yue, P. (2010). </w:t>
      </w:r>
      <w:r w:rsidRPr="00C20632">
        <w:rPr>
          <w:i/>
          <w:iCs/>
          <w:lang w:val="en-GB"/>
        </w:rPr>
        <w:t>Web GIS in practice VIII: HTML5 and the canvas element for interactive online mapping</w:t>
      </w:r>
      <w:r w:rsidRPr="00C20632">
        <w:rPr>
          <w:lang w:val="en-GB"/>
        </w:rPr>
        <w:t>. Springer.</w:t>
      </w:r>
    </w:p>
    <w:p w14:paraId="5B773458" w14:textId="77777777" w:rsidR="00C20632" w:rsidRPr="00C20632" w:rsidRDefault="00C20632" w:rsidP="00C20632">
      <w:pPr>
        <w:pStyle w:val="Bibliography"/>
        <w:rPr>
          <w:lang w:val="en-GB"/>
        </w:rPr>
      </w:pPr>
      <w:r w:rsidRPr="00C20632">
        <w:rPr>
          <w:lang w:val="en-GB"/>
        </w:rPr>
        <w:t xml:space="preserve">Brown, A. L., &amp; Van Kamp, I. (2017). WHO environmental noise guidelines for the European region: A systematic review of transport noise interventions and their impacts on health. </w:t>
      </w:r>
      <w:r w:rsidRPr="00C20632">
        <w:rPr>
          <w:i/>
          <w:iCs/>
          <w:lang w:val="en-GB"/>
        </w:rPr>
        <w:t>International Journal of Environmental Research and Public Health</w:t>
      </w:r>
      <w:r w:rsidRPr="00C20632">
        <w:rPr>
          <w:lang w:val="en-GB"/>
        </w:rPr>
        <w:t xml:space="preserve">, </w:t>
      </w:r>
      <w:r w:rsidRPr="00C20632">
        <w:rPr>
          <w:i/>
          <w:iCs/>
          <w:lang w:val="en-GB"/>
        </w:rPr>
        <w:t>14</w:t>
      </w:r>
      <w:r w:rsidRPr="00C20632">
        <w:rPr>
          <w:lang w:val="en-GB"/>
        </w:rPr>
        <w:t>(8), 873.</w:t>
      </w:r>
    </w:p>
    <w:p w14:paraId="071FEBDD" w14:textId="77777777" w:rsidR="00C20632" w:rsidRPr="00C20632" w:rsidRDefault="00C20632" w:rsidP="00C20632">
      <w:pPr>
        <w:pStyle w:val="Bibliography"/>
        <w:rPr>
          <w:lang w:val="en-GB"/>
        </w:rPr>
      </w:pPr>
      <w:r w:rsidRPr="00C20632">
        <w:rPr>
          <w:lang w:val="en-GB"/>
        </w:rPr>
        <w:t xml:space="preserve">Buliung, R. N., Larsen, K., Faulkner, G. E., &amp; Stone, M. R. (2013). The “path” not taken: Exploring structural differences in mapped-versus shortest-network-path school travel routes. </w:t>
      </w:r>
      <w:r w:rsidRPr="00C20632">
        <w:rPr>
          <w:i/>
          <w:iCs/>
          <w:lang w:val="en-GB"/>
        </w:rPr>
        <w:t>American Journal of Public Health</w:t>
      </w:r>
      <w:r w:rsidRPr="00C20632">
        <w:rPr>
          <w:lang w:val="en-GB"/>
        </w:rPr>
        <w:t xml:space="preserve">, </w:t>
      </w:r>
      <w:r w:rsidRPr="00C20632">
        <w:rPr>
          <w:i/>
          <w:iCs/>
          <w:lang w:val="en-GB"/>
        </w:rPr>
        <w:t>103</w:t>
      </w:r>
      <w:r w:rsidRPr="00C20632">
        <w:rPr>
          <w:lang w:val="en-GB"/>
        </w:rPr>
        <w:t>(9), 1589–1596.</w:t>
      </w:r>
    </w:p>
    <w:p w14:paraId="6EA8333B" w14:textId="77777777" w:rsidR="00C20632" w:rsidRPr="00C20632" w:rsidRDefault="00C20632" w:rsidP="00C20632">
      <w:pPr>
        <w:pStyle w:val="Bibliography"/>
        <w:rPr>
          <w:lang w:val="en-GB"/>
        </w:rPr>
      </w:pPr>
      <w:r w:rsidRPr="00C20632">
        <w:rPr>
          <w:lang w:val="en-GB"/>
        </w:rPr>
        <w:t xml:space="preserve">Cole-Hunter, T., Morawska, L., Stewart, I., Jayaratne, R., &amp; Solomon, C. (2012). Inhaled particle counts on bicycle commute routes of low and high proximity to motorised traffic. </w:t>
      </w:r>
      <w:r w:rsidRPr="00C20632">
        <w:rPr>
          <w:i/>
          <w:iCs/>
          <w:lang w:val="en-GB"/>
        </w:rPr>
        <w:t>Atmospheric Environment</w:t>
      </w:r>
      <w:r w:rsidRPr="00C20632">
        <w:rPr>
          <w:lang w:val="en-GB"/>
        </w:rPr>
        <w:t xml:space="preserve">, </w:t>
      </w:r>
      <w:r w:rsidRPr="00C20632">
        <w:rPr>
          <w:i/>
          <w:iCs/>
          <w:lang w:val="en-GB"/>
        </w:rPr>
        <w:t>61</w:t>
      </w:r>
      <w:r w:rsidRPr="00C20632">
        <w:rPr>
          <w:lang w:val="en-GB"/>
        </w:rPr>
        <w:t>, 197–203. https://doi.org/10.1016/j.atmosenv.2012.06.041</w:t>
      </w:r>
    </w:p>
    <w:p w14:paraId="45C2563E" w14:textId="77777777" w:rsidR="00C20632" w:rsidRPr="00C20632" w:rsidRDefault="00C20632" w:rsidP="00C20632">
      <w:pPr>
        <w:pStyle w:val="Bibliography"/>
        <w:rPr>
          <w:lang w:val="en-GB"/>
        </w:rPr>
      </w:pPr>
      <w:r w:rsidRPr="00C20632">
        <w:rPr>
          <w:lang w:val="en-GB"/>
        </w:rPr>
        <w:t xml:space="preserve">Davies, G., &amp; Whyatt, D. (2009). A least-cost approach to personal exposure reduction. </w:t>
      </w:r>
      <w:r w:rsidRPr="00C20632">
        <w:rPr>
          <w:i/>
          <w:iCs/>
          <w:lang w:val="en-GB"/>
        </w:rPr>
        <w:t>Transactions in GIS</w:t>
      </w:r>
      <w:r w:rsidRPr="00C20632">
        <w:rPr>
          <w:lang w:val="en-GB"/>
        </w:rPr>
        <w:t xml:space="preserve">, </w:t>
      </w:r>
      <w:r w:rsidRPr="00C20632">
        <w:rPr>
          <w:i/>
          <w:iCs/>
          <w:lang w:val="en-GB"/>
        </w:rPr>
        <w:t>13</w:t>
      </w:r>
      <w:r w:rsidRPr="00C20632">
        <w:rPr>
          <w:lang w:val="en-GB"/>
        </w:rPr>
        <w:t>(2), 229–246.</w:t>
      </w:r>
    </w:p>
    <w:p w14:paraId="4B737372" w14:textId="77777777" w:rsidR="00C20632" w:rsidRPr="00C20632" w:rsidRDefault="00C20632" w:rsidP="00C20632">
      <w:pPr>
        <w:pStyle w:val="Bibliography"/>
        <w:rPr>
          <w:lang w:val="en-GB"/>
        </w:rPr>
      </w:pPr>
      <w:r w:rsidRPr="00C20632">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C20632">
        <w:rPr>
          <w:lang w:val="en-GB"/>
        </w:rPr>
        <w:t>. (2002, July 18). http://data.europa.eu/eli/dir/2002/49/oj/eng</w:t>
      </w:r>
    </w:p>
    <w:p w14:paraId="2720BDF9" w14:textId="77777777" w:rsidR="00C20632" w:rsidRPr="00C20632" w:rsidRDefault="00C20632" w:rsidP="00C20632">
      <w:pPr>
        <w:pStyle w:val="Bibliography"/>
        <w:rPr>
          <w:lang w:val="en-GB"/>
        </w:rPr>
      </w:pPr>
      <w:r w:rsidRPr="00C20632">
        <w:rPr>
          <w:lang w:val="en-GB"/>
        </w:rPr>
        <w:t xml:space="preserve">Gaffuri, J. (2012). Toward web mapping with vector data. </w:t>
      </w:r>
      <w:r w:rsidRPr="00C20632">
        <w:rPr>
          <w:i/>
          <w:iCs/>
          <w:lang w:val="en-GB"/>
        </w:rPr>
        <w:t>International Conference on Geographic Information Science</w:t>
      </w:r>
      <w:r w:rsidRPr="00C20632">
        <w:rPr>
          <w:lang w:val="en-GB"/>
        </w:rPr>
        <w:t>, 87–101.</w:t>
      </w:r>
    </w:p>
    <w:p w14:paraId="2E24BFF7" w14:textId="77777777" w:rsidR="00C20632" w:rsidRPr="00C20632" w:rsidRDefault="00C20632" w:rsidP="00C20632">
      <w:pPr>
        <w:pStyle w:val="Bibliography"/>
        <w:rPr>
          <w:lang w:val="en-GB"/>
        </w:rPr>
      </w:pPr>
      <w:r w:rsidRPr="00C20632">
        <w:rPr>
          <w:lang w:val="en-GB"/>
        </w:rPr>
        <w:lastRenderedPageBreak/>
        <w:t xml:space="preserve">Genuit, K. (1999). The use of psychoacoustic parameters combined with A-weighted SPL in noise description. </w:t>
      </w:r>
      <w:r w:rsidRPr="00C20632">
        <w:rPr>
          <w:i/>
          <w:iCs/>
          <w:lang w:val="en-GB"/>
        </w:rPr>
        <w:t>INTER-NOISE and NOISE-CON Congress and Conference Proceedings</w:t>
      </w:r>
      <w:r w:rsidRPr="00C20632">
        <w:rPr>
          <w:lang w:val="en-GB"/>
        </w:rPr>
        <w:t xml:space="preserve">, </w:t>
      </w:r>
      <w:r w:rsidRPr="00C20632">
        <w:rPr>
          <w:i/>
          <w:iCs/>
          <w:lang w:val="en-GB"/>
        </w:rPr>
        <w:t>1999</w:t>
      </w:r>
      <w:r w:rsidRPr="00C20632">
        <w:rPr>
          <w:lang w:val="en-GB"/>
        </w:rPr>
        <w:t>, 1887–1892.</w:t>
      </w:r>
    </w:p>
    <w:p w14:paraId="52E53DA5" w14:textId="77777777" w:rsidR="00C20632" w:rsidRPr="00C20632" w:rsidRDefault="00C20632" w:rsidP="00C20632">
      <w:pPr>
        <w:pStyle w:val="Bibliography"/>
        <w:rPr>
          <w:lang w:val="en-GB"/>
        </w:rPr>
      </w:pPr>
      <w:r w:rsidRPr="00C20632">
        <w:rPr>
          <w:lang w:val="en-GB"/>
        </w:rPr>
        <w:t xml:space="preserve">Goldberg, A. V., &amp; Harrelson, C. (2005). Computing the shortest path: A search meets graph theory. </w:t>
      </w:r>
      <w:r w:rsidRPr="00C20632">
        <w:rPr>
          <w:i/>
          <w:iCs/>
          <w:lang w:val="en-GB"/>
        </w:rPr>
        <w:t>Proceedings of the Sixteenth Annual ACM-SIAM Symposium on Discrete Algorithms</w:t>
      </w:r>
      <w:r w:rsidRPr="00C20632">
        <w:rPr>
          <w:lang w:val="en-GB"/>
        </w:rPr>
        <w:t>, 156–165.</w:t>
      </w:r>
    </w:p>
    <w:p w14:paraId="3F7AD7C1" w14:textId="77777777" w:rsidR="00C20632" w:rsidRPr="00C20632" w:rsidRDefault="00C20632" w:rsidP="00C20632">
      <w:pPr>
        <w:pStyle w:val="Bibliography"/>
        <w:rPr>
          <w:lang w:val="en-GB"/>
        </w:rPr>
      </w:pPr>
      <w:r w:rsidRPr="00C20632">
        <w:rPr>
          <w:lang w:val="en-GB"/>
        </w:rPr>
        <w:t xml:space="preserve">Guski, R., Schreckenberg, D., &amp; Schuemer, R. (2017). WHO environmental noise guidelines for the European region: A systematic review on environmental noise and annoyance. </w:t>
      </w:r>
      <w:r w:rsidRPr="00C20632">
        <w:rPr>
          <w:i/>
          <w:iCs/>
          <w:lang w:val="en-GB"/>
        </w:rPr>
        <w:t>International Journal of Environmental Research and Public Health</w:t>
      </w:r>
      <w:r w:rsidRPr="00C20632">
        <w:rPr>
          <w:lang w:val="en-GB"/>
        </w:rPr>
        <w:t xml:space="preserve">, </w:t>
      </w:r>
      <w:r w:rsidRPr="00C20632">
        <w:rPr>
          <w:i/>
          <w:iCs/>
          <w:lang w:val="en-GB"/>
        </w:rPr>
        <w:t>14</w:t>
      </w:r>
      <w:r w:rsidRPr="00C20632">
        <w:rPr>
          <w:lang w:val="en-GB"/>
        </w:rPr>
        <w:t>(12), 1539.</w:t>
      </w:r>
    </w:p>
    <w:p w14:paraId="66B3E7C5" w14:textId="77777777" w:rsidR="00C20632" w:rsidRPr="00C20632" w:rsidRDefault="00C20632" w:rsidP="00C20632">
      <w:pPr>
        <w:pStyle w:val="Bibliography"/>
        <w:rPr>
          <w:lang w:val="en-GB"/>
        </w:rPr>
      </w:pPr>
      <w:r w:rsidRPr="00C20632">
        <w:rPr>
          <w:lang w:val="en-GB"/>
        </w:rPr>
        <w:t xml:space="preserve">Hasenfratz, D., Arn, T., de Concini, I., Saukh, O., &amp; Thiele, L. (2015). Health-optimal routing in urban areas. </w:t>
      </w:r>
      <w:r w:rsidRPr="00C20632">
        <w:rPr>
          <w:i/>
          <w:iCs/>
          <w:lang w:val="en-GB"/>
        </w:rPr>
        <w:t>Proceedings of the 14th International Conference on Information Processing in Sensor Networks</w:t>
      </w:r>
      <w:r w:rsidRPr="00C20632">
        <w:rPr>
          <w:lang w:val="en-GB"/>
        </w:rPr>
        <w:t>, 398–399.</w:t>
      </w:r>
    </w:p>
    <w:p w14:paraId="1ECF568C" w14:textId="77777777" w:rsidR="00C20632" w:rsidRPr="00C20632" w:rsidRDefault="00C20632" w:rsidP="00C20632">
      <w:pPr>
        <w:pStyle w:val="Bibliography"/>
        <w:rPr>
          <w:lang w:val="en-GB"/>
        </w:rPr>
      </w:pPr>
      <w:r w:rsidRPr="00C20632">
        <w:rPr>
          <w:i/>
          <w:iCs/>
          <w:lang w:val="en-GB"/>
        </w:rPr>
        <w:t>Helsingin kaupungin meluselvitys 2017</w:t>
      </w:r>
      <w:r w:rsidRPr="00C20632">
        <w:rPr>
          <w:lang w:val="en-GB"/>
        </w:rPr>
        <w:t>. (2017). https://www.hel.fi/helsinki/fi/asuminen-ja-ymparisto/ymparistonsuojelu/ilmanlaatu-ja-melu/selvitys/</w:t>
      </w:r>
    </w:p>
    <w:p w14:paraId="1337F481" w14:textId="77777777" w:rsidR="00C20632" w:rsidRPr="00C20632" w:rsidRDefault="00C20632" w:rsidP="00C20632">
      <w:pPr>
        <w:pStyle w:val="Bibliography"/>
        <w:rPr>
          <w:lang w:val="en-GB"/>
        </w:rPr>
      </w:pPr>
      <w:r w:rsidRPr="00C20632">
        <w:rPr>
          <w:lang w:val="en-GB"/>
        </w:rPr>
        <w:t xml:space="preserve">Hertel, O., Hvidberg, M., Ketzel, M., Storm, L., &amp; Stausgaard, L. (2008). A proper choice of route significantly reduces air pollution exposure—A study on bicycle and bus trips in urban streets. </w:t>
      </w:r>
      <w:r w:rsidRPr="00C20632">
        <w:rPr>
          <w:i/>
          <w:iCs/>
          <w:lang w:val="en-GB"/>
        </w:rPr>
        <w:t>Science of The Total Environment</w:t>
      </w:r>
      <w:r w:rsidRPr="00C20632">
        <w:rPr>
          <w:lang w:val="en-GB"/>
        </w:rPr>
        <w:t xml:space="preserve">, </w:t>
      </w:r>
      <w:r w:rsidRPr="00C20632">
        <w:rPr>
          <w:i/>
          <w:iCs/>
          <w:lang w:val="en-GB"/>
        </w:rPr>
        <w:t>389</w:t>
      </w:r>
      <w:r w:rsidRPr="00C20632">
        <w:rPr>
          <w:lang w:val="en-GB"/>
        </w:rPr>
        <w:t>(1), 58–70. https://doi.org/10.1016/j.scitotenv.2007.08.058</w:t>
      </w:r>
    </w:p>
    <w:p w14:paraId="64ABC2D1" w14:textId="77777777" w:rsidR="00C20632" w:rsidRPr="00C20632" w:rsidRDefault="00C20632" w:rsidP="00C20632">
      <w:pPr>
        <w:pStyle w:val="Bibliography"/>
        <w:rPr>
          <w:lang w:val="en-GB"/>
        </w:rPr>
      </w:pPr>
      <w:r w:rsidRPr="00C20632">
        <w:rPr>
          <w:i/>
          <w:iCs/>
          <w:lang w:val="en-GB"/>
        </w:rPr>
        <w:t>International Standard ISO 226: 1987</w:t>
      </w:r>
      <w:r w:rsidRPr="00C20632">
        <w:rPr>
          <w:lang w:val="en-GB"/>
        </w:rPr>
        <w:t>. (n.d.). International Organization for Standardization, Geneva, Switzerland.</w:t>
      </w:r>
    </w:p>
    <w:p w14:paraId="2C5DB07B" w14:textId="77777777" w:rsidR="00C20632" w:rsidRPr="00C20632" w:rsidRDefault="00C20632" w:rsidP="00C20632">
      <w:pPr>
        <w:pStyle w:val="Bibliography"/>
        <w:rPr>
          <w:lang w:val="en-GB"/>
        </w:rPr>
      </w:pPr>
      <w:r w:rsidRPr="00C20632">
        <w:rPr>
          <w:lang w:val="en-GB"/>
        </w:rPr>
        <w:t xml:space="preserve">Ising, H., Dienel, D., Günther, T., &amp; Markert, B. (1980). Health effects of traffic noise. </w:t>
      </w:r>
      <w:r w:rsidRPr="00C20632">
        <w:rPr>
          <w:i/>
          <w:iCs/>
          <w:lang w:val="en-GB"/>
        </w:rPr>
        <w:t>International Archives of Occupational and Environmental Health</w:t>
      </w:r>
      <w:r w:rsidRPr="00C20632">
        <w:rPr>
          <w:lang w:val="en-GB"/>
        </w:rPr>
        <w:t xml:space="preserve">, </w:t>
      </w:r>
      <w:r w:rsidRPr="00C20632">
        <w:rPr>
          <w:i/>
          <w:iCs/>
          <w:lang w:val="en-GB"/>
        </w:rPr>
        <w:t>47</w:t>
      </w:r>
      <w:r w:rsidRPr="00C20632">
        <w:rPr>
          <w:lang w:val="en-GB"/>
        </w:rPr>
        <w:t>(2), 179–190.</w:t>
      </w:r>
    </w:p>
    <w:p w14:paraId="21482F62" w14:textId="77777777" w:rsidR="00C20632" w:rsidRPr="00C20632" w:rsidRDefault="00C20632" w:rsidP="00C20632">
      <w:pPr>
        <w:pStyle w:val="Bibliography"/>
        <w:rPr>
          <w:lang w:val="en-GB"/>
        </w:rPr>
      </w:pPr>
      <w:r w:rsidRPr="00C20632">
        <w:rPr>
          <w:lang w:val="en-GB"/>
        </w:rPr>
        <w:t xml:space="preserve">Jäppinen, S., Toivonen, T., &amp; Salonen, M. (2013). Modelling the potential effect of shared bicycles on public transport travel times in Greater Helsinki: An open data approach. </w:t>
      </w:r>
      <w:r w:rsidRPr="00C20632">
        <w:rPr>
          <w:i/>
          <w:iCs/>
          <w:lang w:val="en-GB"/>
        </w:rPr>
        <w:t>Applied Geography</w:t>
      </w:r>
      <w:r w:rsidRPr="00C20632">
        <w:rPr>
          <w:lang w:val="en-GB"/>
        </w:rPr>
        <w:t xml:space="preserve">, </w:t>
      </w:r>
      <w:r w:rsidRPr="00C20632">
        <w:rPr>
          <w:i/>
          <w:iCs/>
          <w:lang w:val="en-GB"/>
        </w:rPr>
        <w:t>43</w:t>
      </w:r>
      <w:r w:rsidRPr="00C20632">
        <w:rPr>
          <w:lang w:val="en-GB"/>
        </w:rPr>
        <w:t>, 13–24. https://doi.org/10.1016/j.apgeog.2013.05.010</w:t>
      </w:r>
    </w:p>
    <w:p w14:paraId="694E8E21" w14:textId="77777777" w:rsidR="00C20632" w:rsidRPr="00C20632" w:rsidRDefault="00C20632" w:rsidP="00C20632">
      <w:pPr>
        <w:pStyle w:val="Bibliography"/>
        <w:rPr>
          <w:lang w:val="en-GB"/>
        </w:rPr>
      </w:pPr>
      <w:r w:rsidRPr="00C20632">
        <w:rPr>
          <w:lang w:val="en-GB"/>
        </w:rPr>
        <w:t xml:space="preserve">Jarno Kokkonen, Kontkanen, O., &amp; Maijala, P. (2016). CNOSSOS-EU Noise Model Implementation in Finland. </w:t>
      </w:r>
      <w:r w:rsidRPr="00C20632">
        <w:rPr>
          <w:i/>
          <w:iCs/>
          <w:lang w:val="en-GB"/>
        </w:rPr>
        <w:t>ResearchGate</w:t>
      </w:r>
      <w:r w:rsidRPr="00C20632">
        <w:rPr>
          <w:lang w:val="en-GB"/>
        </w:rPr>
        <w:t xml:space="preserve">, </w:t>
      </w:r>
      <w:r w:rsidRPr="00C20632">
        <w:rPr>
          <w:i/>
          <w:iCs/>
          <w:lang w:val="en-GB"/>
        </w:rPr>
        <w:t>38</w:t>
      </w:r>
      <w:r w:rsidRPr="00C20632">
        <w:rPr>
          <w:lang w:val="en-GB"/>
        </w:rPr>
        <w:t>. https://www.researchgate.net/publication/307907554_CNOSSOS-EU_Noise_Model_Implementation_in_Finland</w:t>
      </w:r>
    </w:p>
    <w:p w14:paraId="05AF656E" w14:textId="77777777" w:rsidR="00C20632" w:rsidRPr="00C20632" w:rsidRDefault="00C20632" w:rsidP="00C20632">
      <w:pPr>
        <w:pStyle w:val="Bibliography"/>
        <w:rPr>
          <w:lang w:val="en-GB"/>
        </w:rPr>
      </w:pPr>
      <w:r w:rsidRPr="00C20632">
        <w:rPr>
          <w:lang w:val="en-GB"/>
        </w:rPr>
        <w:t xml:space="preserve">Jasika, N., Alispahic, N., Elma, A., Ilvana, K., Elma, L., &amp; Nosovic, N. (2012). Dijkstra’s shortest path algorithm serial and parallel execution performance analysis. </w:t>
      </w:r>
      <w:r w:rsidRPr="00C20632">
        <w:rPr>
          <w:i/>
          <w:iCs/>
          <w:lang w:val="en-GB"/>
        </w:rPr>
        <w:t>2012 Proceedings of the 35th International Convention MIPRO</w:t>
      </w:r>
      <w:r w:rsidRPr="00C20632">
        <w:rPr>
          <w:lang w:val="en-GB"/>
        </w:rPr>
        <w:t>, 1811–1815.</w:t>
      </w:r>
    </w:p>
    <w:p w14:paraId="34D2CD7B" w14:textId="77777777" w:rsidR="00C20632" w:rsidRPr="00C20632" w:rsidRDefault="00C20632" w:rsidP="00C20632">
      <w:pPr>
        <w:pStyle w:val="Bibliography"/>
        <w:rPr>
          <w:lang w:val="en-GB"/>
        </w:rPr>
      </w:pPr>
      <w:r w:rsidRPr="00C20632">
        <w:rPr>
          <w:lang w:val="en-GB"/>
        </w:rPr>
        <w:t xml:space="preserve">Jonasson, H. G., &amp; Storeheier, S. (2001). </w:t>
      </w:r>
      <w:r w:rsidRPr="00C20632">
        <w:rPr>
          <w:i/>
          <w:iCs/>
          <w:lang w:val="en-GB"/>
        </w:rPr>
        <w:t>Nord 2000. New Nordic prediction method for road traffic noise</w:t>
      </w:r>
      <w:r w:rsidRPr="00C20632">
        <w:rPr>
          <w:lang w:val="en-GB"/>
        </w:rPr>
        <w:t>.</w:t>
      </w:r>
    </w:p>
    <w:p w14:paraId="1621BB15" w14:textId="77777777" w:rsidR="00C20632" w:rsidRPr="00C20632" w:rsidRDefault="00C20632" w:rsidP="00C20632">
      <w:pPr>
        <w:pStyle w:val="Bibliography"/>
        <w:rPr>
          <w:lang w:val="en-GB"/>
        </w:rPr>
      </w:pPr>
      <w:r w:rsidRPr="00C20632">
        <w:rPr>
          <w:lang w:val="en-GB"/>
        </w:rPr>
        <w:lastRenderedPageBreak/>
        <w:t xml:space="preserve">Kephalopoulos, S., Paviotti, M., &amp; Anfosso-Lédée, F. (2012). </w:t>
      </w:r>
      <w:r w:rsidRPr="00C20632">
        <w:rPr>
          <w:i/>
          <w:iCs/>
          <w:lang w:val="en-GB"/>
        </w:rPr>
        <w:t>Common noise assessment methods in Europe (CNOSSOS-EU)</w:t>
      </w:r>
      <w:r w:rsidRPr="00C20632">
        <w:rPr>
          <w:lang w:val="en-GB"/>
        </w:rPr>
        <w:t>.</w:t>
      </w:r>
    </w:p>
    <w:p w14:paraId="2712CE7A" w14:textId="77777777" w:rsidR="00C20632" w:rsidRPr="00C20632" w:rsidRDefault="00C20632" w:rsidP="00C20632">
      <w:pPr>
        <w:pStyle w:val="Bibliography"/>
        <w:rPr>
          <w:lang w:val="en-GB"/>
        </w:rPr>
      </w:pPr>
      <w:r w:rsidRPr="00C20632">
        <w:rPr>
          <w:lang w:val="en-GB"/>
        </w:rPr>
        <w:t xml:space="preserve">Kumar, P., Nigam, S. P., &amp; Kumar, N. (2014). Vehicular traffic noise modeling using artificial neural network approach. </w:t>
      </w:r>
      <w:r w:rsidRPr="00C20632">
        <w:rPr>
          <w:i/>
          <w:iCs/>
          <w:lang w:val="en-GB"/>
        </w:rPr>
        <w:t>Transportation Research Part C: Emerging Technologies</w:t>
      </w:r>
      <w:r w:rsidRPr="00C20632">
        <w:rPr>
          <w:lang w:val="en-GB"/>
        </w:rPr>
        <w:t xml:space="preserve">, </w:t>
      </w:r>
      <w:r w:rsidRPr="00C20632">
        <w:rPr>
          <w:i/>
          <w:iCs/>
          <w:lang w:val="en-GB"/>
        </w:rPr>
        <w:t>40</w:t>
      </w:r>
      <w:r w:rsidRPr="00C20632">
        <w:rPr>
          <w:lang w:val="en-GB"/>
        </w:rPr>
        <w:t>, 111–122.</w:t>
      </w:r>
    </w:p>
    <w:p w14:paraId="1787DA7E" w14:textId="77777777" w:rsidR="00C20632" w:rsidRPr="00C20632" w:rsidRDefault="00C20632" w:rsidP="00C20632">
      <w:pPr>
        <w:pStyle w:val="Bibliography"/>
        <w:rPr>
          <w:lang w:val="en-GB"/>
        </w:rPr>
      </w:pPr>
      <w:r w:rsidRPr="00C20632">
        <w:rPr>
          <w:i/>
          <w:iCs/>
          <w:lang w:val="en-GB"/>
        </w:rPr>
        <w:t>Leaflet</w:t>
      </w:r>
      <w:r w:rsidRPr="00C20632">
        <w:rPr>
          <w:lang w:val="en-GB"/>
        </w:rPr>
        <w:t>. (n.d.). https://leafletjs.com/ (accessed on 23 February 2020)</w:t>
      </w:r>
    </w:p>
    <w:p w14:paraId="51D5C1C7" w14:textId="77777777" w:rsidR="00C20632" w:rsidRPr="00C20632" w:rsidRDefault="00C20632" w:rsidP="00C20632">
      <w:pPr>
        <w:pStyle w:val="Bibliography"/>
        <w:rPr>
          <w:lang w:val="en-GB"/>
        </w:rPr>
      </w:pPr>
      <w:r w:rsidRPr="00C20632">
        <w:rPr>
          <w:lang w:val="en-GB"/>
        </w:rPr>
        <w:t xml:space="preserve">Lienert, C., Jenny, B., Schnabel, O., &amp; Hurni, L. (2012). Current trends in vector-based Internet mapping: A technical review. In </w:t>
      </w:r>
      <w:r w:rsidRPr="00C20632">
        <w:rPr>
          <w:i/>
          <w:iCs/>
          <w:lang w:val="en-GB"/>
        </w:rPr>
        <w:t>Online maps with APIs and WebServices</w:t>
      </w:r>
      <w:r w:rsidRPr="00C20632">
        <w:rPr>
          <w:lang w:val="en-GB"/>
        </w:rPr>
        <w:t xml:space="preserve"> (pp. 23–36). Springer.</w:t>
      </w:r>
    </w:p>
    <w:p w14:paraId="1077DD5E" w14:textId="77777777" w:rsidR="00C20632" w:rsidRPr="00C20632" w:rsidRDefault="00C20632" w:rsidP="00C20632">
      <w:pPr>
        <w:pStyle w:val="Bibliography"/>
        <w:rPr>
          <w:lang w:val="en-GB"/>
        </w:rPr>
      </w:pPr>
      <w:r w:rsidRPr="00C20632">
        <w:rPr>
          <w:lang w:val="en-GB"/>
        </w:rPr>
        <w:t xml:space="preserve">Lu, X. (2005). An investigation on service-oriented architecture for constructing distributed web gis application. </w:t>
      </w:r>
      <w:r w:rsidRPr="00C20632">
        <w:rPr>
          <w:i/>
          <w:iCs/>
          <w:lang w:val="en-GB"/>
        </w:rPr>
        <w:t>2005 IEEE International Conference on Services Computing (SCC’05) Vol-1</w:t>
      </w:r>
      <w:r w:rsidRPr="00C20632">
        <w:rPr>
          <w:lang w:val="en-GB"/>
        </w:rPr>
        <w:t xml:space="preserve">, </w:t>
      </w:r>
      <w:r w:rsidRPr="00C20632">
        <w:rPr>
          <w:i/>
          <w:iCs/>
          <w:lang w:val="en-GB"/>
        </w:rPr>
        <w:t>1</w:t>
      </w:r>
      <w:r w:rsidRPr="00C20632">
        <w:rPr>
          <w:lang w:val="en-GB"/>
        </w:rPr>
        <w:t>, 191–197.</w:t>
      </w:r>
    </w:p>
    <w:p w14:paraId="61740C1B" w14:textId="77777777" w:rsidR="00C20632" w:rsidRPr="00C20632" w:rsidRDefault="00C20632" w:rsidP="00C20632">
      <w:pPr>
        <w:pStyle w:val="Bibliography"/>
        <w:rPr>
          <w:lang w:val="en-GB"/>
        </w:rPr>
      </w:pPr>
      <w:r w:rsidRPr="00C20632">
        <w:rPr>
          <w:lang w:val="en-GB"/>
        </w:rPr>
        <w:t xml:space="preserve">Lwin, K. K., &amp; Murayama, Y. (2011). Modelling of urban green space walkability: Eco-friendly walk score calculator. </w:t>
      </w:r>
      <w:r w:rsidRPr="00C20632">
        <w:rPr>
          <w:i/>
          <w:iCs/>
          <w:lang w:val="en-GB"/>
        </w:rPr>
        <w:t>Computers, Environment and Urban Systems</w:t>
      </w:r>
      <w:r w:rsidRPr="00C20632">
        <w:rPr>
          <w:lang w:val="en-GB"/>
        </w:rPr>
        <w:t xml:space="preserve">, </w:t>
      </w:r>
      <w:r w:rsidRPr="00C20632">
        <w:rPr>
          <w:i/>
          <w:iCs/>
          <w:lang w:val="en-GB"/>
        </w:rPr>
        <w:t>35</w:t>
      </w:r>
      <w:r w:rsidRPr="00C20632">
        <w:rPr>
          <w:lang w:val="en-GB"/>
        </w:rPr>
        <w:t>(5), 408–420. https://doi.org/10.1016/j.compenvurbsys.2011.05.002</w:t>
      </w:r>
    </w:p>
    <w:p w14:paraId="3C01410C" w14:textId="77777777" w:rsidR="00C20632" w:rsidRPr="00C20632" w:rsidRDefault="00C20632" w:rsidP="00C20632">
      <w:pPr>
        <w:pStyle w:val="Bibliography"/>
        <w:rPr>
          <w:lang w:val="en-GB"/>
        </w:rPr>
      </w:pPr>
      <w:r w:rsidRPr="00C20632">
        <w:rPr>
          <w:lang w:val="en-GB"/>
        </w:rPr>
        <w:t xml:space="preserve">Lwin, K. K., &amp; Murayama, Y. (2013). Smart eco-path finder for mobile GIS users. </w:t>
      </w:r>
      <w:r w:rsidRPr="00C20632">
        <w:rPr>
          <w:i/>
          <w:iCs/>
          <w:lang w:val="en-GB"/>
        </w:rPr>
        <w:t>URISA Journal</w:t>
      </w:r>
      <w:r w:rsidRPr="00C20632">
        <w:rPr>
          <w:lang w:val="en-GB"/>
        </w:rPr>
        <w:t xml:space="preserve">, </w:t>
      </w:r>
      <w:r w:rsidRPr="00C20632">
        <w:rPr>
          <w:i/>
          <w:iCs/>
          <w:lang w:val="en-GB"/>
        </w:rPr>
        <w:t>25</w:t>
      </w:r>
      <w:r w:rsidRPr="00C20632">
        <w:rPr>
          <w:lang w:val="en-GB"/>
        </w:rPr>
        <w:t>(2), 5–14.</w:t>
      </w:r>
    </w:p>
    <w:p w14:paraId="17295004" w14:textId="77777777" w:rsidR="00C20632" w:rsidRPr="00C20632" w:rsidRDefault="00C20632" w:rsidP="00C20632">
      <w:pPr>
        <w:pStyle w:val="Bibliography"/>
        <w:rPr>
          <w:lang w:val="en-GB"/>
        </w:rPr>
      </w:pPr>
      <w:r w:rsidRPr="00C20632">
        <w:rPr>
          <w:lang w:val="en-GB"/>
        </w:rPr>
        <w:t xml:space="preserve">Maghelal, P. K., &amp; Capp, C. J. (2011). Walkability: A Review of Existing Pedestrian Indices. </w:t>
      </w:r>
      <w:r w:rsidRPr="00C20632">
        <w:rPr>
          <w:i/>
          <w:iCs/>
          <w:lang w:val="en-GB"/>
        </w:rPr>
        <w:t>Journal of the Urban &amp; Regional Information Systems Association</w:t>
      </w:r>
      <w:r w:rsidRPr="00C20632">
        <w:rPr>
          <w:lang w:val="en-GB"/>
        </w:rPr>
        <w:t xml:space="preserve">, </w:t>
      </w:r>
      <w:r w:rsidRPr="00C20632">
        <w:rPr>
          <w:i/>
          <w:iCs/>
          <w:lang w:val="en-GB"/>
        </w:rPr>
        <w:t>23</w:t>
      </w:r>
      <w:r w:rsidRPr="00C20632">
        <w:rPr>
          <w:lang w:val="en-GB"/>
        </w:rPr>
        <w:t>(2).</w:t>
      </w:r>
    </w:p>
    <w:p w14:paraId="26EF5716" w14:textId="77777777" w:rsidR="00C20632" w:rsidRPr="00C20632" w:rsidRDefault="00C20632" w:rsidP="00C20632">
      <w:pPr>
        <w:pStyle w:val="Bibliography"/>
        <w:rPr>
          <w:lang w:val="en-GB"/>
        </w:rPr>
      </w:pPr>
      <w:r w:rsidRPr="00C20632">
        <w:rPr>
          <w:lang w:val="en-GB"/>
        </w:rPr>
        <w:t xml:space="preserve">Miedema, H. M., &amp; Oudshoorn, C. G. (2001). Annoyance from transportation noise: Relationships with exposure metrics DNL and DENL and their confidence intervals. </w:t>
      </w:r>
      <w:r w:rsidRPr="00C20632">
        <w:rPr>
          <w:i/>
          <w:iCs/>
          <w:lang w:val="en-GB"/>
        </w:rPr>
        <w:t>Environmental Health Perspectives</w:t>
      </w:r>
      <w:r w:rsidRPr="00C20632">
        <w:rPr>
          <w:lang w:val="en-GB"/>
        </w:rPr>
        <w:t xml:space="preserve">, </w:t>
      </w:r>
      <w:r w:rsidRPr="00C20632">
        <w:rPr>
          <w:i/>
          <w:iCs/>
          <w:lang w:val="en-GB"/>
        </w:rPr>
        <w:t>109</w:t>
      </w:r>
      <w:r w:rsidRPr="00C20632">
        <w:rPr>
          <w:lang w:val="en-GB"/>
        </w:rPr>
        <w:t>(4), 409–416.</w:t>
      </w:r>
    </w:p>
    <w:p w14:paraId="46ECB238" w14:textId="77777777" w:rsidR="00C20632" w:rsidRPr="00C20632" w:rsidRDefault="00C20632" w:rsidP="00C20632">
      <w:pPr>
        <w:pStyle w:val="Bibliography"/>
        <w:rPr>
          <w:lang w:val="en-GB"/>
        </w:rPr>
      </w:pPr>
      <w:r w:rsidRPr="00C20632">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C20632">
        <w:rPr>
          <w:i/>
          <w:iCs/>
          <w:lang w:val="en-GB"/>
        </w:rPr>
        <w:t>International Archives of the Photogrammetry, Remote Sensing &amp; Spatial Information Sciences</w:t>
      </w:r>
      <w:r w:rsidRPr="00C20632">
        <w:rPr>
          <w:lang w:val="en-GB"/>
        </w:rPr>
        <w:t xml:space="preserve">, </w:t>
      </w:r>
      <w:r w:rsidRPr="00C20632">
        <w:rPr>
          <w:i/>
          <w:iCs/>
          <w:lang w:val="en-GB"/>
        </w:rPr>
        <w:t>42</w:t>
      </w:r>
      <w:r w:rsidRPr="00C20632">
        <w:rPr>
          <w:lang w:val="en-GB"/>
        </w:rPr>
        <w:t>.</w:t>
      </w:r>
    </w:p>
    <w:p w14:paraId="017DF646" w14:textId="77777777" w:rsidR="00C20632" w:rsidRPr="00C20632" w:rsidRDefault="00C20632" w:rsidP="00C20632">
      <w:pPr>
        <w:pStyle w:val="Bibliography"/>
        <w:rPr>
          <w:lang w:val="en-GB"/>
        </w:rPr>
      </w:pPr>
      <w:r w:rsidRPr="00C20632">
        <w:rPr>
          <w:lang w:val="en-GB"/>
        </w:rPr>
        <w:t xml:space="preserve">Nielsen, H. L. (1997). </w:t>
      </w:r>
      <w:r w:rsidRPr="00C20632">
        <w:rPr>
          <w:i/>
          <w:iCs/>
          <w:lang w:val="en-GB"/>
        </w:rPr>
        <w:t>Road traffic noise: Nordic prediction method</w:t>
      </w:r>
      <w:r w:rsidRPr="00C20632">
        <w:rPr>
          <w:lang w:val="en-GB"/>
        </w:rPr>
        <w:t>. Nordic Council of Ministers.</w:t>
      </w:r>
    </w:p>
    <w:p w14:paraId="585D8C6E" w14:textId="77777777" w:rsidR="00C20632" w:rsidRPr="00C20632" w:rsidRDefault="00C20632" w:rsidP="00C20632">
      <w:pPr>
        <w:pStyle w:val="Bibliography"/>
        <w:rPr>
          <w:lang w:val="en-GB"/>
        </w:rPr>
      </w:pPr>
      <w:r w:rsidRPr="00C20632">
        <w:rPr>
          <w:lang w:val="en-GB"/>
        </w:rPr>
        <w:t xml:space="preserve">Noto, M., &amp; Sato, H. (2000). A method for the shortest path search by extended Dijkstra algorithm. </w:t>
      </w:r>
      <w:r w:rsidRPr="00C20632">
        <w:rPr>
          <w:i/>
          <w:iCs/>
          <w:lang w:val="en-GB"/>
        </w:rPr>
        <w:t>Smc 2000 Conference Proceedings. 2000 Ieee International Conference on Systems, Man and Cybernetics. “cybernetics Evolving to Systems, Humans, Organizations, and Their Complex Interactions” (Cat. No.0</w:t>
      </w:r>
      <w:r w:rsidRPr="00C20632">
        <w:rPr>
          <w:lang w:val="en-GB"/>
        </w:rPr>
        <w:t xml:space="preserve">, </w:t>
      </w:r>
      <w:r w:rsidRPr="00C20632">
        <w:rPr>
          <w:i/>
          <w:iCs/>
          <w:lang w:val="en-GB"/>
        </w:rPr>
        <w:t>3</w:t>
      </w:r>
      <w:r w:rsidRPr="00C20632">
        <w:rPr>
          <w:lang w:val="en-GB"/>
        </w:rPr>
        <w:t>, 2316–2320 vol.3. https://doi.org/10.1109/ICSMC.2000.886462</w:t>
      </w:r>
    </w:p>
    <w:p w14:paraId="17E1503A" w14:textId="77777777" w:rsidR="00C20632" w:rsidRPr="00C20632" w:rsidRDefault="00C20632" w:rsidP="00C20632">
      <w:pPr>
        <w:pStyle w:val="Bibliography"/>
        <w:rPr>
          <w:lang w:val="en-GB"/>
        </w:rPr>
      </w:pPr>
      <w:r w:rsidRPr="00C20632">
        <w:rPr>
          <w:lang w:val="en-GB"/>
        </w:rPr>
        <w:t xml:space="preserve">Novack, T., Wang, Z., &amp; Zipf, A. (2018). A system for generating customized pleasant pedestrian routes based on OpenStreetMap data. </w:t>
      </w:r>
      <w:r w:rsidRPr="00C20632">
        <w:rPr>
          <w:i/>
          <w:iCs/>
          <w:lang w:val="en-GB"/>
        </w:rPr>
        <w:t>Sensors</w:t>
      </w:r>
      <w:r w:rsidRPr="00C20632">
        <w:rPr>
          <w:lang w:val="en-GB"/>
        </w:rPr>
        <w:t xml:space="preserve">, </w:t>
      </w:r>
      <w:r w:rsidRPr="00C20632">
        <w:rPr>
          <w:i/>
          <w:iCs/>
          <w:lang w:val="en-GB"/>
        </w:rPr>
        <w:t>18</w:t>
      </w:r>
      <w:r w:rsidRPr="00C20632">
        <w:rPr>
          <w:lang w:val="en-GB"/>
        </w:rPr>
        <w:t>(11), 3794.</w:t>
      </w:r>
    </w:p>
    <w:p w14:paraId="39CF6E1A" w14:textId="77777777" w:rsidR="00C20632" w:rsidRPr="00C20632" w:rsidRDefault="00C20632" w:rsidP="00C20632">
      <w:pPr>
        <w:pStyle w:val="Bibliography"/>
        <w:rPr>
          <w:lang w:val="en-GB"/>
        </w:rPr>
      </w:pPr>
      <w:r w:rsidRPr="00C20632">
        <w:rPr>
          <w:i/>
          <w:iCs/>
          <w:lang w:val="en-GB"/>
        </w:rPr>
        <w:t>OpenLayers</w:t>
      </w:r>
      <w:r w:rsidRPr="00C20632">
        <w:rPr>
          <w:lang w:val="en-GB"/>
        </w:rPr>
        <w:t>. (n.d.). https://openlayers.org/ (accessed on 23 February 2020)</w:t>
      </w:r>
    </w:p>
    <w:p w14:paraId="65BFBBA7" w14:textId="77777777" w:rsidR="00C20632" w:rsidRPr="00C20632" w:rsidRDefault="00C20632" w:rsidP="00C20632">
      <w:pPr>
        <w:pStyle w:val="Bibliography"/>
        <w:rPr>
          <w:lang w:val="en-GB"/>
        </w:rPr>
      </w:pPr>
      <w:r w:rsidRPr="00C20632">
        <w:rPr>
          <w:lang w:val="en-GB"/>
        </w:rPr>
        <w:lastRenderedPageBreak/>
        <w:t xml:space="preserve">Ouis, D. (2001). ANNOYANCE FROM ROAD TRAFFIC NOISE: A REVIEW. </w:t>
      </w:r>
      <w:r w:rsidRPr="00C20632">
        <w:rPr>
          <w:i/>
          <w:iCs/>
          <w:lang w:val="en-GB"/>
        </w:rPr>
        <w:t>Journal of Environmental Psychology</w:t>
      </w:r>
      <w:r w:rsidRPr="00C20632">
        <w:rPr>
          <w:lang w:val="en-GB"/>
        </w:rPr>
        <w:t xml:space="preserve">, </w:t>
      </w:r>
      <w:r w:rsidRPr="00C20632">
        <w:rPr>
          <w:i/>
          <w:iCs/>
          <w:lang w:val="en-GB"/>
        </w:rPr>
        <w:t>21</w:t>
      </w:r>
      <w:r w:rsidRPr="00C20632">
        <w:rPr>
          <w:lang w:val="en-GB"/>
        </w:rPr>
        <w:t>(1), 101–120. https://doi.org/10.1006/jevp.2000.0187</w:t>
      </w:r>
    </w:p>
    <w:p w14:paraId="078ED834" w14:textId="77777777" w:rsidR="00C20632" w:rsidRPr="00C20632" w:rsidRDefault="00C20632" w:rsidP="00C20632">
      <w:pPr>
        <w:pStyle w:val="Bibliography"/>
        <w:rPr>
          <w:lang w:val="en-GB"/>
        </w:rPr>
      </w:pPr>
      <w:r w:rsidRPr="00C20632">
        <w:rPr>
          <w:lang w:val="en-GB"/>
        </w:rPr>
        <w:t xml:space="preserve">Parmanen, J. (2007). A-weighted sound pressure level as a loudness/annoyance indicator for environmental sounds – Could it be improved? </w:t>
      </w:r>
      <w:r w:rsidRPr="00C20632">
        <w:rPr>
          <w:i/>
          <w:iCs/>
          <w:lang w:val="en-GB"/>
        </w:rPr>
        <w:t>Applied Acoustics</w:t>
      </w:r>
      <w:r w:rsidRPr="00C20632">
        <w:rPr>
          <w:lang w:val="en-GB"/>
        </w:rPr>
        <w:t xml:space="preserve">, </w:t>
      </w:r>
      <w:r w:rsidRPr="00C20632">
        <w:rPr>
          <w:i/>
          <w:iCs/>
          <w:lang w:val="en-GB"/>
        </w:rPr>
        <w:t>68</w:t>
      </w:r>
      <w:r w:rsidRPr="00C20632">
        <w:rPr>
          <w:lang w:val="en-GB"/>
        </w:rPr>
        <w:t>(1), 58–70. https://doi.org/10.1016/j.apacoust.2006.02.004</w:t>
      </w:r>
    </w:p>
    <w:p w14:paraId="0E08F0E6" w14:textId="77777777" w:rsidR="00C20632" w:rsidRPr="00C20632" w:rsidRDefault="00C20632" w:rsidP="00C20632">
      <w:pPr>
        <w:pStyle w:val="Bibliography"/>
        <w:rPr>
          <w:lang w:val="en-GB"/>
        </w:rPr>
      </w:pPr>
      <w:r w:rsidRPr="00C20632">
        <w:rPr>
          <w:lang w:val="en-GB"/>
        </w:rPr>
        <w:t xml:space="preserve">Passchier-Vermeer W, &amp; Passchier W F. (2000). Noise exposure and public health. </w:t>
      </w:r>
      <w:r w:rsidRPr="00C20632">
        <w:rPr>
          <w:i/>
          <w:iCs/>
          <w:lang w:val="en-GB"/>
        </w:rPr>
        <w:t>Environmental Health Perspectives</w:t>
      </w:r>
      <w:r w:rsidRPr="00C20632">
        <w:rPr>
          <w:lang w:val="en-GB"/>
        </w:rPr>
        <w:t xml:space="preserve">, </w:t>
      </w:r>
      <w:r w:rsidRPr="00C20632">
        <w:rPr>
          <w:i/>
          <w:iCs/>
          <w:lang w:val="en-GB"/>
        </w:rPr>
        <w:t>108</w:t>
      </w:r>
      <w:r w:rsidRPr="00C20632">
        <w:rPr>
          <w:lang w:val="en-GB"/>
        </w:rPr>
        <w:t>(suppl 1), 123–131. https://doi.org/10.1289/ehp.00108s1123</w:t>
      </w:r>
    </w:p>
    <w:p w14:paraId="080E6F44" w14:textId="77777777" w:rsidR="00C20632" w:rsidRPr="00C20632" w:rsidRDefault="00C20632" w:rsidP="00C20632">
      <w:pPr>
        <w:pStyle w:val="Bibliography"/>
        <w:rPr>
          <w:lang w:val="en-GB"/>
        </w:rPr>
      </w:pPr>
      <w:r w:rsidRPr="00C20632">
        <w:rPr>
          <w:lang w:val="en-GB"/>
        </w:rPr>
        <w:t xml:space="preserve">Plaia, A., &amp; Ruggieri, M. (2011). Air quality indices: A review. </w:t>
      </w:r>
      <w:r w:rsidRPr="00C20632">
        <w:rPr>
          <w:i/>
          <w:iCs/>
          <w:lang w:val="en-GB"/>
        </w:rPr>
        <w:t>Reviews in Environmental Science and Bio/Technology</w:t>
      </w:r>
      <w:r w:rsidRPr="00C20632">
        <w:rPr>
          <w:lang w:val="en-GB"/>
        </w:rPr>
        <w:t xml:space="preserve">, </w:t>
      </w:r>
      <w:r w:rsidRPr="00C20632">
        <w:rPr>
          <w:i/>
          <w:iCs/>
          <w:lang w:val="en-GB"/>
        </w:rPr>
        <w:t>10</w:t>
      </w:r>
      <w:r w:rsidRPr="00C20632">
        <w:rPr>
          <w:lang w:val="en-GB"/>
        </w:rPr>
        <w:t>(2), 165–179. https://doi.org/10.1007/s11157-010-9227-2</w:t>
      </w:r>
    </w:p>
    <w:p w14:paraId="2CCF30A9" w14:textId="77777777" w:rsidR="00C20632" w:rsidRPr="00C20632" w:rsidRDefault="00C20632" w:rsidP="00C20632">
      <w:pPr>
        <w:pStyle w:val="Bibliography"/>
        <w:rPr>
          <w:lang w:val="en-GB"/>
        </w:rPr>
      </w:pPr>
      <w:r w:rsidRPr="00C20632">
        <w:rPr>
          <w:i/>
          <w:iCs/>
          <w:lang w:val="en-GB"/>
        </w:rPr>
        <w:t>PostGIS</w:t>
      </w:r>
      <w:r w:rsidRPr="00C20632">
        <w:rPr>
          <w:lang w:val="en-GB"/>
        </w:rPr>
        <w:t>. (n.d.). https://postgis.net/ (accessed on 23 February 2020)</w:t>
      </w:r>
    </w:p>
    <w:p w14:paraId="238A9CA3" w14:textId="77777777" w:rsidR="00C20632" w:rsidRPr="00C20632" w:rsidRDefault="00C20632" w:rsidP="00C20632">
      <w:pPr>
        <w:pStyle w:val="Bibliography"/>
        <w:rPr>
          <w:lang w:val="en-GB"/>
        </w:rPr>
      </w:pPr>
      <w:r w:rsidRPr="00C20632">
        <w:rPr>
          <w:lang w:val="en-GB"/>
        </w:rPr>
        <w:t xml:space="preserve">Pucher, J., &amp; Buehler, R. (2010). Walking and cycling for healthy cities. </w:t>
      </w:r>
      <w:r w:rsidRPr="00C20632">
        <w:rPr>
          <w:i/>
          <w:iCs/>
          <w:lang w:val="en-GB"/>
        </w:rPr>
        <w:t>Built Environment</w:t>
      </w:r>
      <w:r w:rsidRPr="00C20632">
        <w:rPr>
          <w:lang w:val="en-GB"/>
        </w:rPr>
        <w:t xml:space="preserve">, </w:t>
      </w:r>
      <w:r w:rsidRPr="00C20632">
        <w:rPr>
          <w:i/>
          <w:iCs/>
          <w:lang w:val="en-GB"/>
        </w:rPr>
        <w:t>36</w:t>
      </w:r>
      <w:r w:rsidRPr="00C20632">
        <w:rPr>
          <w:lang w:val="en-GB"/>
        </w:rPr>
        <w:t>(4), 391–414.</w:t>
      </w:r>
    </w:p>
    <w:p w14:paraId="17A7D982" w14:textId="77777777" w:rsidR="00C20632" w:rsidRPr="00C20632" w:rsidRDefault="00C20632" w:rsidP="00C20632">
      <w:pPr>
        <w:pStyle w:val="Bibliography"/>
        <w:rPr>
          <w:lang w:val="en-GB"/>
        </w:rPr>
      </w:pPr>
      <w:r w:rsidRPr="00C20632">
        <w:rPr>
          <w:lang w:val="en-GB"/>
        </w:rPr>
        <w:t xml:space="preserve">Qiu, G., &amp; Chen, J. (2018). Web-based 3D map visualization using WebGL. </w:t>
      </w:r>
      <w:r w:rsidRPr="00C20632">
        <w:rPr>
          <w:i/>
          <w:iCs/>
          <w:lang w:val="en-GB"/>
        </w:rPr>
        <w:t>2018 13th IEEE Conference on Industrial Electronics and Applications (ICIEA)</w:t>
      </w:r>
      <w:r w:rsidRPr="00C20632">
        <w:rPr>
          <w:lang w:val="en-GB"/>
        </w:rPr>
        <w:t>, 759–763.</w:t>
      </w:r>
    </w:p>
    <w:p w14:paraId="1D4FFDDC" w14:textId="77777777" w:rsidR="00C20632" w:rsidRPr="00C20632" w:rsidRDefault="00C20632" w:rsidP="00C20632">
      <w:pPr>
        <w:pStyle w:val="Bibliography"/>
        <w:rPr>
          <w:lang w:val="en-GB"/>
        </w:rPr>
      </w:pPr>
      <w:r w:rsidRPr="00C20632">
        <w:rPr>
          <w:lang w:val="en-GB"/>
        </w:rPr>
        <w:t xml:space="preserve">Quercia, D., Schifanella, R., &amp; Aiello, L. M. (2014). The shortest path to happiness: Recommending beautiful, quiet, and happy routes in the city. </w:t>
      </w:r>
      <w:r w:rsidRPr="00C20632">
        <w:rPr>
          <w:i/>
          <w:iCs/>
          <w:lang w:val="en-GB"/>
        </w:rPr>
        <w:t>Proceedings of the 25th ACM Conference on Hypertext and Social Media</w:t>
      </w:r>
      <w:r w:rsidRPr="00C20632">
        <w:rPr>
          <w:lang w:val="en-GB"/>
        </w:rPr>
        <w:t>, 116–125.</w:t>
      </w:r>
    </w:p>
    <w:p w14:paraId="20CAAC27" w14:textId="77777777" w:rsidR="00C20632" w:rsidRPr="00C20632" w:rsidRDefault="00C20632" w:rsidP="00C20632">
      <w:pPr>
        <w:pStyle w:val="Bibliography"/>
        <w:rPr>
          <w:lang w:val="en-GB"/>
        </w:rPr>
      </w:pPr>
      <w:r w:rsidRPr="00C20632">
        <w:rPr>
          <w:lang w:val="en-GB"/>
        </w:rPr>
        <w:t xml:space="preserve">Recio, A., Linares, C., Banegas, J. R., &amp; Díaz, J. (2016). Road traffic noise effects on cardiovascular, respiratory, and metabolic health: An integrative model of biological mechanisms. </w:t>
      </w:r>
      <w:r w:rsidRPr="00C20632">
        <w:rPr>
          <w:i/>
          <w:iCs/>
          <w:lang w:val="en-GB"/>
        </w:rPr>
        <w:t>Environmental Research</w:t>
      </w:r>
      <w:r w:rsidRPr="00C20632">
        <w:rPr>
          <w:lang w:val="en-GB"/>
        </w:rPr>
        <w:t xml:space="preserve">, </w:t>
      </w:r>
      <w:r w:rsidRPr="00C20632">
        <w:rPr>
          <w:i/>
          <w:iCs/>
          <w:lang w:val="en-GB"/>
        </w:rPr>
        <w:t>146</w:t>
      </w:r>
      <w:r w:rsidRPr="00C20632">
        <w:rPr>
          <w:lang w:val="en-GB"/>
        </w:rPr>
        <w:t>, 359–370. https://doi.org/10.1016/j.envres.2015.12.036</w:t>
      </w:r>
    </w:p>
    <w:p w14:paraId="1A3B15BC" w14:textId="77777777" w:rsidR="00C20632" w:rsidRPr="00C20632" w:rsidRDefault="00C20632" w:rsidP="00C20632">
      <w:pPr>
        <w:pStyle w:val="Bibliography"/>
        <w:rPr>
          <w:lang w:val="en-GB"/>
        </w:rPr>
      </w:pPr>
      <w:r w:rsidRPr="00C20632">
        <w:rPr>
          <w:lang w:val="en-GB"/>
        </w:rPr>
        <w:t xml:space="preserve">Ribeiro, P., &amp; Mendes, J. F. (2011). Route planning for soft modes of transport: Healthy routes. </w:t>
      </w:r>
      <w:r w:rsidRPr="00C20632">
        <w:rPr>
          <w:i/>
          <w:iCs/>
          <w:lang w:val="en-GB"/>
        </w:rPr>
        <w:t>WIT Transactions on The Built Environment</w:t>
      </w:r>
      <w:r w:rsidRPr="00C20632">
        <w:rPr>
          <w:lang w:val="en-GB"/>
        </w:rPr>
        <w:t xml:space="preserve">, </w:t>
      </w:r>
      <w:r w:rsidRPr="00C20632">
        <w:rPr>
          <w:i/>
          <w:iCs/>
          <w:lang w:val="en-GB"/>
        </w:rPr>
        <w:t>116</w:t>
      </w:r>
      <w:r w:rsidRPr="00C20632">
        <w:rPr>
          <w:lang w:val="en-GB"/>
        </w:rPr>
        <w:t>, 677–688.</w:t>
      </w:r>
    </w:p>
    <w:p w14:paraId="67BD7E4C" w14:textId="77777777" w:rsidR="00C20632" w:rsidRPr="00C20632" w:rsidRDefault="00C20632" w:rsidP="00C20632">
      <w:pPr>
        <w:pStyle w:val="Bibliography"/>
        <w:rPr>
          <w:lang w:val="en-GB"/>
        </w:rPr>
      </w:pPr>
      <w:r w:rsidRPr="00C20632">
        <w:rPr>
          <w:lang w:val="en-GB"/>
        </w:rPr>
        <w:t xml:space="preserve">Ribeiro, P., &amp; Mendes, J. F. (2013). Healthy routes for active modes in school journeys. </w:t>
      </w:r>
      <w:r w:rsidRPr="00C20632">
        <w:rPr>
          <w:i/>
          <w:iCs/>
          <w:lang w:val="en-GB"/>
        </w:rPr>
        <w:t>International Journal of Sustainable Development and Planning</w:t>
      </w:r>
      <w:r w:rsidRPr="00C20632">
        <w:rPr>
          <w:lang w:val="en-GB"/>
        </w:rPr>
        <w:t xml:space="preserve">, </w:t>
      </w:r>
      <w:r w:rsidRPr="00C20632">
        <w:rPr>
          <w:i/>
          <w:iCs/>
          <w:lang w:val="en-GB"/>
        </w:rPr>
        <w:t>8</w:t>
      </w:r>
      <w:r w:rsidRPr="00C20632">
        <w:rPr>
          <w:lang w:val="en-GB"/>
        </w:rPr>
        <w:t>(4), 591–602.</w:t>
      </w:r>
    </w:p>
    <w:p w14:paraId="6BA321DE" w14:textId="77777777" w:rsidR="00C20632" w:rsidRPr="00C20632" w:rsidRDefault="00C20632" w:rsidP="00C20632">
      <w:pPr>
        <w:pStyle w:val="Bibliography"/>
        <w:rPr>
          <w:lang w:val="en-GB"/>
        </w:rPr>
      </w:pPr>
      <w:r w:rsidRPr="00C20632">
        <w:rPr>
          <w:lang w:val="en-GB"/>
        </w:rPr>
        <w:t xml:space="preserve">Sharker, M. H., Karimi, H. A., &amp; Zgibor, J. C. (2012). Health-optimal routing in pedestrian navigation services. </w:t>
      </w:r>
      <w:r w:rsidRPr="00C20632">
        <w:rPr>
          <w:i/>
          <w:iCs/>
          <w:lang w:val="en-GB"/>
        </w:rPr>
        <w:t>Proceedings of the First ACM SIGSPATIAL International Workshop on Use of GIS in Public Health</w:t>
      </w:r>
      <w:r w:rsidRPr="00C20632">
        <w:rPr>
          <w:lang w:val="en-GB"/>
        </w:rPr>
        <w:t>, 1–10.</w:t>
      </w:r>
    </w:p>
    <w:p w14:paraId="6C572FF1" w14:textId="77777777" w:rsidR="00C20632" w:rsidRPr="00C20632" w:rsidRDefault="00C20632" w:rsidP="00C20632">
      <w:pPr>
        <w:pStyle w:val="Bibliography"/>
        <w:rPr>
          <w:lang w:val="en-GB"/>
        </w:rPr>
      </w:pPr>
      <w:r w:rsidRPr="00C20632">
        <w:rPr>
          <w:lang w:val="en-GB"/>
        </w:rPr>
        <w:t xml:space="preserve">Sheng, N., &amp; Tang, U. W. (2011). Spatial Analysis of Urban Form and Pedestrian Exposure to Traffic Noise. </w:t>
      </w:r>
      <w:r w:rsidRPr="00C20632">
        <w:rPr>
          <w:i/>
          <w:iCs/>
          <w:lang w:val="en-GB"/>
        </w:rPr>
        <w:t>International Journal of Environmental Research and Public Health</w:t>
      </w:r>
      <w:r w:rsidRPr="00C20632">
        <w:rPr>
          <w:lang w:val="en-GB"/>
        </w:rPr>
        <w:t xml:space="preserve">, </w:t>
      </w:r>
      <w:r w:rsidRPr="00C20632">
        <w:rPr>
          <w:i/>
          <w:iCs/>
          <w:lang w:val="en-GB"/>
        </w:rPr>
        <w:t>8</w:t>
      </w:r>
      <w:r w:rsidRPr="00C20632">
        <w:rPr>
          <w:lang w:val="en-GB"/>
        </w:rPr>
        <w:t>(6), 1977–1990. https://doi.org/10.3390/ijerph8061977</w:t>
      </w:r>
    </w:p>
    <w:p w14:paraId="67D718C6" w14:textId="77777777" w:rsidR="00C20632" w:rsidRPr="00C20632" w:rsidRDefault="00C20632" w:rsidP="00C20632">
      <w:pPr>
        <w:pStyle w:val="Bibliography"/>
        <w:rPr>
          <w:lang w:val="en-GB"/>
        </w:rPr>
      </w:pPr>
      <w:r w:rsidRPr="00C20632">
        <w:rPr>
          <w:lang w:val="en-GB"/>
        </w:rPr>
        <w:t xml:space="preserve">Stevens, S. S. (1960). The psychophysics of sensory function. </w:t>
      </w:r>
      <w:r w:rsidRPr="00C20632">
        <w:rPr>
          <w:i/>
          <w:iCs/>
          <w:lang w:val="en-GB"/>
        </w:rPr>
        <w:t>American Scientist</w:t>
      </w:r>
      <w:r w:rsidRPr="00C20632">
        <w:rPr>
          <w:lang w:val="en-GB"/>
        </w:rPr>
        <w:t xml:space="preserve">, </w:t>
      </w:r>
      <w:r w:rsidRPr="00C20632">
        <w:rPr>
          <w:i/>
          <w:iCs/>
          <w:lang w:val="en-GB"/>
        </w:rPr>
        <w:t>48</w:t>
      </w:r>
      <w:r w:rsidRPr="00C20632">
        <w:rPr>
          <w:lang w:val="en-GB"/>
        </w:rPr>
        <w:t>(2), 226–253.</w:t>
      </w:r>
    </w:p>
    <w:p w14:paraId="41DE573F" w14:textId="77777777" w:rsidR="00C20632" w:rsidRPr="00C20632" w:rsidRDefault="00C20632" w:rsidP="00C20632">
      <w:pPr>
        <w:pStyle w:val="Bibliography"/>
        <w:rPr>
          <w:lang w:val="en-GB"/>
        </w:rPr>
      </w:pPr>
      <w:r w:rsidRPr="00C20632">
        <w:rPr>
          <w:lang w:val="en-GB"/>
        </w:rPr>
        <w:t xml:space="preserve">Su, J. G., Winters, M., Nunes, M., &amp; Brauer, M. (2010). Designing a route planner to facilitate and promote cycling in Metro Vancouver, Canada. </w:t>
      </w:r>
      <w:r w:rsidRPr="00C20632">
        <w:rPr>
          <w:i/>
          <w:iCs/>
          <w:lang w:val="en-GB"/>
        </w:rPr>
        <w:t>Transportation Research Part A: Policy and Practice</w:t>
      </w:r>
      <w:r w:rsidRPr="00C20632">
        <w:rPr>
          <w:lang w:val="en-GB"/>
        </w:rPr>
        <w:t xml:space="preserve">, </w:t>
      </w:r>
      <w:r w:rsidRPr="00C20632">
        <w:rPr>
          <w:i/>
          <w:iCs/>
          <w:lang w:val="en-GB"/>
        </w:rPr>
        <w:t>44</w:t>
      </w:r>
      <w:r w:rsidRPr="00C20632">
        <w:rPr>
          <w:lang w:val="en-GB"/>
        </w:rPr>
        <w:t>(7), 495–505. https://doi.org/10.1016/j.tra.2010.03.015</w:t>
      </w:r>
    </w:p>
    <w:p w14:paraId="09C5D445" w14:textId="77777777" w:rsidR="00C20632" w:rsidRPr="00C20632" w:rsidRDefault="00C20632" w:rsidP="00C20632">
      <w:pPr>
        <w:pStyle w:val="Bibliography"/>
        <w:rPr>
          <w:lang w:val="en-GB"/>
        </w:rPr>
      </w:pPr>
      <w:r w:rsidRPr="00C20632">
        <w:rPr>
          <w:lang w:val="en-GB"/>
        </w:rPr>
        <w:lastRenderedPageBreak/>
        <w:t xml:space="preserve">Tainio, M., de Nazelle, A. J., Götschi, T., Kahlmeier, S., Rojas-Rueda, D., Nieuwenhuijsen, M. J., de Sá, T. H., Kelly, P., &amp; Woodcock, J. (2016). Can air pollution negate the health benefits of cycling and walking? </w:t>
      </w:r>
      <w:r w:rsidRPr="00C20632">
        <w:rPr>
          <w:i/>
          <w:iCs/>
          <w:lang w:val="en-GB"/>
        </w:rPr>
        <w:t>Preventive Medicine</w:t>
      </w:r>
      <w:r w:rsidRPr="00C20632">
        <w:rPr>
          <w:lang w:val="en-GB"/>
        </w:rPr>
        <w:t xml:space="preserve">, </w:t>
      </w:r>
      <w:r w:rsidRPr="00C20632">
        <w:rPr>
          <w:i/>
          <w:iCs/>
          <w:lang w:val="en-GB"/>
        </w:rPr>
        <w:t>87</w:t>
      </w:r>
      <w:r w:rsidRPr="00C20632">
        <w:rPr>
          <w:lang w:val="en-GB"/>
        </w:rPr>
        <w:t>, 233–236. https://doi.org/10.1016/j.ypmed.2016.02.002</w:t>
      </w:r>
    </w:p>
    <w:p w14:paraId="056D2061" w14:textId="77777777" w:rsidR="00C20632" w:rsidRPr="00C20632" w:rsidRDefault="00C20632" w:rsidP="00C20632">
      <w:pPr>
        <w:pStyle w:val="Bibliography"/>
        <w:rPr>
          <w:lang w:val="en-GB"/>
        </w:rPr>
      </w:pPr>
      <w:r w:rsidRPr="00C20632">
        <w:rPr>
          <w:lang w:val="en-GB"/>
        </w:rPr>
        <w:t xml:space="preserve">Taleai, M., &amp; Yameqani, A. S. (2018). Integration of GIS, remote sensing and Multi-Criteria Evaluation tools in the search for healthy walking paths. </w:t>
      </w:r>
      <w:r w:rsidRPr="00C20632">
        <w:rPr>
          <w:i/>
          <w:iCs/>
          <w:lang w:val="en-GB"/>
        </w:rPr>
        <w:t>KSCE Journal of Civil Engineering</w:t>
      </w:r>
      <w:r w:rsidRPr="00C20632">
        <w:rPr>
          <w:lang w:val="en-GB"/>
        </w:rPr>
        <w:t xml:space="preserve">, </w:t>
      </w:r>
      <w:r w:rsidRPr="00C20632">
        <w:rPr>
          <w:i/>
          <w:iCs/>
          <w:lang w:val="en-GB"/>
        </w:rPr>
        <w:t>22</w:t>
      </w:r>
      <w:r w:rsidRPr="00C20632">
        <w:rPr>
          <w:lang w:val="en-GB"/>
        </w:rPr>
        <w:t>(1), 279–291.</w:t>
      </w:r>
    </w:p>
    <w:p w14:paraId="467FDD63" w14:textId="77777777" w:rsidR="00C20632" w:rsidRPr="00C20632" w:rsidRDefault="00C20632" w:rsidP="00C20632">
      <w:pPr>
        <w:pStyle w:val="Bibliography"/>
        <w:rPr>
          <w:lang w:val="en-GB"/>
        </w:rPr>
      </w:pPr>
      <w:r w:rsidRPr="00C20632">
        <w:rPr>
          <w:lang w:val="en-GB"/>
        </w:rPr>
        <w:t xml:space="preserve">Toivonen, T., Salonen, M., Tenkanen, H., Saarsalmi, P., Jaakkola, T., &amp; Järvi, J. (2014). Joukkoliikenteellä, autolla ja kävellen: Avoin saavutettavuusaineisto pääkaupunkiseudulta. </w:t>
      </w:r>
      <w:r w:rsidRPr="00C20632">
        <w:rPr>
          <w:i/>
          <w:iCs/>
          <w:lang w:val="en-GB"/>
        </w:rPr>
        <w:t>Terra 126 (2014): 3</w:t>
      </w:r>
      <w:r w:rsidRPr="00C20632">
        <w:rPr>
          <w:lang w:val="en-GB"/>
        </w:rPr>
        <w:t>.</w:t>
      </w:r>
    </w:p>
    <w:p w14:paraId="325D08FD" w14:textId="77777777" w:rsidR="00C20632" w:rsidRPr="00C20632" w:rsidRDefault="00C20632" w:rsidP="00C20632">
      <w:pPr>
        <w:pStyle w:val="Bibliography"/>
        <w:rPr>
          <w:lang w:val="en-GB"/>
        </w:rPr>
      </w:pPr>
      <w:r w:rsidRPr="00C20632">
        <w:rPr>
          <w:lang w:val="en-GB"/>
        </w:rPr>
        <w:t xml:space="preserve">Torija, A. J., &amp; Flindell, I. H. (2015). The subjective effect of low frequency content in road traffic noise. </w:t>
      </w:r>
      <w:r w:rsidRPr="00C20632">
        <w:rPr>
          <w:i/>
          <w:iCs/>
          <w:lang w:val="en-GB"/>
        </w:rPr>
        <w:t>The Journal of the Acoustical Society of America</w:t>
      </w:r>
      <w:r w:rsidRPr="00C20632">
        <w:rPr>
          <w:lang w:val="en-GB"/>
        </w:rPr>
        <w:t xml:space="preserve">, </w:t>
      </w:r>
      <w:r w:rsidRPr="00C20632">
        <w:rPr>
          <w:i/>
          <w:iCs/>
          <w:lang w:val="en-GB"/>
        </w:rPr>
        <w:t>137</w:t>
      </w:r>
      <w:r w:rsidRPr="00C20632">
        <w:rPr>
          <w:lang w:val="en-GB"/>
        </w:rPr>
        <w:t>(1), 189–198. https://doi.org/10.1121/1.4904542</w:t>
      </w:r>
    </w:p>
    <w:p w14:paraId="362EAC93" w14:textId="77777777" w:rsidR="00C20632" w:rsidRPr="00C20632" w:rsidRDefault="00C20632" w:rsidP="00C20632">
      <w:pPr>
        <w:pStyle w:val="Bibliography"/>
        <w:rPr>
          <w:lang w:val="en-GB"/>
        </w:rPr>
      </w:pPr>
      <w:r w:rsidRPr="00C20632">
        <w:rPr>
          <w:lang w:val="en-GB"/>
        </w:rPr>
        <w:t xml:space="preserve">Ueberham, M., Schlink, U., Dijst, M., &amp; Weiland, U. (2019). Cyclists’ Multiple Environmental Urban Exposures—Comparing Subjective and Objective Measurements. </w:t>
      </w:r>
      <w:r w:rsidRPr="00C20632">
        <w:rPr>
          <w:i/>
          <w:iCs/>
          <w:lang w:val="en-GB"/>
        </w:rPr>
        <w:t>Sustainability</w:t>
      </w:r>
      <w:r w:rsidRPr="00C20632">
        <w:rPr>
          <w:lang w:val="en-GB"/>
        </w:rPr>
        <w:t xml:space="preserve">, </w:t>
      </w:r>
      <w:r w:rsidRPr="00C20632">
        <w:rPr>
          <w:i/>
          <w:iCs/>
          <w:lang w:val="en-GB"/>
        </w:rPr>
        <w:t>11</w:t>
      </w:r>
      <w:r w:rsidRPr="00C20632">
        <w:rPr>
          <w:lang w:val="en-GB"/>
        </w:rPr>
        <w:t>(5), 1412. https://doi.org/10.3390/su11051412</w:t>
      </w:r>
    </w:p>
    <w:p w14:paraId="379F5500" w14:textId="77777777" w:rsidR="00C20632" w:rsidRPr="00C20632" w:rsidRDefault="00C20632" w:rsidP="00C20632">
      <w:pPr>
        <w:pStyle w:val="Bibliography"/>
        <w:rPr>
          <w:lang w:val="en-GB"/>
        </w:rPr>
      </w:pPr>
      <w:r w:rsidRPr="00C20632">
        <w:rPr>
          <w:lang w:val="en-GB"/>
        </w:rPr>
        <w:t xml:space="preserve">Van Kempen, E., Casas, M., Pershagen, G., &amp; Foraster, M. (2018). WHO environmental noise guidelines for the European region: A systematic review on environmental noise and cardiovascular and metabolic effects: a summary. </w:t>
      </w:r>
      <w:r w:rsidRPr="00C20632">
        <w:rPr>
          <w:i/>
          <w:iCs/>
          <w:lang w:val="en-GB"/>
        </w:rPr>
        <w:t>International Journal of Environmental Research and Public Health</w:t>
      </w:r>
      <w:r w:rsidRPr="00C20632">
        <w:rPr>
          <w:lang w:val="en-GB"/>
        </w:rPr>
        <w:t xml:space="preserve">, </w:t>
      </w:r>
      <w:r w:rsidRPr="00C20632">
        <w:rPr>
          <w:i/>
          <w:iCs/>
          <w:lang w:val="en-GB"/>
        </w:rPr>
        <w:t>15</w:t>
      </w:r>
      <w:r w:rsidRPr="00C20632">
        <w:rPr>
          <w:lang w:val="en-GB"/>
        </w:rPr>
        <w:t>(2), 379.</w:t>
      </w:r>
    </w:p>
    <w:p w14:paraId="768CB36B" w14:textId="77777777" w:rsidR="00C20632" w:rsidRPr="00C20632" w:rsidRDefault="00C20632" w:rsidP="00C20632">
      <w:pPr>
        <w:pStyle w:val="Bibliography"/>
        <w:rPr>
          <w:lang w:val="en-GB"/>
        </w:rPr>
      </w:pPr>
      <w:r w:rsidRPr="00C20632">
        <w:rPr>
          <w:lang w:val="en-GB"/>
        </w:rPr>
        <w:t xml:space="preserve">Veenendaal, B., Brovelli, M. A., &amp; Li, S. (2017). Review of web mapping: Eras, trends and directions. </w:t>
      </w:r>
      <w:r w:rsidRPr="00C20632">
        <w:rPr>
          <w:i/>
          <w:iCs/>
          <w:lang w:val="en-GB"/>
        </w:rPr>
        <w:t>ISPRS International Journal of Geo-Information</w:t>
      </w:r>
      <w:r w:rsidRPr="00C20632">
        <w:rPr>
          <w:lang w:val="en-GB"/>
        </w:rPr>
        <w:t xml:space="preserve">, </w:t>
      </w:r>
      <w:r w:rsidRPr="00C20632">
        <w:rPr>
          <w:i/>
          <w:iCs/>
          <w:lang w:val="en-GB"/>
        </w:rPr>
        <w:t>6</w:t>
      </w:r>
      <w:r w:rsidRPr="00C20632">
        <w:rPr>
          <w:lang w:val="en-GB"/>
        </w:rPr>
        <w:t>(10), 317.</w:t>
      </w:r>
    </w:p>
    <w:p w14:paraId="0ECC0895" w14:textId="77777777" w:rsidR="00C20632" w:rsidRPr="00C20632" w:rsidRDefault="00C20632" w:rsidP="00C20632">
      <w:pPr>
        <w:pStyle w:val="Bibliography"/>
        <w:rPr>
          <w:lang w:val="en-GB"/>
        </w:rPr>
      </w:pPr>
      <w:r w:rsidRPr="00C20632">
        <w:rPr>
          <w:lang w:val="en-GB"/>
        </w:rPr>
        <w:t xml:space="preserve">WHO Europe. (2018). </w:t>
      </w:r>
      <w:r w:rsidRPr="00C20632">
        <w:rPr>
          <w:i/>
          <w:iCs/>
          <w:lang w:val="en-GB"/>
        </w:rPr>
        <w:t>Environmental noise guidelines for the European Region</w:t>
      </w:r>
      <w:r w:rsidRPr="00C20632">
        <w:rPr>
          <w:lang w:val="en-GB"/>
        </w:rPr>
        <w:t>. http://www.euro.who.int/__data/assets/pdf_file/0008/383921/noise-guidelines-eng.pdf?ua=1</w:t>
      </w:r>
    </w:p>
    <w:p w14:paraId="44720795" w14:textId="77777777" w:rsidR="00C20632" w:rsidRPr="00C20632" w:rsidRDefault="00C20632" w:rsidP="00C20632">
      <w:pPr>
        <w:pStyle w:val="Bibliography"/>
        <w:rPr>
          <w:lang w:val="en-GB"/>
        </w:rPr>
      </w:pPr>
      <w:r w:rsidRPr="00C20632">
        <w:rPr>
          <w:lang w:val="en-GB"/>
        </w:rPr>
        <w:t xml:space="preserve">Whyatt, J. D., Pooley, C., Coulton, P., Moser, M., Bamford, W., &amp; Davies, G. (2007). Estimating personal exposure to air pollution on the journey to and from school using GPS, GIS and mobile phone technology. </w:t>
      </w:r>
      <w:r w:rsidRPr="00C20632">
        <w:rPr>
          <w:i/>
          <w:iCs/>
          <w:lang w:val="en-GB"/>
        </w:rPr>
        <w:t>11th International Conference on Harmonisation within Atmospheric Dispersion Modelling for Regulatory Purposes</w:t>
      </w:r>
      <w:r w:rsidRPr="00C20632">
        <w:rPr>
          <w:lang w:val="en-GB"/>
        </w:rPr>
        <w:t xml:space="preserve">, </w:t>
      </w:r>
      <w:r w:rsidRPr="00C20632">
        <w:rPr>
          <w:i/>
          <w:iCs/>
          <w:lang w:val="en-GB"/>
        </w:rPr>
        <w:t>1</w:t>
      </w:r>
      <w:r w:rsidRPr="00C20632">
        <w:rPr>
          <w:lang w:val="en-GB"/>
        </w:rPr>
        <w:t>, 2–5.</w:t>
      </w:r>
    </w:p>
    <w:p w14:paraId="04D2FC66" w14:textId="47188FCF"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0" w:name="_Toc36292263"/>
      <w:r>
        <w:lastRenderedPageBreak/>
        <w:t>ACKNOWLEDGEMENTS</w:t>
      </w:r>
      <w:bookmarkEnd w:id="170"/>
    </w:p>
    <w:p w14:paraId="19857559" w14:textId="2FF3A050" w:rsidR="002C657F" w:rsidRPr="002C657F" w:rsidRDefault="00923788" w:rsidP="002C657F">
      <w:r>
        <w:t xml:space="preserve">I would like to </w:t>
      </w:r>
      <w:r w:rsidR="00A96D6F">
        <w:t>thank my supervisor Tuuli Toivonen for the most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applications</w:t>
      </w:r>
      <w:r w:rsidR="00B130EA">
        <w:t xml:space="preserve"> (</w:t>
      </w:r>
      <w:r w:rsidR="008734A0">
        <w:t>for</w:t>
      </w:r>
      <w:r w:rsidR="00CA7E68">
        <w:t xml:space="preserve"> </w:t>
      </w:r>
      <w:r w:rsidR="000D53A7">
        <w:t xml:space="preserve">e.g. </w:t>
      </w:r>
      <w:r w:rsidR="008734A0">
        <w:t>fresh air paths</w:t>
      </w:r>
      <w:r w:rsidR="00B130EA">
        <w:t>)</w:t>
      </w:r>
      <w:r w:rsidR="00A96D6F">
        <w:t xml:space="preserve">.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AD1D72">
        <w:t xml:space="preserve">also on </w:t>
      </w:r>
      <w:r w:rsidR="0061772E">
        <w:t xml:space="preserve">the </w:t>
      </w:r>
      <w:r w:rsidR="00382DC3">
        <w:t xml:space="preserve">HOPE project.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0BECE121" w:rsidR="00BA3492" w:rsidRPr="00CC2F87" w:rsidRDefault="00BA3492" w:rsidP="00BD3F3C">
      <w:pPr>
        <w:pStyle w:val="Heading1"/>
        <w:numPr>
          <w:ilvl w:val="0"/>
          <w:numId w:val="0"/>
        </w:numPr>
        <w:ind w:left="432" w:hanging="432"/>
      </w:pPr>
      <w:bookmarkStart w:id="171" w:name="_Toc36292264"/>
      <w:r w:rsidRPr="00CC2F87">
        <w:lastRenderedPageBreak/>
        <w:t>APPENDICES</w:t>
      </w:r>
      <w:bookmarkEnd w:id="171"/>
    </w:p>
    <w:p w14:paraId="36A20AD7" w14:textId="3B385431" w:rsidR="00BA3492" w:rsidRDefault="00FE49CF" w:rsidP="00FE49CF">
      <w:pPr>
        <w:pStyle w:val="Caption"/>
        <w:rPr>
          <w:b/>
          <w:bCs/>
        </w:rPr>
      </w:pPr>
      <w:bookmarkStart w:id="172"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61C06">
        <w:rPr>
          <w:b/>
          <w:bCs/>
          <w:noProof/>
        </w:rPr>
        <w:t>1</w:t>
      </w:r>
      <w:r w:rsidRPr="00FE49CF">
        <w:rPr>
          <w:b/>
          <w:bCs/>
        </w:rPr>
        <w:fldChar w:fldCharType="end"/>
      </w:r>
      <w:bookmarkEnd w:id="172"/>
    </w:p>
    <w:p w14:paraId="6277EEB8" w14:textId="77777777" w:rsidR="00571148" w:rsidRDefault="00944FA8" w:rsidP="00944FA8">
      <w:r>
        <w:t>The description of the Python environment as in</w:t>
      </w:r>
      <w:r w:rsidR="00571148">
        <w:t>:</w:t>
      </w:r>
      <w:r>
        <w:t xml:space="preserve"> </w:t>
      </w:r>
    </w:p>
    <w:p w14:paraId="7034E3B5" w14:textId="433B019A" w:rsidR="00944FA8" w:rsidRPr="00944FA8" w:rsidRDefault="00944FA8" w:rsidP="00944FA8">
      <w:r w:rsidRPr="00944FA8">
        <w:rPr>
          <w:i/>
          <w:iCs/>
        </w:rPr>
        <w:t>https://github.com/hellej/quiet-paths-msc/blob/master/src/env-gis-flask.yml</w:t>
      </w:r>
      <w:r w:rsidR="0079285C">
        <w:rPr>
          <w:i/>
          <w:iCs/>
        </w:rPr>
        <w:br/>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62"/>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9" w:author="Helle, Joose I" w:date="2019-08-21T11:05:00Z" w:initials="HJI">
    <w:p w14:paraId="756AFC7D" w14:textId="478BC33E" w:rsidR="002F3343" w:rsidRDefault="002F3343">
      <w:pPr>
        <w:pStyle w:val="CommentText"/>
      </w:pPr>
      <w:r>
        <w:rPr>
          <w:rStyle w:val="CommentReference"/>
        </w:rPr>
        <w:annotationRef/>
      </w:r>
      <w:r>
        <w:t xml:space="preserve">Paths: </w:t>
      </w:r>
      <w:r w:rsidRPr="006B1FB7">
        <w:t>run_</w:t>
      </w:r>
      <w:r>
        <w:t>6</w:t>
      </w:r>
      <w:r w:rsidRPr="006B1FB7">
        <w:t>_set_1</w:t>
      </w:r>
      <w:r>
        <w:t xml:space="preserve"> (13.3.2020)</w:t>
      </w:r>
    </w:p>
  </w:comment>
  <w:comment w:id="108" w:author="Helle, Joose I" w:date="2019-09-08T17:32:00Z" w:initials="HJI">
    <w:p w14:paraId="47C94C5B" w14:textId="77777777" w:rsidR="002F3343" w:rsidRDefault="002F3343"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2F3343" w:rsidRDefault="002F3343" w:rsidP="00B17DC1">
      <w:pPr>
        <w:pStyle w:val="CommentText"/>
      </w:pPr>
    </w:p>
  </w:comment>
  <w:comment w:id="111" w:author="Helle, Joose I" w:date="2019-09-08T17:32:00Z" w:initials="HJI">
    <w:p w14:paraId="0AB1266F" w14:textId="77777777" w:rsidR="002F3343" w:rsidRDefault="002F3343"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2F3343" w:rsidRDefault="002F3343" w:rsidP="00B17DC1">
      <w:pPr>
        <w:pStyle w:val="CommentText"/>
      </w:pPr>
    </w:p>
  </w:comment>
  <w:comment w:id="116" w:author="Helle, Joose I" w:date="2019-10-06T18:01:00Z" w:initials="HJI">
    <w:p w14:paraId="153591B8" w14:textId="656551FC" w:rsidR="002F3343" w:rsidRDefault="002F3343">
      <w:pPr>
        <w:pStyle w:val="CommentText"/>
      </w:pPr>
      <w:r>
        <w:rPr>
          <w:rStyle w:val="CommentReference"/>
        </w:rPr>
        <w:annotationRef/>
      </w:r>
      <w:r>
        <w:rPr>
          <w:rStyle w:val="CommentReference"/>
        </w:rPr>
        <w:annotationRef/>
      </w:r>
      <w:r w:rsidRPr="000E01A0">
        <w:t>axyind_stats_v4</w:t>
      </w:r>
    </w:p>
  </w:comment>
  <w:comment w:id="148" w:author="Helle, Joose I" w:date="2020-03-14T10:05:00Z" w:initials="HJI">
    <w:p w14:paraId="2C6CBE7D" w14:textId="3E15BCFB" w:rsidR="002F3343" w:rsidRDefault="002F3343">
      <w:pPr>
        <w:pStyle w:val="CommentText"/>
      </w:pPr>
      <w:r>
        <w:rPr>
          <w:rStyle w:val="CommentReference"/>
        </w:rPr>
        <w:annotationRef/>
      </w:r>
      <w:r>
        <w:t>Run 6</w:t>
      </w:r>
      <w:r>
        <w:br/>
        <w:t>14.3.2020</w:t>
      </w:r>
    </w:p>
  </w:comment>
  <w:comment w:id="151" w:author="Helle, Joose I" w:date="2020-03-14T10:22:00Z" w:initials="HJI">
    <w:p w14:paraId="09F46F7D" w14:textId="1E58EC9C" w:rsidR="002F3343" w:rsidRDefault="002F3343">
      <w:pPr>
        <w:pStyle w:val="CommentText"/>
      </w:pPr>
      <w:r>
        <w:rPr>
          <w:rStyle w:val="CommentReference"/>
        </w:rPr>
        <w:annotationRef/>
      </w:r>
      <w:r>
        <w:t>Run 6</w:t>
      </w:r>
      <w:r>
        <w:br/>
        <w:t>14.3.2020</w:t>
      </w:r>
    </w:p>
  </w:comment>
  <w:comment w:id="157" w:author="Helle, Joose I" w:date="2019-08-21T13:06:00Z" w:initials="HJI">
    <w:p w14:paraId="422E118C" w14:textId="1BB9E183" w:rsidR="002F3343" w:rsidRDefault="002F3343">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0" w:author="Helle, Joose I" w:date="2020-03-07T16:45:00Z" w:initials="HJI">
    <w:p w14:paraId="097B81A2" w14:textId="064A2EA7" w:rsidR="002F3343" w:rsidRDefault="002F3343"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2F3343" w:rsidRDefault="002F334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F7FA42" w14:textId="77777777" w:rsidR="002C11E3" w:rsidRDefault="002C11E3" w:rsidP="00F939A9">
      <w:pPr>
        <w:spacing w:after="0" w:line="240" w:lineRule="auto"/>
      </w:pPr>
      <w:r>
        <w:separator/>
      </w:r>
    </w:p>
  </w:endnote>
  <w:endnote w:type="continuationSeparator" w:id="0">
    <w:p w14:paraId="267A6558" w14:textId="77777777" w:rsidR="002C11E3" w:rsidRDefault="002C11E3"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2F3343" w:rsidRDefault="002F3343"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2F3343" w:rsidRDefault="002F33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2F3343" w:rsidRDefault="002F3343"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2F3343" w:rsidRDefault="002F3343"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ED0B21" w14:textId="77777777" w:rsidR="002C11E3" w:rsidRDefault="002C11E3" w:rsidP="00F939A9">
      <w:pPr>
        <w:spacing w:after="0" w:line="240" w:lineRule="auto"/>
      </w:pPr>
      <w:r>
        <w:separator/>
      </w:r>
    </w:p>
  </w:footnote>
  <w:footnote w:type="continuationSeparator" w:id="0">
    <w:p w14:paraId="677AB341" w14:textId="77777777" w:rsidR="002C11E3" w:rsidRDefault="002C11E3"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7"/>
  </w:num>
  <w:num w:numId="2">
    <w:abstractNumId w:val="17"/>
  </w:num>
  <w:num w:numId="3">
    <w:abstractNumId w:val="23"/>
  </w:num>
  <w:num w:numId="4">
    <w:abstractNumId w:val="21"/>
  </w:num>
  <w:num w:numId="5">
    <w:abstractNumId w:val="11"/>
  </w:num>
  <w:num w:numId="6">
    <w:abstractNumId w:val="20"/>
  </w:num>
  <w:num w:numId="7">
    <w:abstractNumId w:val="22"/>
  </w:num>
  <w:num w:numId="8">
    <w:abstractNumId w:val="13"/>
  </w:num>
  <w:num w:numId="9">
    <w:abstractNumId w:val="18"/>
  </w:num>
  <w:num w:numId="10">
    <w:abstractNumId w:val="28"/>
  </w:num>
  <w:num w:numId="11">
    <w:abstractNumId w:val="19"/>
  </w:num>
  <w:num w:numId="12">
    <w:abstractNumId w:val="15"/>
  </w:num>
  <w:num w:numId="13">
    <w:abstractNumId w:val="26"/>
  </w:num>
  <w:num w:numId="14">
    <w:abstractNumId w:val="29"/>
  </w:num>
  <w:num w:numId="15">
    <w:abstractNumId w:val="10"/>
  </w:num>
  <w:num w:numId="16">
    <w:abstractNumId w:val="14"/>
  </w:num>
  <w:num w:numId="17">
    <w:abstractNumId w:val="25"/>
  </w:num>
  <w:num w:numId="18">
    <w:abstractNumId w:val="24"/>
  </w:num>
  <w:num w:numId="19">
    <w:abstractNumId w:val="16"/>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6F3"/>
    <w:rsid w:val="00000C03"/>
    <w:rsid w:val="00000F08"/>
    <w:rsid w:val="00000F96"/>
    <w:rsid w:val="0000113A"/>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105"/>
    <w:rsid w:val="00004926"/>
    <w:rsid w:val="00004FF8"/>
    <w:rsid w:val="00005067"/>
    <w:rsid w:val="000056E5"/>
    <w:rsid w:val="00006324"/>
    <w:rsid w:val="00006636"/>
    <w:rsid w:val="00006A94"/>
    <w:rsid w:val="00007187"/>
    <w:rsid w:val="00007A07"/>
    <w:rsid w:val="00007C74"/>
    <w:rsid w:val="00010399"/>
    <w:rsid w:val="0001040B"/>
    <w:rsid w:val="00010A07"/>
    <w:rsid w:val="00010A77"/>
    <w:rsid w:val="00010ADF"/>
    <w:rsid w:val="00010F94"/>
    <w:rsid w:val="00011608"/>
    <w:rsid w:val="00011926"/>
    <w:rsid w:val="00011A6A"/>
    <w:rsid w:val="00011FD6"/>
    <w:rsid w:val="00011FEE"/>
    <w:rsid w:val="0001214D"/>
    <w:rsid w:val="00012588"/>
    <w:rsid w:val="00012597"/>
    <w:rsid w:val="0001295A"/>
    <w:rsid w:val="00012A1C"/>
    <w:rsid w:val="00012B06"/>
    <w:rsid w:val="0001340E"/>
    <w:rsid w:val="000134F6"/>
    <w:rsid w:val="00013536"/>
    <w:rsid w:val="00013743"/>
    <w:rsid w:val="000137AA"/>
    <w:rsid w:val="00013DFD"/>
    <w:rsid w:val="00013FC1"/>
    <w:rsid w:val="00014479"/>
    <w:rsid w:val="0001447F"/>
    <w:rsid w:val="0001485E"/>
    <w:rsid w:val="00014FBC"/>
    <w:rsid w:val="000153AB"/>
    <w:rsid w:val="000154B6"/>
    <w:rsid w:val="000159D5"/>
    <w:rsid w:val="00015ACC"/>
    <w:rsid w:val="00015D9B"/>
    <w:rsid w:val="00015E6C"/>
    <w:rsid w:val="000163AE"/>
    <w:rsid w:val="000166AC"/>
    <w:rsid w:val="00016785"/>
    <w:rsid w:val="00016B67"/>
    <w:rsid w:val="00016E58"/>
    <w:rsid w:val="00016FA1"/>
    <w:rsid w:val="000174E0"/>
    <w:rsid w:val="000176B5"/>
    <w:rsid w:val="00017735"/>
    <w:rsid w:val="000177A4"/>
    <w:rsid w:val="000179ED"/>
    <w:rsid w:val="00017A26"/>
    <w:rsid w:val="00017A37"/>
    <w:rsid w:val="00017E46"/>
    <w:rsid w:val="000209FB"/>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906"/>
    <w:rsid w:val="00023140"/>
    <w:rsid w:val="00023243"/>
    <w:rsid w:val="000232E2"/>
    <w:rsid w:val="00023769"/>
    <w:rsid w:val="0002389B"/>
    <w:rsid w:val="00023B46"/>
    <w:rsid w:val="00023BA2"/>
    <w:rsid w:val="0002456A"/>
    <w:rsid w:val="00024BAD"/>
    <w:rsid w:val="00024F50"/>
    <w:rsid w:val="000252CF"/>
    <w:rsid w:val="00025391"/>
    <w:rsid w:val="000253AC"/>
    <w:rsid w:val="000258F4"/>
    <w:rsid w:val="00025BEC"/>
    <w:rsid w:val="00025EA5"/>
    <w:rsid w:val="00026179"/>
    <w:rsid w:val="000262C8"/>
    <w:rsid w:val="0002636A"/>
    <w:rsid w:val="0002640D"/>
    <w:rsid w:val="00026559"/>
    <w:rsid w:val="00026598"/>
    <w:rsid w:val="00026846"/>
    <w:rsid w:val="000269DD"/>
    <w:rsid w:val="00026FC2"/>
    <w:rsid w:val="00027055"/>
    <w:rsid w:val="000271AB"/>
    <w:rsid w:val="000272AC"/>
    <w:rsid w:val="00027300"/>
    <w:rsid w:val="00027334"/>
    <w:rsid w:val="000274CB"/>
    <w:rsid w:val="00027689"/>
    <w:rsid w:val="0002790F"/>
    <w:rsid w:val="00027B94"/>
    <w:rsid w:val="00027DC1"/>
    <w:rsid w:val="00027E97"/>
    <w:rsid w:val="00030274"/>
    <w:rsid w:val="0003031E"/>
    <w:rsid w:val="0003048A"/>
    <w:rsid w:val="00030949"/>
    <w:rsid w:val="000309C3"/>
    <w:rsid w:val="00030B21"/>
    <w:rsid w:val="00030FBA"/>
    <w:rsid w:val="0003107E"/>
    <w:rsid w:val="00031198"/>
    <w:rsid w:val="00031473"/>
    <w:rsid w:val="000314E5"/>
    <w:rsid w:val="000315CB"/>
    <w:rsid w:val="000315EC"/>
    <w:rsid w:val="00031C8A"/>
    <w:rsid w:val="000322D0"/>
    <w:rsid w:val="0003252C"/>
    <w:rsid w:val="00032C96"/>
    <w:rsid w:val="00032CB7"/>
    <w:rsid w:val="00032E93"/>
    <w:rsid w:val="00033270"/>
    <w:rsid w:val="0003337F"/>
    <w:rsid w:val="000336DE"/>
    <w:rsid w:val="00034233"/>
    <w:rsid w:val="00034266"/>
    <w:rsid w:val="000342C9"/>
    <w:rsid w:val="000348A7"/>
    <w:rsid w:val="00034A72"/>
    <w:rsid w:val="00034AE9"/>
    <w:rsid w:val="00034BE5"/>
    <w:rsid w:val="00034C29"/>
    <w:rsid w:val="00034C78"/>
    <w:rsid w:val="00035386"/>
    <w:rsid w:val="000353BE"/>
    <w:rsid w:val="0003584D"/>
    <w:rsid w:val="00035BA3"/>
    <w:rsid w:val="00035BD7"/>
    <w:rsid w:val="00035D3B"/>
    <w:rsid w:val="00035EEB"/>
    <w:rsid w:val="000361EB"/>
    <w:rsid w:val="000363AC"/>
    <w:rsid w:val="000366DB"/>
    <w:rsid w:val="00036E61"/>
    <w:rsid w:val="00036EA4"/>
    <w:rsid w:val="00036FC6"/>
    <w:rsid w:val="0003713C"/>
    <w:rsid w:val="00037883"/>
    <w:rsid w:val="00037938"/>
    <w:rsid w:val="0003797C"/>
    <w:rsid w:val="00037A23"/>
    <w:rsid w:val="00037C17"/>
    <w:rsid w:val="00037EE4"/>
    <w:rsid w:val="00040440"/>
    <w:rsid w:val="0004060B"/>
    <w:rsid w:val="000407B9"/>
    <w:rsid w:val="00041912"/>
    <w:rsid w:val="0004195C"/>
    <w:rsid w:val="00041B25"/>
    <w:rsid w:val="00041B7C"/>
    <w:rsid w:val="00041DD2"/>
    <w:rsid w:val="000423F8"/>
    <w:rsid w:val="000424F7"/>
    <w:rsid w:val="000425EA"/>
    <w:rsid w:val="00042694"/>
    <w:rsid w:val="00042745"/>
    <w:rsid w:val="00042933"/>
    <w:rsid w:val="00042A5F"/>
    <w:rsid w:val="00042AC4"/>
    <w:rsid w:val="00042E9E"/>
    <w:rsid w:val="00043605"/>
    <w:rsid w:val="00043A70"/>
    <w:rsid w:val="00044260"/>
    <w:rsid w:val="000442BE"/>
    <w:rsid w:val="00044930"/>
    <w:rsid w:val="000450DA"/>
    <w:rsid w:val="000451BF"/>
    <w:rsid w:val="0004538D"/>
    <w:rsid w:val="00045626"/>
    <w:rsid w:val="00045679"/>
    <w:rsid w:val="00045C16"/>
    <w:rsid w:val="00045C62"/>
    <w:rsid w:val="00045F06"/>
    <w:rsid w:val="000460DF"/>
    <w:rsid w:val="000460F0"/>
    <w:rsid w:val="0004626E"/>
    <w:rsid w:val="0004634A"/>
    <w:rsid w:val="00046BFE"/>
    <w:rsid w:val="00046ED3"/>
    <w:rsid w:val="000472B8"/>
    <w:rsid w:val="00047677"/>
    <w:rsid w:val="00047EFA"/>
    <w:rsid w:val="00050182"/>
    <w:rsid w:val="000503C6"/>
    <w:rsid w:val="000503EC"/>
    <w:rsid w:val="000504B4"/>
    <w:rsid w:val="00050694"/>
    <w:rsid w:val="0005070F"/>
    <w:rsid w:val="000509FC"/>
    <w:rsid w:val="00050B41"/>
    <w:rsid w:val="000511C6"/>
    <w:rsid w:val="00051455"/>
    <w:rsid w:val="000517B2"/>
    <w:rsid w:val="00051CF6"/>
    <w:rsid w:val="00051F1F"/>
    <w:rsid w:val="00052416"/>
    <w:rsid w:val="000526F0"/>
    <w:rsid w:val="00052AD4"/>
    <w:rsid w:val="00053187"/>
    <w:rsid w:val="00053732"/>
    <w:rsid w:val="0005379D"/>
    <w:rsid w:val="0005389F"/>
    <w:rsid w:val="00053CED"/>
    <w:rsid w:val="00053EFC"/>
    <w:rsid w:val="000540A5"/>
    <w:rsid w:val="000543DA"/>
    <w:rsid w:val="00054775"/>
    <w:rsid w:val="00054A25"/>
    <w:rsid w:val="00054DB2"/>
    <w:rsid w:val="00054E6E"/>
    <w:rsid w:val="00054E99"/>
    <w:rsid w:val="00054F81"/>
    <w:rsid w:val="00055192"/>
    <w:rsid w:val="00055733"/>
    <w:rsid w:val="00055782"/>
    <w:rsid w:val="00055AE2"/>
    <w:rsid w:val="000561C1"/>
    <w:rsid w:val="000562B7"/>
    <w:rsid w:val="00056402"/>
    <w:rsid w:val="00056414"/>
    <w:rsid w:val="000564A8"/>
    <w:rsid w:val="000565F9"/>
    <w:rsid w:val="000568E4"/>
    <w:rsid w:val="00056A97"/>
    <w:rsid w:val="00056E36"/>
    <w:rsid w:val="0005721B"/>
    <w:rsid w:val="00057BAB"/>
    <w:rsid w:val="00057E6C"/>
    <w:rsid w:val="00057F44"/>
    <w:rsid w:val="00057F49"/>
    <w:rsid w:val="00057FC7"/>
    <w:rsid w:val="0006003D"/>
    <w:rsid w:val="00060192"/>
    <w:rsid w:val="00060DAF"/>
    <w:rsid w:val="00061473"/>
    <w:rsid w:val="00061674"/>
    <w:rsid w:val="000616DF"/>
    <w:rsid w:val="0006170A"/>
    <w:rsid w:val="0006171B"/>
    <w:rsid w:val="00061985"/>
    <w:rsid w:val="00061A3A"/>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AAF"/>
    <w:rsid w:val="00066B30"/>
    <w:rsid w:val="00066C6D"/>
    <w:rsid w:val="000675A3"/>
    <w:rsid w:val="000675D9"/>
    <w:rsid w:val="0006761F"/>
    <w:rsid w:val="00067A06"/>
    <w:rsid w:val="00070723"/>
    <w:rsid w:val="00070F0F"/>
    <w:rsid w:val="00071084"/>
    <w:rsid w:val="000710A8"/>
    <w:rsid w:val="000716E9"/>
    <w:rsid w:val="0007172E"/>
    <w:rsid w:val="00071B2C"/>
    <w:rsid w:val="00071CEF"/>
    <w:rsid w:val="00071D71"/>
    <w:rsid w:val="00071DC7"/>
    <w:rsid w:val="00071F03"/>
    <w:rsid w:val="0007204B"/>
    <w:rsid w:val="00072531"/>
    <w:rsid w:val="0007253C"/>
    <w:rsid w:val="00072728"/>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D02"/>
    <w:rsid w:val="00075E92"/>
    <w:rsid w:val="00076015"/>
    <w:rsid w:val="000763E9"/>
    <w:rsid w:val="0007663C"/>
    <w:rsid w:val="000769F5"/>
    <w:rsid w:val="00077212"/>
    <w:rsid w:val="0007736B"/>
    <w:rsid w:val="0007792D"/>
    <w:rsid w:val="00077D06"/>
    <w:rsid w:val="00077D85"/>
    <w:rsid w:val="00080336"/>
    <w:rsid w:val="000804A1"/>
    <w:rsid w:val="000807D6"/>
    <w:rsid w:val="000807F4"/>
    <w:rsid w:val="0008094B"/>
    <w:rsid w:val="0008120D"/>
    <w:rsid w:val="000813C9"/>
    <w:rsid w:val="000816F4"/>
    <w:rsid w:val="00081B83"/>
    <w:rsid w:val="00081CDE"/>
    <w:rsid w:val="00081D07"/>
    <w:rsid w:val="00081D56"/>
    <w:rsid w:val="00081D8E"/>
    <w:rsid w:val="00081F9C"/>
    <w:rsid w:val="000823BF"/>
    <w:rsid w:val="00082CF9"/>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B50"/>
    <w:rsid w:val="00085D7E"/>
    <w:rsid w:val="00085F7F"/>
    <w:rsid w:val="00086068"/>
    <w:rsid w:val="00086610"/>
    <w:rsid w:val="000866C0"/>
    <w:rsid w:val="000866D6"/>
    <w:rsid w:val="0008677A"/>
    <w:rsid w:val="000868C3"/>
    <w:rsid w:val="00086B58"/>
    <w:rsid w:val="00086DE8"/>
    <w:rsid w:val="00086E9E"/>
    <w:rsid w:val="00087741"/>
    <w:rsid w:val="000878AB"/>
    <w:rsid w:val="0008790D"/>
    <w:rsid w:val="00087A46"/>
    <w:rsid w:val="000901B5"/>
    <w:rsid w:val="0009033A"/>
    <w:rsid w:val="0009037E"/>
    <w:rsid w:val="00090724"/>
    <w:rsid w:val="00090BE0"/>
    <w:rsid w:val="00090C80"/>
    <w:rsid w:val="00090D32"/>
    <w:rsid w:val="00090EDD"/>
    <w:rsid w:val="00090FB8"/>
    <w:rsid w:val="00091123"/>
    <w:rsid w:val="00091635"/>
    <w:rsid w:val="000918C7"/>
    <w:rsid w:val="00091A5E"/>
    <w:rsid w:val="00091E73"/>
    <w:rsid w:val="00092128"/>
    <w:rsid w:val="000921B2"/>
    <w:rsid w:val="0009287C"/>
    <w:rsid w:val="000928DE"/>
    <w:rsid w:val="00092C70"/>
    <w:rsid w:val="0009324A"/>
    <w:rsid w:val="00093471"/>
    <w:rsid w:val="00093519"/>
    <w:rsid w:val="00093D67"/>
    <w:rsid w:val="00093EC9"/>
    <w:rsid w:val="00093F61"/>
    <w:rsid w:val="0009406D"/>
    <w:rsid w:val="00094352"/>
    <w:rsid w:val="0009461B"/>
    <w:rsid w:val="00094645"/>
    <w:rsid w:val="00094683"/>
    <w:rsid w:val="00094958"/>
    <w:rsid w:val="00094C66"/>
    <w:rsid w:val="00094CDC"/>
    <w:rsid w:val="00094DEF"/>
    <w:rsid w:val="00095144"/>
    <w:rsid w:val="000953D0"/>
    <w:rsid w:val="00096080"/>
    <w:rsid w:val="000961F8"/>
    <w:rsid w:val="0009624B"/>
    <w:rsid w:val="000964A9"/>
    <w:rsid w:val="000968A1"/>
    <w:rsid w:val="00096EF3"/>
    <w:rsid w:val="00097337"/>
    <w:rsid w:val="000973BF"/>
    <w:rsid w:val="000974D7"/>
    <w:rsid w:val="0009760F"/>
    <w:rsid w:val="00097E93"/>
    <w:rsid w:val="000A03D4"/>
    <w:rsid w:val="000A0520"/>
    <w:rsid w:val="000A055B"/>
    <w:rsid w:val="000A0B00"/>
    <w:rsid w:val="000A0F3A"/>
    <w:rsid w:val="000A1095"/>
    <w:rsid w:val="000A1692"/>
    <w:rsid w:val="000A169D"/>
    <w:rsid w:val="000A1766"/>
    <w:rsid w:val="000A1AF7"/>
    <w:rsid w:val="000A1BE4"/>
    <w:rsid w:val="000A1C40"/>
    <w:rsid w:val="000A1C8E"/>
    <w:rsid w:val="000A24F7"/>
    <w:rsid w:val="000A2513"/>
    <w:rsid w:val="000A2581"/>
    <w:rsid w:val="000A26F2"/>
    <w:rsid w:val="000A27A6"/>
    <w:rsid w:val="000A2ABA"/>
    <w:rsid w:val="000A2DDC"/>
    <w:rsid w:val="000A2F53"/>
    <w:rsid w:val="000A354D"/>
    <w:rsid w:val="000A35A0"/>
    <w:rsid w:val="000A36FD"/>
    <w:rsid w:val="000A3A54"/>
    <w:rsid w:val="000A3E56"/>
    <w:rsid w:val="000A4394"/>
    <w:rsid w:val="000A43F6"/>
    <w:rsid w:val="000A452B"/>
    <w:rsid w:val="000A468B"/>
    <w:rsid w:val="000A47DA"/>
    <w:rsid w:val="000A4958"/>
    <w:rsid w:val="000A49B9"/>
    <w:rsid w:val="000A4B74"/>
    <w:rsid w:val="000A4BF0"/>
    <w:rsid w:val="000A4D01"/>
    <w:rsid w:val="000A4E0E"/>
    <w:rsid w:val="000A50C4"/>
    <w:rsid w:val="000A5164"/>
    <w:rsid w:val="000A55AD"/>
    <w:rsid w:val="000A5822"/>
    <w:rsid w:val="000A5AAC"/>
    <w:rsid w:val="000A5B6F"/>
    <w:rsid w:val="000A5C56"/>
    <w:rsid w:val="000A5E08"/>
    <w:rsid w:val="000A5E9E"/>
    <w:rsid w:val="000A5F35"/>
    <w:rsid w:val="000A5F8E"/>
    <w:rsid w:val="000A60A9"/>
    <w:rsid w:val="000A627E"/>
    <w:rsid w:val="000A696C"/>
    <w:rsid w:val="000A6F60"/>
    <w:rsid w:val="000A71D3"/>
    <w:rsid w:val="000A7305"/>
    <w:rsid w:val="000A74EA"/>
    <w:rsid w:val="000A78BC"/>
    <w:rsid w:val="000A79A6"/>
    <w:rsid w:val="000A7DA4"/>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B80"/>
    <w:rsid w:val="000B32EC"/>
    <w:rsid w:val="000B37A8"/>
    <w:rsid w:val="000B39A0"/>
    <w:rsid w:val="000B3CD2"/>
    <w:rsid w:val="000B42D3"/>
    <w:rsid w:val="000B45BB"/>
    <w:rsid w:val="000B49CA"/>
    <w:rsid w:val="000B4C13"/>
    <w:rsid w:val="000B4C43"/>
    <w:rsid w:val="000B4FC2"/>
    <w:rsid w:val="000B54B3"/>
    <w:rsid w:val="000B5580"/>
    <w:rsid w:val="000B5F89"/>
    <w:rsid w:val="000B660D"/>
    <w:rsid w:val="000B68F7"/>
    <w:rsid w:val="000B6A0E"/>
    <w:rsid w:val="000B6D72"/>
    <w:rsid w:val="000B75C2"/>
    <w:rsid w:val="000B76B2"/>
    <w:rsid w:val="000B7808"/>
    <w:rsid w:val="000B7A7E"/>
    <w:rsid w:val="000B7CBE"/>
    <w:rsid w:val="000B7D63"/>
    <w:rsid w:val="000B7DE6"/>
    <w:rsid w:val="000C0079"/>
    <w:rsid w:val="000C00F4"/>
    <w:rsid w:val="000C0904"/>
    <w:rsid w:val="000C0AEA"/>
    <w:rsid w:val="000C0B41"/>
    <w:rsid w:val="000C0D5D"/>
    <w:rsid w:val="000C10BD"/>
    <w:rsid w:val="000C1451"/>
    <w:rsid w:val="000C1482"/>
    <w:rsid w:val="000C15A6"/>
    <w:rsid w:val="000C1ECE"/>
    <w:rsid w:val="000C1F61"/>
    <w:rsid w:val="000C215D"/>
    <w:rsid w:val="000C2A1B"/>
    <w:rsid w:val="000C2B78"/>
    <w:rsid w:val="000C2C27"/>
    <w:rsid w:val="000C2F90"/>
    <w:rsid w:val="000C30D5"/>
    <w:rsid w:val="000C3101"/>
    <w:rsid w:val="000C386C"/>
    <w:rsid w:val="000C3A41"/>
    <w:rsid w:val="000C3BC1"/>
    <w:rsid w:val="000C3C84"/>
    <w:rsid w:val="000C3E11"/>
    <w:rsid w:val="000C3EBB"/>
    <w:rsid w:val="000C4097"/>
    <w:rsid w:val="000C443D"/>
    <w:rsid w:val="000C4935"/>
    <w:rsid w:val="000C4DB9"/>
    <w:rsid w:val="000C4FFA"/>
    <w:rsid w:val="000C52D5"/>
    <w:rsid w:val="000C5438"/>
    <w:rsid w:val="000C5499"/>
    <w:rsid w:val="000C58FB"/>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E3A"/>
    <w:rsid w:val="000C7FB3"/>
    <w:rsid w:val="000D0686"/>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29B"/>
    <w:rsid w:val="000D5353"/>
    <w:rsid w:val="000D53A7"/>
    <w:rsid w:val="000D5570"/>
    <w:rsid w:val="000D562C"/>
    <w:rsid w:val="000D59B0"/>
    <w:rsid w:val="000D5FC5"/>
    <w:rsid w:val="000D6235"/>
    <w:rsid w:val="000D6318"/>
    <w:rsid w:val="000D6337"/>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B9"/>
    <w:rsid w:val="000E041E"/>
    <w:rsid w:val="000E0646"/>
    <w:rsid w:val="000E0943"/>
    <w:rsid w:val="000E0987"/>
    <w:rsid w:val="000E0D38"/>
    <w:rsid w:val="000E1380"/>
    <w:rsid w:val="000E14BA"/>
    <w:rsid w:val="000E186C"/>
    <w:rsid w:val="000E1B52"/>
    <w:rsid w:val="000E1BA5"/>
    <w:rsid w:val="000E1C09"/>
    <w:rsid w:val="000E1C92"/>
    <w:rsid w:val="000E1E26"/>
    <w:rsid w:val="000E1F6F"/>
    <w:rsid w:val="000E219F"/>
    <w:rsid w:val="000E2278"/>
    <w:rsid w:val="000E281B"/>
    <w:rsid w:val="000E2A8E"/>
    <w:rsid w:val="000E2B45"/>
    <w:rsid w:val="000E309F"/>
    <w:rsid w:val="000E3168"/>
    <w:rsid w:val="000E3351"/>
    <w:rsid w:val="000E35A4"/>
    <w:rsid w:val="000E36EA"/>
    <w:rsid w:val="000E38D5"/>
    <w:rsid w:val="000E3927"/>
    <w:rsid w:val="000E39D2"/>
    <w:rsid w:val="000E3BE2"/>
    <w:rsid w:val="000E3C69"/>
    <w:rsid w:val="000E43A8"/>
    <w:rsid w:val="000E480C"/>
    <w:rsid w:val="000E4AB3"/>
    <w:rsid w:val="000E4D3A"/>
    <w:rsid w:val="000E4F29"/>
    <w:rsid w:val="000E5166"/>
    <w:rsid w:val="000E52D2"/>
    <w:rsid w:val="000E554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F0297"/>
    <w:rsid w:val="000F07D1"/>
    <w:rsid w:val="000F0822"/>
    <w:rsid w:val="000F148D"/>
    <w:rsid w:val="000F1C01"/>
    <w:rsid w:val="000F207A"/>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9F5"/>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A3"/>
    <w:rsid w:val="001010DA"/>
    <w:rsid w:val="00101793"/>
    <w:rsid w:val="00101D64"/>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50BB"/>
    <w:rsid w:val="001053CE"/>
    <w:rsid w:val="001054EA"/>
    <w:rsid w:val="001059BB"/>
    <w:rsid w:val="00105ADB"/>
    <w:rsid w:val="00105D0B"/>
    <w:rsid w:val="001063D0"/>
    <w:rsid w:val="00106409"/>
    <w:rsid w:val="001067B4"/>
    <w:rsid w:val="00106A48"/>
    <w:rsid w:val="00106B3F"/>
    <w:rsid w:val="00106D92"/>
    <w:rsid w:val="00106F01"/>
    <w:rsid w:val="001070C6"/>
    <w:rsid w:val="0010749E"/>
    <w:rsid w:val="001074BE"/>
    <w:rsid w:val="001075E9"/>
    <w:rsid w:val="00107848"/>
    <w:rsid w:val="00107889"/>
    <w:rsid w:val="00107A58"/>
    <w:rsid w:val="00107C41"/>
    <w:rsid w:val="0011036B"/>
    <w:rsid w:val="0011043C"/>
    <w:rsid w:val="00110800"/>
    <w:rsid w:val="00110D0F"/>
    <w:rsid w:val="00110DCA"/>
    <w:rsid w:val="00110E95"/>
    <w:rsid w:val="00110ED4"/>
    <w:rsid w:val="0011104D"/>
    <w:rsid w:val="00111190"/>
    <w:rsid w:val="001112DF"/>
    <w:rsid w:val="00111507"/>
    <w:rsid w:val="00111735"/>
    <w:rsid w:val="0011181D"/>
    <w:rsid w:val="00111953"/>
    <w:rsid w:val="00111A25"/>
    <w:rsid w:val="00111ABD"/>
    <w:rsid w:val="00111B08"/>
    <w:rsid w:val="001125E1"/>
    <w:rsid w:val="0011262B"/>
    <w:rsid w:val="0011262D"/>
    <w:rsid w:val="0011295F"/>
    <w:rsid w:val="0011375A"/>
    <w:rsid w:val="00114102"/>
    <w:rsid w:val="0011460B"/>
    <w:rsid w:val="00114696"/>
    <w:rsid w:val="001146F5"/>
    <w:rsid w:val="00114954"/>
    <w:rsid w:val="00114DFA"/>
    <w:rsid w:val="00114E31"/>
    <w:rsid w:val="001154DE"/>
    <w:rsid w:val="0011579D"/>
    <w:rsid w:val="0011580E"/>
    <w:rsid w:val="00115ADF"/>
    <w:rsid w:val="00115C24"/>
    <w:rsid w:val="00115E3D"/>
    <w:rsid w:val="00115E96"/>
    <w:rsid w:val="00116077"/>
    <w:rsid w:val="00116119"/>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3606"/>
    <w:rsid w:val="001236EF"/>
    <w:rsid w:val="001237D3"/>
    <w:rsid w:val="00123C90"/>
    <w:rsid w:val="00123CA2"/>
    <w:rsid w:val="00123DFA"/>
    <w:rsid w:val="00123E40"/>
    <w:rsid w:val="001243A9"/>
    <w:rsid w:val="001243E5"/>
    <w:rsid w:val="00124AEC"/>
    <w:rsid w:val="00124B01"/>
    <w:rsid w:val="00124F3B"/>
    <w:rsid w:val="00124F90"/>
    <w:rsid w:val="00124FCA"/>
    <w:rsid w:val="001252D3"/>
    <w:rsid w:val="0012555F"/>
    <w:rsid w:val="00125AED"/>
    <w:rsid w:val="00125CA4"/>
    <w:rsid w:val="00125E47"/>
    <w:rsid w:val="00126190"/>
    <w:rsid w:val="001262A9"/>
    <w:rsid w:val="001267CB"/>
    <w:rsid w:val="001268D0"/>
    <w:rsid w:val="00126A60"/>
    <w:rsid w:val="00126B7A"/>
    <w:rsid w:val="00126C58"/>
    <w:rsid w:val="00127024"/>
    <w:rsid w:val="0012726F"/>
    <w:rsid w:val="00127EB5"/>
    <w:rsid w:val="00127F65"/>
    <w:rsid w:val="00127FA9"/>
    <w:rsid w:val="001302CB"/>
    <w:rsid w:val="001307A8"/>
    <w:rsid w:val="00130828"/>
    <w:rsid w:val="00130B35"/>
    <w:rsid w:val="00130BE5"/>
    <w:rsid w:val="00130CA5"/>
    <w:rsid w:val="00130E4D"/>
    <w:rsid w:val="001316E6"/>
    <w:rsid w:val="00131B2A"/>
    <w:rsid w:val="00131D3B"/>
    <w:rsid w:val="00131F36"/>
    <w:rsid w:val="00132115"/>
    <w:rsid w:val="001323FB"/>
    <w:rsid w:val="0013245C"/>
    <w:rsid w:val="00132961"/>
    <w:rsid w:val="00132AEF"/>
    <w:rsid w:val="00132F22"/>
    <w:rsid w:val="00133B44"/>
    <w:rsid w:val="00133BD7"/>
    <w:rsid w:val="00133CC1"/>
    <w:rsid w:val="00133D33"/>
    <w:rsid w:val="00133DBC"/>
    <w:rsid w:val="00133E8F"/>
    <w:rsid w:val="00133F00"/>
    <w:rsid w:val="00134D51"/>
    <w:rsid w:val="00134D5E"/>
    <w:rsid w:val="0013594E"/>
    <w:rsid w:val="00135E28"/>
    <w:rsid w:val="001361AC"/>
    <w:rsid w:val="00136202"/>
    <w:rsid w:val="0013653F"/>
    <w:rsid w:val="00136852"/>
    <w:rsid w:val="00136ECA"/>
    <w:rsid w:val="00137392"/>
    <w:rsid w:val="001374F3"/>
    <w:rsid w:val="0013775D"/>
    <w:rsid w:val="00137E78"/>
    <w:rsid w:val="00137F21"/>
    <w:rsid w:val="00140146"/>
    <w:rsid w:val="00140225"/>
    <w:rsid w:val="00140329"/>
    <w:rsid w:val="0014055D"/>
    <w:rsid w:val="00140810"/>
    <w:rsid w:val="001408F7"/>
    <w:rsid w:val="0014092E"/>
    <w:rsid w:val="00140F34"/>
    <w:rsid w:val="00140FA2"/>
    <w:rsid w:val="00141516"/>
    <w:rsid w:val="0014154F"/>
    <w:rsid w:val="00141556"/>
    <w:rsid w:val="00141B27"/>
    <w:rsid w:val="00141C57"/>
    <w:rsid w:val="00141CF9"/>
    <w:rsid w:val="00141DA4"/>
    <w:rsid w:val="00142202"/>
    <w:rsid w:val="00142353"/>
    <w:rsid w:val="0014262A"/>
    <w:rsid w:val="00142C90"/>
    <w:rsid w:val="00142CBB"/>
    <w:rsid w:val="00142E56"/>
    <w:rsid w:val="001430CA"/>
    <w:rsid w:val="001432F4"/>
    <w:rsid w:val="00143907"/>
    <w:rsid w:val="00143B2C"/>
    <w:rsid w:val="00143CF4"/>
    <w:rsid w:val="00143EFC"/>
    <w:rsid w:val="001443FB"/>
    <w:rsid w:val="00144470"/>
    <w:rsid w:val="00144966"/>
    <w:rsid w:val="00144CDC"/>
    <w:rsid w:val="00144D15"/>
    <w:rsid w:val="0014526E"/>
    <w:rsid w:val="0014555D"/>
    <w:rsid w:val="00145824"/>
    <w:rsid w:val="001458D2"/>
    <w:rsid w:val="00145A66"/>
    <w:rsid w:val="00145DC5"/>
    <w:rsid w:val="00145FC1"/>
    <w:rsid w:val="00146049"/>
    <w:rsid w:val="001460F3"/>
    <w:rsid w:val="001463BC"/>
    <w:rsid w:val="001467D5"/>
    <w:rsid w:val="00146880"/>
    <w:rsid w:val="001469EA"/>
    <w:rsid w:val="00146AB5"/>
    <w:rsid w:val="00146C9F"/>
    <w:rsid w:val="00146F16"/>
    <w:rsid w:val="00146FB9"/>
    <w:rsid w:val="0014722A"/>
    <w:rsid w:val="001474D0"/>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30AF"/>
    <w:rsid w:val="0015319B"/>
    <w:rsid w:val="0015351F"/>
    <w:rsid w:val="001536CB"/>
    <w:rsid w:val="00153745"/>
    <w:rsid w:val="001538EF"/>
    <w:rsid w:val="00154AC2"/>
    <w:rsid w:val="00154E3A"/>
    <w:rsid w:val="001556E5"/>
    <w:rsid w:val="001558F9"/>
    <w:rsid w:val="001559CD"/>
    <w:rsid w:val="00155E0C"/>
    <w:rsid w:val="00156842"/>
    <w:rsid w:val="00156C84"/>
    <w:rsid w:val="00156FBD"/>
    <w:rsid w:val="0015749A"/>
    <w:rsid w:val="00157530"/>
    <w:rsid w:val="00157811"/>
    <w:rsid w:val="001579AF"/>
    <w:rsid w:val="00157A35"/>
    <w:rsid w:val="00157D3B"/>
    <w:rsid w:val="001604C6"/>
    <w:rsid w:val="00160655"/>
    <w:rsid w:val="00160D98"/>
    <w:rsid w:val="00160F0A"/>
    <w:rsid w:val="0016131B"/>
    <w:rsid w:val="001613A9"/>
    <w:rsid w:val="00161B33"/>
    <w:rsid w:val="00161CF1"/>
    <w:rsid w:val="00162000"/>
    <w:rsid w:val="001622B4"/>
    <w:rsid w:val="001624BD"/>
    <w:rsid w:val="00162513"/>
    <w:rsid w:val="00162CB9"/>
    <w:rsid w:val="00162FC7"/>
    <w:rsid w:val="00163915"/>
    <w:rsid w:val="00163AD8"/>
    <w:rsid w:val="00163C8F"/>
    <w:rsid w:val="00164130"/>
    <w:rsid w:val="0016416A"/>
    <w:rsid w:val="00164189"/>
    <w:rsid w:val="00164598"/>
    <w:rsid w:val="001648D1"/>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701E3"/>
    <w:rsid w:val="00170223"/>
    <w:rsid w:val="001703BF"/>
    <w:rsid w:val="0017049B"/>
    <w:rsid w:val="00170A88"/>
    <w:rsid w:val="00170EDA"/>
    <w:rsid w:val="00170EE6"/>
    <w:rsid w:val="001712C8"/>
    <w:rsid w:val="001717A6"/>
    <w:rsid w:val="001719E4"/>
    <w:rsid w:val="00171CD4"/>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5044"/>
    <w:rsid w:val="00175105"/>
    <w:rsid w:val="00175569"/>
    <w:rsid w:val="00175B07"/>
    <w:rsid w:val="00175CD3"/>
    <w:rsid w:val="00175F9D"/>
    <w:rsid w:val="00176664"/>
    <w:rsid w:val="001766D9"/>
    <w:rsid w:val="00176A22"/>
    <w:rsid w:val="00176C95"/>
    <w:rsid w:val="00176D92"/>
    <w:rsid w:val="00176DA2"/>
    <w:rsid w:val="001772D1"/>
    <w:rsid w:val="0017745B"/>
    <w:rsid w:val="00177699"/>
    <w:rsid w:val="001778A0"/>
    <w:rsid w:val="00177912"/>
    <w:rsid w:val="00177AAB"/>
    <w:rsid w:val="00180296"/>
    <w:rsid w:val="00180492"/>
    <w:rsid w:val="00180BB4"/>
    <w:rsid w:val="00180D27"/>
    <w:rsid w:val="00180FB1"/>
    <w:rsid w:val="0018103A"/>
    <w:rsid w:val="00181164"/>
    <w:rsid w:val="00181178"/>
    <w:rsid w:val="0018141B"/>
    <w:rsid w:val="00181C90"/>
    <w:rsid w:val="00181C9E"/>
    <w:rsid w:val="001824BC"/>
    <w:rsid w:val="0018297B"/>
    <w:rsid w:val="001830FC"/>
    <w:rsid w:val="00183445"/>
    <w:rsid w:val="00183769"/>
    <w:rsid w:val="001837D4"/>
    <w:rsid w:val="00183B0C"/>
    <w:rsid w:val="00183E7B"/>
    <w:rsid w:val="00183EAB"/>
    <w:rsid w:val="001840F0"/>
    <w:rsid w:val="00184419"/>
    <w:rsid w:val="001844EC"/>
    <w:rsid w:val="0018497C"/>
    <w:rsid w:val="00185072"/>
    <w:rsid w:val="00185535"/>
    <w:rsid w:val="00185539"/>
    <w:rsid w:val="001855AB"/>
    <w:rsid w:val="00185851"/>
    <w:rsid w:val="001858BC"/>
    <w:rsid w:val="00185F3B"/>
    <w:rsid w:val="001864AE"/>
    <w:rsid w:val="00186B36"/>
    <w:rsid w:val="00186BCF"/>
    <w:rsid w:val="001870A3"/>
    <w:rsid w:val="001871D3"/>
    <w:rsid w:val="0018733C"/>
    <w:rsid w:val="00187351"/>
    <w:rsid w:val="00187862"/>
    <w:rsid w:val="00187A02"/>
    <w:rsid w:val="00190552"/>
    <w:rsid w:val="00190F80"/>
    <w:rsid w:val="00190FB3"/>
    <w:rsid w:val="0019106E"/>
    <w:rsid w:val="00191984"/>
    <w:rsid w:val="00191AF0"/>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DE"/>
    <w:rsid w:val="00195D46"/>
    <w:rsid w:val="00195FAA"/>
    <w:rsid w:val="001963BF"/>
    <w:rsid w:val="00196676"/>
    <w:rsid w:val="001968E1"/>
    <w:rsid w:val="00196AA8"/>
    <w:rsid w:val="00196BF5"/>
    <w:rsid w:val="00196DC4"/>
    <w:rsid w:val="0019737F"/>
    <w:rsid w:val="001975AC"/>
    <w:rsid w:val="001976BF"/>
    <w:rsid w:val="00197876"/>
    <w:rsid w:val="00197E2C"/>
    <w:rsid w:val="00197E8E"/>
    <w:rsid w:val="001A000A"/>
    <w:rsid w:val="001A0B3D"/>
    <w:rsid w:val="001A11F7"/>
    <w:rsid w:val="001A12D5"/>
    <w:rsid w:val="001A1D48"/>
    <w:rsid w:val="001A2122"/>
    <w:rsid w:val="001A2142"/>
    <w:rsid w:val="001A22F3"/>
    <w:rsid w:val="001A252A"/>
    <w:rsid w:val="001A2866"/>
    <w:rsid w:val="001A2C89"/>
    <w:rsid w:val="001A307D"/>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555"/>
    <w:rsid w:val="001A5A39"/>
    <w:rsid w:val="001A5A83"/>
    <w:rsid w:val="001A669F"/>
    <w:rsid w:val="001A6761"/>
    <w:rsid w:val="001A69BD"/>
    <w:rsid w:val="001A6B12"/>
    <w:rsid w:val="001A6C82"/>
    <w:rsid w:val="001A6F33"/>
    <w:rsid w:val="001A7342"/>
    <w:rsid w:val="001A73C2"/>
    <w:rsid w:val="001A7844"/>
    <w:rsid w:val="001A7A4C"/>
    <w:rsid w:val="001A7EB7"/>
    <w:rsid w:val="001A7ED8"/>
    <w:rsid w:val="001A7FF1"/>
    <w:rsid w:val="001B004E"/>
    <w:rsid w:val="001B0317"/>
    <w:rsid w:val="001B0460"/>
    <w:rsid w:val="001B097F"/>
    <w:rsid w:val="001B0AC1"/>
    <w:rsid w:val="001B0BB2"/>
    <w:rsid w:val="001B12BA"/>
    <w:rsid w:val="001B1308"/>
    <w:rsid w:val="001B1410"/>
    <w:rsid w:val="001B14CE"/>
    <w:rsid w:val="001B1C5B"/>
    <w:rsid w:val="001B1EEE"/>
    <w:rsid w:val="001B222E"/>
    <w:rsid w:val="001B22AD"/>
    <w:rsid w:val="001B275C"/>
    <w:rsid w:val="001B2968"/>
    <w:rsid w:val="001B2A44"/>
    <w:rsid w:val="001B2B7C"/>
    <w:rsid w:val="001B3214"/>
    <w:rsid w:val="001B3282"/>
    <w:rsid w:val="001B3481"/>
    <w:rsid w:val="001B34F0"/>
    <w:rsid w:val="001B3B2C"/>
    <w:rsid w:val="001B3C55"/>
    <w:rsid w:val="001B3CA7"/>
    <w:rsid w:val="001B3D71"/>
    <w:rsid w:val="001B3E35"/>
    <w:rsid w:val="001B3E50"/>
    <w:rsid w:val="001B3F07"/>
    <w:rsid w:val="001B4199"/>
    <w:rsid w:val="001B4774"/>
    <w:rsid w:val="001B5148"/>
    <w:rsid w:val="001B52C9"/>
    <w:rsid w:val="001B52F7"/>
    <w:rsid w:val="001B53C5"/>
    <w:rsid w:val="001B56D5"/>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F8C"/>
    <w:rsid w:val="001C1127"/>
    <w:rsid w:val="001C160A"/>
    <w:rsid w:val="001C1705"/>
    <w:rsid w:val="001C1737"/>
    <w:rsid w:val="001C17F2"/>
    <w:rsid w:val="001C1C21"/>
    <w:rsid w:val="001C1DD3"/>
    <w:rsid w:val="001C236B"/>
    <w:rsid w:val="001C24FF"/>
    <w:rsid w:val="001C2705"/>
    <w:rsid w:val="001C28A9"/>
    <w:rsid w:val="001C2E74"/>
    <w:rsid w:val="001C2F39"/>
    <w:rsid w:val="001C33B7"/>
    <w:rsid w:val="001C3853"/>
    <w:rsid w:val="001C3982"/>
    <w:rsid w:val="001C3CFC"/>
    <w:rsid w:val="001C3EE8"/>
    <w:rsid w:val="001C3F93"/>
    <w:rsid w:val="001C467B"/>
    <w:rsid w:val="001C492A"/>
    <w:rsid w:val="001C4FC0"/>
    <w:rsid w:val="001C5363"/>
    <w:rsid w:val="001C55C5"/>
    <w:rsid w:val="001C5E39"/>
    <w:rsid w:val="001C5E3A"/>
    <w:rsid w:val="001C5E4E"/>
    <w:rsid w:val="001C5EED"/>
    <w:rsid w:val="001C614E"/>
    <w:rsid w:val="001C6435"/>
    <w:rsid w:val="001C648A"/>
    <w:rsid w:val="001C6645"/>
    <w:rsid w:val="001C75B4"/>
    <w:rsid w:val="001C7686"/>
    <w:rsid w:val="001C7D53"/>
    <w:rsid w:val="001C7E0F"/>
    <w:rsid w:val="001C7FC5"/>
    <w:rsid w:val="001D04D4"/>
    <w:rsid w:val="001D06B1"/>
    <w:rsid w:val="001D0711"/>
    <w:rsid w:val="001D0F40"/>
    <w:rsid w:val="001D1009"/>
    <w:rsid w:val="001D10E7"/>
    <w:rsid w:val="001D1126"/>
    <w:rsid w:val="001D123A"/>
    <w:rsid w:val="001D125C"/>
    <w:rsid w:val="001D18B4"/>
    <w:rsid w:val="001D1952"/>
    <w:rsid w:val="001D19CD"/>
    <w:rsid w:val="001D21E6"/>
    <w:rsid w:val="001D38EF"/>
    <w:rsid w:val="001D3D72"/>
    <w:rsid w:val="001D430E"/>
    <w:rsid w:val="001D442C"/>
    <w:rsid w:val="001D448B"/>
    <w:rsid w:val="001D4938"/>
    <w:rsid w:val="001D5055"/>
    <w:rsid w:val="001D514E"/>
    <w:rsid w:val="001D515E"/>
    <w:rsid w:val="001D531A"/>
    <w:rsid w:val="001D5709"/>
    <w:rsid w:val="001D5808"/>
    <w:rsid w:val="001D5DC6"/>
    <w:rsid w:val="001D5E10"/>
    <w:rsid w:val="001D6153"/>
    <w:rsid w:val="001D626A"/>
    <w:rsid w:val="001D6A0F"/>
    <w:rsid w:val="001D6EED"/>
    <w:rsid w:val="001D7387"/>
    <w:rsid w:val="001D753B"/>
    <w:rsid w:val="001D79AE"/>
    <w:rsid w:val="001D7A80"/>
    <w:rsid w:val="001D7B9A"/>
    <w:rsid w:val="001E04A9"/>
    <w:rsid w:val="001E05C2"/>
    <w:rsid w:val="001E07F1"/>
    <w:rsid w:val="001E0BD1"/>
    <w:rsid w:val="001E0BEB"/>
    <w:rsid w:val="001E0F5B"/>
    <w:rsid w:val="001E10C5"/>
    <w:rsid w:val="001E10F5"/>
    <w:rsid w:val="001E11BF"/>
    <w:rsid w:val="001E125A"/>
    <w:rsid w:val="001E1452"/>
    <w:rsid w:val="001E1498"/>
    <w:rsid w:val="001E1693"/>
    <w:rsid w:val="001E1F51"/>
    <w:rsid w:val="001E20A5"/>
    <w:rsid w:val="001E248A"/>
    <w:rsid w:val="001E286D"/>
    <w:rsid w:val="001E28E3"/>
    <w:rsid w:val="001E2A2C"/>
    <w:rsid w:val="001E2A9A"/>
    <w:rsid w:val="001E2F7F"/>
    <w:rsid w:val="001E3902"/>
    <w:rsid w:val="001E3A07"/>
    <w:rsid w:val="001E3E63"/>
    <w:rsid w:val="001E3ED4"/>
    <w:rsid w:val="001E41FD"/>
    <w:rsid w:val="001E4700"/>
    <w:rsid w:val="001E4BAD"/>
    <w:rsid w:val="001E4C2C"/>
    <w:rsid w:val="001E4D62"/>
    <w:rsid w:val="001E5294"/>
    <w:rsid w:val="001E5685"/>
    <w:rsid w:val="001E5686"/>
    <w:rsid w:val="001E633D"/>
    <w:rsid w:val="001E64FC"/>
    <w:rsid w:val="001E6571"/>
    <w:rsid w:val="001E6923"/>
    <w:rsid w:val="001E6A56"/>
    <w:rsid w:val="001E6C93"/>
    <w:rsid w:val="001E6DE1"/>
    <w:rsid w:val="001E7191"/>
    <w:rsid w:val="001E7667"/>
    <w:rsid w:val="001E7826"/>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67E"/>
    <w:rsid w:val="001F2C14"/>
    <w:rsid w:val="001F2C8B"/>
    <w:rsid w:val="001F2CD9"/>
    <w:rsid w:val="001F2DA0"/>
    <w:rsid w:val="001F2DE1"/>
    <w:rsid w:val="001F3525"/>
    <w:rsid w:val="001F360E"/>
    <w:rsid w:val="001F37BC"/>
    <w:rsid w:val="001F3BF5"/>
    <w:rsid w:val="001F3DD5"/>
    <w:rsid w:val="001F4085"/>
    <w:rsid w:val="001F40D4"/>
    <w:rsid w:val="001F43BA"/>
    <w:rsid w:val="001F4AEC"/>
    <w:rsid w:val="001F4C3A"/>
    <w:rsid w:val="001F4C9E"/>
    <w:rsid w:val="001F51D5"/>
    <w:rsid w:val="001F54A6"/>
    <w:rsid w:val="001F54C9"/>
    <w:rsid w:val="001F5C47"/>
    <w:rsid w:val="001F5D0E"/>
    <w:rsid w:val="001F5D38"/>
    <w:rsid w:val="001F5E5F"/>
    <w:rsid w:val="001F645E"/>
    <w:rsid w:val="001F6515"/>
    <w:rsid w:val="001F681C"/>
    <w:rsid w:val="001F6890"/>
    <w:rsid w:val="001F6B34"/>
    <w:rsid w:val="001F6D62"/>
    <w:rsid w:val="001F7498"/>
    <w:rsid w:val="001F7663"/>
    <w:rsid w:val="001F7713"/>
    <w:rsid w:val="001F7832"/>
    <w:rsid w:val="001F7D17"/>
    <w:rsid w:val="00200300"/>
    <w:rsid w:val="00200930"/>
    <w:rsid w:val="00201374"/>
    <w:rsid w:val="0020139A"/>
    <w:rsid w:val="002014DA"/>
    <w:rsid w:val="00201932"/>
    <w:rsid w:val="00201A8D"/>
    <w:rsid w:val="00202043"/>
    <w:rsid w:val="002022F0"/>
    <w:rsid w:val="002025A8"/>
    <w:rsid w:val="00202602"/>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53DA"/>
    <w:rsid w:val="002054B7"/>
    <w:rsid w:val="00205AC8"/>
    <w:rsid w:val="00205D95"/>
    <w:rsid w:val="00205E26"/>
    <w:rsid w:val="00205FB7"/>
    <w:rsid w:val="0020601C"/>
    <w:rsid w:val="002061B6"/>
    <w:rsid w:val="002062E9"/>
    <w:rsid w:val="002069D9"/>
    <w:rsid w:val="00206D3E"/>
    <w:rsid w:val="00206EC6"/>
    <w:rsid w:val="00207070"/>
    <w:rsid w:val="00207376"/>
    <w:rsid w:val="00207404"/>
    <w:rsid w:val="00207AD9"/>
    <w:rsid w:val="00210DFB"/>
    <w:rsid w:val="00210EBD"/>
    <w:rsid w:val="00210EBF"/>
    <w:rsid w:val="00210FB9"/>
    <w:rsid w:val="00211113"/>
    <w:rsid w:val="0021122E"/>
    <w:rsid w:val="002117D2"/>
    <w:rsid w:val="002119BC"/>
    <w:rsid w:val="00211FD1"/>
    <w:rsid w:val="002120D1"/>
    <w:rsid w:val="00212219"/>
    <w:rsid w:val="00212311"/>
    <w:rsid w:val="00212F8D"/>
    <w:rsid w:val="00212F99"/>
    <w:rsid w:val="0021300C"/>
    <w:rsid w:val="002130C4"/>
    <w:rsid w:val="002132F7"/>
    <w:rsid w:val="00213359"/>
    <w:rsid w:val="0021378D"/>
    <w:rsid w:val="00213871"/>
    <w:rsid w:val="00213913"/>
    <w:rsid w:val="002139B3"/>
    <w:rsid w:val="00214597"/>
    <w:rsid w:val="002146C3"/>
    <w:rsid w:val="002147B8"/>
    <w:rsid w:val="00214C5D"/>
    <w:rsid w:val="00214F66"/>
    <w:rsid w:val="00215169"/>
    <w:rsid w:val="00215316"/>
    <w:rsid w:val="00215F3A"/>
    <w:rsid w:val="0021679F"/>
    <w:rsid w:val="0021699C"/>
    <w:rsid w:val="00216D9C"/>
    <w:rsid w:val="00216E16"/>
    <w:rsid w:val="00216E50"/>
    <w:rsid w:val="00216EB7"/>
    <w:rsid w:val="00216FF1"/>
    <w:rsid w:val="002172A7"/>
    <w:rsid w:val="00217339"/>
    <w:rsid w:val="0021761E"/>
    <w:rsid w:val="00217683"/>
    <w:rsid w:val="002176CC"/>
    <w:rsid w:val="0021777B"/>
    <w:rsid w:val="0021781A"/>
    <w:rsid w:val="00217DC3"/>
    <w:rsid w:val="00220666"/>
    <w:rsid w:val="002207D4"/>
    <w:rsid w:val="00220CFE"/>
    <w:rsid w:val="00220E19"/>
    <w:rsid w:val="00220E5D"/>
    <w:rsid w:val="002213DC"/>
    <w:rsid w:val="002217E1"/>
    <w:rsid w:val="002217FD"/>
    <w:rsid w:val="00222E95"/>
    <w:rsid w:val="00223799"/>
    <w:rsid w:val="00224343"/>
    <w:rsid w:val="00224384"/>
    <w:rsid w:val="00224661"/>
    <w:rsid w:val="002246DE"/>
    <w:rsid w:val="002249E7"/>
    <w:rsid w:val="00225309"/>
    <w:rsid w:val="002254CC"/>
    <w:rsid w:val="002261A0"/>
    <w:rsid w:val="00226275"/>
    <w:rsid w:val="0022693D"/>
    <w:rsid w:val="00226CA6"/>
    <w:rsid w:val="00226E6A"/>
    <w:rsid w:val="00227282"/>
    <w:rsid w:val="00227288"/>
    <w:rsid w:val="00227C07"/>
    <w:rsid w:val="00227E38"/>
    <w:rsid w:val="00230127"/>
    <w:rsid w:val="00230254"/>
    <w:rsid w:val="0023025E"/>
    <w:rsid w:val="002303A0"/>
    <w:rsid w:val="002306A6"/>
    <w:rsid w:val="0023095D"/>
    <w:rsid w:val="00230BB9"/>
    <w:rsid w:val="00230D47"/>
    <w:rsid w:val="00230F34"/>
    <w:rsid w:val="00231112"/>
    <w:rsid w:val="002311D9"/>
    <w:rsid w:val="0023132E"/>
    <w:rsid w:val="00231748"/>
    <w:rsid w:val="002317AE"/>
    <w:rsid w:val="00231CB2"/>
    <w:rsid w:val="00231CF2"/>
    <w:rsid w:val="00232359"/>
    <w:rsid w:val="0023259A"/>
    <w:rsid w:val="00232BA2"/>
    <w:rsid w:val="00232C87"/>
    <w:rsid w:val="00233483"/>
    <w:rsid w:val="00233D58"/>
    <w:rsid w:val="00233DA8"/>
    <w:rsid w:val="00233DCB"/>
    <w:rsid w:val="00233F04"/>
    <w:rsid w:val="0023437A"/>
    <w:rsid w:val="00234441"/>
    <w:rsid w:val="002346ED"/>
    <w:rsid w:val="00234C3D"/>
    <w:rsid w:val="00234DF4"/>
    <w:rsid w:val="00234F07"/>
    <w:rsid w:val="00234F42"/>
    <w:rsid w:val="00235056"/>
    <w:rsid w:val="00235399"/>
    <w:rsid w:val="00235424"/>
    <w:rsid w:val="0023543B"/>
    <w:rsid w:val="00235455"/>
    <w:rsid w:val="00235760"/>
    <w:rsid w:val="00235C1C"/>
    <w:rsid w:val="00235C9D"/>
    <w:rsid w:val="00235F11"/>
    <w:rsid w:val="00235F83"/>
    <w:rsid w:val="002360FD"/>
    <w:rsid w:val="0023615E"/>
    <w:rsid w:val="002366B6"/>
    <w:rsid w:val="002367E0"/>
    <w:rsid w:val="002368C2"/>
    <w:rsid w:val="0023705C"/>
    <w:rsid w:val="0023707A"/>
    <w:rsid w:val="00237347"/>
    <w:rsid w:val="00237885"/>
    <w:rsid w:val="00237999"/>
    <w:rsid w:val="00237AB8"/>
    <w:rsid w:val="0024060F"/>
    <w:rsid w:val="00240ACB"/>
    <w:rsid w:val="002410C1"/>
    <w:rsid w:val="00241378"/>
    <w:rsid w:val="00241488"/>
    <w:rsid w:val="002415F7"/>
    <w:rsid w:val="00241679"/>
    <w:rsid w:val="00241980"/>
    <w:rsid w:val="00241A91"/>
    <w:rsid w:val="00241DF3"/>
    <w:rsid w:val="00241E17"/>
    <w:rsid w:val="00241E9C"/>
    <w:rsid w:val="00242050"/>
    <w:rsid w:val="00242421"/>
    <w:rsid w:val="00242BBC"/>
    <w:rsid w:val="00242CC8"/>
    <w:rsid w:val="00242CD6"/>
    <w:rsid w:val="00242D7B"/>
    <w:rsid w:val="00242F31"/>
    <w:rsid w:val="00243345"/>
    <w:rsid w:val="00243410"/>
    <w:rsid w:val="0024346C"/>
    <w:rsid w:val="00243818"/>
    <w:rsid w:val="00243972"/>
    <w:rsid w:val="00243BAD"/>
    <w:rsid w:val="00243BB4"/>
    <w:rsid w:val="00243D31"/>
    <w:rsid w:val="00243E2C"/>
    <w:rsid w:val="002441EB"/>
    <w:rsid w:val="00244354"/>
    <w:rsid w:val="0024470A"/>
    <w:rsid w:val="002447F6"/>
    <w:rsid w:val="00244855"/>
    <w:rsid w:val="00244993"/>
    <w:rsid w:val="00244D0B"/>
    <w:rsid w:val="00245078"/>
    <w:rsid w:val="002450A9"/>
    <w:rsid w:val="0024543A"/>
    <w:rsid w:val="002456E0"/>
    <w:rsid w:val="00245746"/>
    <w:rsid w:val="00245AF8"/>
    <w:rsid w:val="00245EF9"/>
    <w:rsid w:val="002462DE"/>
    <w:rsid w:val="002464BA"/>
    <w:rsid w:val="002465AC"/>
    <w:rsid w:val="002469E3"/>
    <w:rsid w:val="00246D79"/>
    <w:rsid w:val="00246E42"/>
    <w:rsid w:val="00247183"/>
    <w:rsid w:val="0024765B"/>
    <w:rsid w:val="002476C6"/>
    <w:rsid w:val="002479A9"/>
    <w:rsid w:val="00247A25"/>
    <w:rsid w:val="00247B2A"/>
    <w:rsid w:val="00247ED5"/>
    <w:rsid w:val="002509C8"/>
    <w:rsid w:val="002510C5"/>
    <w:rsid w:val="002513CD"/>
    <w:rsid w:val="00251954"/>
    <w:rsid w:val="002519A4"/>
    <w:rsid w:val="002519E9"/>
    <w:rsid w:val="002521B6"/>
    <w:rsid w:val="00252409"/>
    <w:rsid w:val="0025272A"/>
    <w:rsid w:val="00252DDC"/>
    <w:rsid w:val="00253223"/>
    <w:rsid w:val="00253A80"/>
    <w:rsid w:val="00253F81"/>
    <w:rsid w:val="00253FE4"/>
    <w:rsid w:val="002542BC"/>
    <w:rsid w:val="002544BB"/>
    <w:rsid w:val="0025469D"/>
    <w:rsid w:val="00254781"/>
    <w:rsid w:val="00254901"/>
    <w:rsid w:val="0025492D"/>
    <w:rsid w:val="00254B0D"/>
    <w:rsid w:val="00254CBB"/>
    <w:rsid w:val="00254D3C"/>
    <w:rsid w:val="00254FAA"/>
    <w:rsid w:val="002551A1"/>
    <w:rsid w:val="00255569"/>
    <w:rsid w:val="00255601"/>
    <w:rsid w:val="00255779"/>
    <w:rsid w:val="00255970"/>
    <w:rsid w:val="00255A73"/>
    <w:rsid w:val="00255BC2"/>
    <w:rsid w:val="00255D29"/>
    <w:rsid w:val="00255EA2"/>
    <w:rsid w:val="00255FF6"/>
    <w:rsid w:val="0025617F"/>
    <w:rsid w:val="002568D8"/>
    <w:rsid w:val="00256DDA"/>
    <w:rsid w:val="00256E52"/>
    <w:rsid w:val="00257138"/>
    <w:rsid w:val="00257418"/>
    <w:rsid w:val="0025745B"/>
    <w:rsid w:val="00257B43"/>
    <w:rsid w:val="00257E15"/>
    <w:rsid w:val="00260041"/>
    <w:rsid w:val="00260155"/>
    <w:rsid w:val="002603BA"/>
    <w:rsid w:val="00260561"/>
    <w:rsid w:val="00260776"/>
    <w:rsid w:val="00260BA6"/>
    <w:rsid w:val="00260CC6"/>
    <w:rsid w:val="00260CFF"/>
    <w:rsid w:val="0026175D"/>
    <w:rsid w:val="002618A1"/>
    <w:rsid w:val="00261A44"/>
    <w:rsid w:val="00261D5F"/>
    <w:rsid w:val="00262820"/>
    <w:rsid w:val="00262B08"/>
    <w:rsid w:val="00262C6B"/>
    <w:rsid w:val="002633F8"/>
    <w:rsid w:val="00263494"/>
    <w:rsid w:val="002634BA"/>
    <w:rsid w:val="00263912"/>
    <w:rsid w:val="0026391E"/>
    <w:rsid w:val="00263BDC"/>
    <w:rsid w:val="00263C90"/>
    <w:rsid w:val="00263EA6"/>
    <w:rsid w:val="00263F06"/>
    <w:rsid w:val="00264080"/>
    <w:rsid w:val="002640E2"/>
    <w:rsid w:val="002641F0"/>
    <w:rsid w:val="00264A50"/>
    <w:rsid w:val="00264AC3"/>
    <w:rsid w:val="00264B75"/>
    <w:rsid w:val="00264D0F"/>
    <w:rsid w:val="00264D5B"/>
    <w:rsid w:val="00264E2E"/>
    <w:rsid w:val="00264F74"/>
    <w:rsid w:val="0026563B"/>
    <w:rsid w:val="00265808"/>
    <w:rsid w:val="00265886"/>
    <w:rsid w:val="00265BA2"/>
    <w:rsid w:val="00265C80"/>
    <w:rsid w:val="00265FAF"/>
    <w:rsid w:val="0026616A"/>
    <w:rsid w:val="002665D1"/>
    <w:rsid w:val="002666FB"/>
    <w:rsid w:val="00266905"/>
    <w:rsid w:val="00266B82"/>
    <w:rsid w:val="00266B90"/>
    <w:rsid w:val="00266DC9"/>
    <w:rsid w:val="00266FA7"/>
    <w:rsid w:val="00267076"/>
    <w:rsid w:val="0026768D"/>
    <w:rsid w:val="00267B50"/>
    <w:rsid w:val="00267C79"/>
    <w:rsid w:val="00267EAE"/>
    <w:rsid w:val="00267EC7"/>
    <w:rsid w:val="00267F15"/>
    <w:rsid w:val="00267FCE"/>
    <w:rsid w:val="002706E0"/>
    <w:rsid w:val="002708E2"/>
    <w:rsid w:val="00270D20"/>
    <w:rsid w:val="0027106A"/>
    <w:rsid w:val="00271167"/>
    <w:rsid w:val="0027148B"/>
    <w:rsid w:val="00271832"/>
    <w:rsid w:val="00271B15"/>
    <w:rsid w:val="00272068"/>
    <w:rsid w:val="002722C8"/>
    <w:rsid w:val="0027230B"/>
    <w:rsid w:val="00272659"/>
    <w:rsid w:val="00272B85"/>
    <w:rsid w:val="002734C7"/>
    <w:rsid w:val="00273BD1"/>
    <w:rsid w:val="00273CEB"/>
    <w:rsid w:val="00273E6F"/>
    <w:rsid w:val="00273E92"/>
    <w:rsid w:val="002741CF"/>
    <w:rsid w:val="0027428B"/>
    <w:rsid w:val="00274335"/>
    <w:rsid w:val="00274386"/>
    <w:rsid w:val="00274456"/>
    <w:rsid w:val="002746F6"/>
    <w:rsid w:val="0027487C"/>
    <w:rsid w:val="00274B3E"/>
    <w:rsid w:val="00274BEF"/>
    <w:rsid w:val="00274DF6"/>
    <w:rsid w:val="0027591C"/>
    <w:rsid w:val="00275B4C"/>
    <w:rsid w:val="00275F86"/>
    <w:rsid w:val="00276509"/>
    <w:rsid w:val="00276561"/>
    <w:rsid w:val="002766BA"/>
    <w:rsid w:val="00276BB7"/>
    <w:rsid w:val="00276C09"/>
    <w:rsid w:val="00276F0F"/>
    <w:rsid w:val="0027702A"/>
    <w:rsid w:val="002770E1"/>
    <w:rsid w:val="002772AA"/>
    <w:rsid w:val="002772B8"/>
    <w:rsid w:val="002772F8"/>
    <w:rsid w:val="002773A4"/>
    <w:rsid w:val="002773F0"/>
    <w:rsid w:val="00277480"/>
    <w:rsid w:val="00280360"/>
    <w:rsid w:val="0028045C"/>
    <w:rsid w:val="002805C3"/>
    <w:rsid w:val="002809CD"/>
    <w:rsid w:val="00280D26"/>
    <w:rsid w:val="00280FD7"/>
    <w:rsid w:val="00281007"/>
    <w:rsid w:val="00281429"/>
    <w:rsid w:val="00281A8E"/>
    <w:rsid w:val="00281C55"/>
    <w:rsid w:val="00281D49"/>
    <w:rsid w:val="00281E1D"/>
    <w:rsid w:val="00281F9B"/>
    <w:rsid w:val="0028206F"/>
    <w:rsid w:val="002822E9"/>
    <w:rsid w:val="00282504"/>
    <w:rsid w:val="0028275C"/>
    <w:rsid w:val="0028320C"/>
    <w:rsid w:val="002835D6"/>
    <w:rsid w:val="002839C7"/>
    <w:rsid w:val="00283A89"/>
    <w:rsid w:val="00283C87"/>
    <w:rsid w:val="0028405F"/>
    <w:rsid w:val="00284145"/>
    <w:rsid w:val="002845A3"/>
    <w:rsid w:val="00284622"/>
    <w:rsid w:val="0028469A"/>
    <w:rsid w:val="002846DF"/>
    <w:rsid w:val="002846E8"/>
    <w:rsid w:val="00284CA1"/>
    <w:rsid w:val="00285806"/>
    <w:rsid w:val="00285E80"/>
    <w:rsid w:val="00285ED4"/>
    <w:rsid w:val="002861AF"/>
    <w:rsid w:val="00286E27"/>
    <w:rsid w:val="00286E8A"/>
    <w:rsid w:val="00286F03"/>
    <w:rsid w:val="00287050"/>
    <w:rsid w:val="00287585"/>
    <w:rsid w:val="0028793D"/>
    <w:rsid w:val="00287ABE"/>
    <w:rsid w:val="00287C9F"/>
    <w:rsid w:val="002905E6"/>
    <w:rsid w:val="00290601"/>
    <w:rsid w:val="0029150D"/>
    <w:rsid w:val="00291AEF"/>
    <w:rsid w:val="00291C58"/>
    <w:rsid w:val="00291D6B"/>
    <w:rsid w:val="00291FE7"/>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A66"/>
    <w:rsid w:val="00294D87"/>
    <w:rsid w:val="002951D8"/>
    <w:rsid w:val="00295321"/>
    <w:rsid w:val="00295997"/>
    <w:rsid w:val="00295AF4"/>
    <w:rsid w:val="00295BA8"/>
    <w:rsid w:val="00295FA3"/>
    <w:rsid w:val="002960B0"/>
    <w:rsid w:val="0029617B"/>
    <w:rsid w:val="002964EE"/>
    <w:rsid w:val="00296E5D"/>
    <w:rsid w:val="00296EBC"/>
    <w:rsid w:val="0029726B"/>
    <w:rsid w:val="00297368"/>
    <w:rsid w:val="0029741F"/>
    <w:rsid w:val="0029743A"/>
    <w:rsid w:val="00297519"/>
    <w:rsid w:val="00297701"/>
    <w:rsid w:val="00297A03"/>
    <w:rsid w:val="00297A10"/>
    <w:rsid w:val="00297EE8"/>
    <w:rsid w:val="002A0103"/>
    <w:rsid w:val="002A05E9"/>
    <w:rsid w:val="002A0759"/>
    <w:rsid w:val="002A0D1C"/>
    <w:rsid w:val="002A16F6"/>
    <w:rsid w:val="002A1EEF"/>
    <w:rsid w:val="002A25DD"/>
    <w:rsid w:val="002A2791"/>
    <w:rsid w:val="002A27FF"/>
    <w:rsid w:val="002A2B9E"/>
    <w:rsid w:val="002A2D9D"/>
    <w:rsid w:val="002A3415"/>
    <w:rsid w:val="002A3619"/>
    <w:rsid w:val="002A36D8"/>
    <w:rsid w:val="002A36F0"/>
    <w:rsid w:val="002A3BB8"/>
    <w:rsid w:val="002A3CD4"/>
    <w:rsid w:val="002A3E17"/>
    <w:rsid w:val="002A44C7"/>
    <w:rsid w:val="002A4C9B"/>
    <w:rsid w:val="002A4E29"/>
    <w:rsid w:val="002A50CC"/>
    <w:rsid w:val="002A5412"/>
    <w:rsid w:val="002A544B"/>
    <w:rsid w:val="002A5519"/>
    <w:rsid w:val="002A561D"/>
    <w:rsid w:val="002A595A"/>
    <w:rsid w:val="002A6126"/>
    <w:rsid w:val="002A652E"/>
    <w:rsid w:val="002A685F"/>
    <w:rsid w:val="002A69DD"/>
    <w:rsid w:val="002A6C9E"/>
    <w:rsid w:val="002A6D50"/>
    <w:rsid w:val="002A6F26"/>
    <w:rsid w:val="002A724C"/>
    <w:rsid w:val="002A7526"/>
    <w:rsid w:val="002A7786"/>
    <w:rsid w:val="002A7C49"/>
    <w:rsid w:val="002A7CE8"/>
    <w:rsid w:val="002A7E0F"/>
    <w:rsid w:val="002B0189"/>
    <w:rsid w:val="002B0335"/>
    <w:rsid w:val="002B037D"/>
    <w:rsid w:val="002B04CF"/>
    <w:rsid w:val="002B04D8"/>
    <w:rsid w:val="002B0C7C"/>
    <w:rsid w:val="002B0D2B"/>
    <w:rsid w:val="002B0D56"/>
    <w:rsid w:val="002B0DDA"/>
    <w:rsid w:val="002B0DE5"/>
    <w:rsid w:val="002B13A4"/>
    <w:rsid w:val="002B15A3"/>
    <w:rsid w:val="002B15BB"/>
    <w:rsid w:val="002B1741"/>
    <w:rsid w:val="002B1897"/>
    <w:rsid w:val="002B1970"/>
    <w:rsid w:val="002B23F1"/>
    <w:rsid w:val="002B25E5"/>
    <w:rsid w:val="002B2631"/>
    <w:rsid w:val="002B2FF6"/>
    <w:rsid w:val="002B3071"/>
    <w:rsid w:val="002B32DA"/>
    <w:rsid w:val="002B3384"/>
    <w:rsid w:val="002B367B"/>
    <w:rsid w:val="002B393C"/>
    <w:rsid w:val="002B3B95"/>
    <w:rsid w:val="002B3EE3"/>
    <w:rsid w:val="002B4345"/>
    <w:rsid w:val="002B43A9"/>
    <w:rsid w:val="002B45AD"/>
    <w:rsid w:val="002B4720"/>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11E3"/>
    <w:rsid w:val="002C148C"/>
    <w:rsid w:val="002C14E5"/>
    <w:rsid w:val="002C1671"/>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960"/>
    <w:rsid w:val="002C39DB"/>
    <w:rsid w:val="002C3DF2"/>
    <w:rsid w:val="002C401B"/>
    <w:rsid w:val="002C4116"/>
    <w:rsid w:val="002C4550"/>
    <w:rsid w:val="002C4839"/>
    <w:rsid w:val="002C4D87"/>
    <w:rsid w:val="002C4F14"/>
    <w:rsid w:val="002C50AA"/>
    <w:rsid w:val="002C5544"/>
    <w:rsid w:val="002C5550"/>
    <w:rsid w:val="002C5591"/>
    <w:rsid w:val="002C595C"/>
    <w:rsid w:val="002C5E01"/>
    <w:rsid w:val="002C62F5"/>
    <w:rsid w:val="002C64E8"/>
    <w:rsid w:val="002C657F"/>
    <w:rsid w:val="002C661D"/>
    <w:rsid w:val="002C6998"/>
    <w:rsid w:val="002C6B45"/>
    <w:rsid w:val="002C6D97"/>
    <w:rsid w:val="002C6DD2"/>
    <w:rsid w:val="002C707B"/>
    <w:rsid w:val="002C71E7"/>
    <w:rsid w:val="002C74A2"/>
    <w:rsid w:val="002C76C3"/>
    <w:rsid w:val="002C7779"/>
    <w:rsid w:val="002C77A9"/>
    <w:rsid w:val="002C782B"/>
    <w:rsid w:val="002C79FB"/>
    <w:rsid w:val="002C7D59"/>
    <w:rsid w:val="002D00D2"/>
    <w:rsid w:val="002D011B"/>
    <w:rsid w:val="002D014E"/>
    <w:rsid w:val="002D028B"/>
    <w:rsid w:val="002D042A"/>
    <w:rsid w:val="002D0446"/>
    <w:rsid w:val="002D0736"/>
    <w:rsid w:val="002D092A"/>
    <w:rsid w:val="002D12D0"/>
    <w:rsid w:val="002D15A7"/>
    <w:rsid w:val="002D17E1"/>
    <w:rsid w:val="002D202A"/>
    <w:rsid w:val="002D21C1"/>
    <w:rsid w:val="002D2A96"/>
    <w:rsid w:val="002D2E12"/>
    <w:rsid w:val="002D3001"/>
    <w:rsid w:val="002D300D"/>
    <w:rsid w:val="002D3015"/>
    <w:rsid w:val="002D3101"/>
    <w:rsid w:val="002D3259"/>
    <w:rsid w:val="002D3545"/>
    <w:rsid w:val="002D3F4E"/>
    <w:rsid w:val="002D434B"/>
    <w:rsid w:val="002D4A50"/>
    <w:rsid w:val="002D4B33"/>
    <w:rsid w:val="002D4E5D"/>
    <w:rsid w:val="002D51B6"/>
    <w:rsid w:val="002D5617"/>
    <w:rsid w:val="002D57D0"/>
    <w:rsid w:val="002D5931"/>
    <w:rsid w:val="002D60EA"/>
    <w:rsid w:val="002D6208"/>
    <w:rsid w:val="002D66A5"/>
    <w:rsid w:val="002D6882"/>
    <w:rsid w:val="002D6893"/>
    <w:rsid w:val="002D69A7"/>
    <w:rsid w:val="002D6B37"/>
    <w:rsid w:val="002D6C06"/>
    <w:rsid w:val="002D6D1B"/>
    <w:rsid w:val="002D7283"/>
    <w:rsid w:val="002D72EF"/>
    <w:rsid w:val="002D74F3"/>
    <w:rsid w:val="002D7B1E"/>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EC"/>
    <w:rsid w:val="002E2AC6"/>
    <w:rsid w:val="002E2F5C"/>
    <w:rsid w:val="002E305D"/>
    <w:rsid w:val="002E32C4"/>
    <w:rsid w:val="002E3B59"/>
    <w:rsid w:val="002E414E"/>
    <w:rsid w:val="002E4B64"/>
    <w:rsid w:val="002E5066"/>
    <w:rsid w:val="002E5364"/>
    <w:rsid w:val="002E538D"/>
    <w:rsid w:val="002E5E27"/>
    <w:rsid w:val="002E6118"/>
    <w:rsid w:val="002E621A"/>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B17"/>
    <w:rsid w:val="002F0DC4"/>
    <w:rsid w:val="002F0F5D"/>
    <w:rsid w:val="002F1294"/>
    <w:rsid w:val="002F1944"/>
    <w:rsid w:val="002F1BAF"/>
    <w:rsid w:val="002F2145"/>
    <w:rsid w:val="002F2638"/>
    <w:rsid w:val="002F2855"/>
    <w:rsid w:val="002F29E7"/>
    <w:rsid w:val="002F2A5D"/>
    <w:rsid w:val="002F2CEC"/>
    <w:rsid w:val="002F2FFE"/>
    <w:rsid w:val="002F320E"/>
    <w:rsid w:val="002F326E"/>
    <w:rsid w:val="002F3343"/>
    <w:rsid w:val="002F342B"/>
    <w:rsid w:val="002F3439"/>
    <w:rsid w:val="002F3726"/>
    <w:rsid w:val="002F3E17"/>
    <w:rsid w:val="002F4045"/>
    <w:rsid w:val="002F4105"/>
    <w:rsid w:val="002F4222"/>
    <w:rsid w:val="002F42A8"/>
    <w:rsid w:val="002F44AF"/>
    <w:rsid w:val="002F4730"/>
    <w:rsid w:val="002F4A6E"/>
    <w:rsid w:val="002F4BF2"/>
    <w:rsid w:val="002F4D00"/>
    <w:rsid w:val="002F547A"/>
    <w:rsid w:val="002F583D"/>
    <w:rsid w:val="002F5E09"/>
    <w:rsid w:val="002F5E3C"/>
    <w:rsid w:val="002F66F2"/>
    <w:rsid w:val="002F66FB"/>
    <w:rsid w:val="002F6A90"/>
    <w:rsid w:val="002F6E97"/>
    <w:rsid w:val="002F6EF8"/>
    <w:rsid w:val="002F70C4"/>
    <w:rsid w:val="002F7107"/>
    <w:rsid w:val="002F789C"/>
    <w:rsid w:val="002F7D2D"/>
    <w:rsid w:val="002F7EEC"/>
    <w:rsid w:val="002F7F19"/>
    <w:rsid w:val="00300050"/>
    <w:rsid w:val="003005B7"/>
    <w:rsid w:val="003008B4"/>
    <w:rsid w:val="00300BB1"/>
    <w:rsid w:val="003015F0"/>
    <w:rsid w:val="00301608"/>
    <w:rsid w:val="0030178B"/>
    <w:rsid w:val="00301985"/>
    <w:rsid w:val="00302190"/>
    <w:rsid w:val="00302198"/>
    <w:rsid w:val="003021BE"/>
    <w:rsid w:val="003021EB"/>
    <w:rsid w:val="00302276"/>
    <w:rsid w:val="003025C6"/>
    <w:rsid w:val="00302C58"/>
    <w:rsid w:val="00302CD4"/>
    <w:rsid w:val="00303034"/>
    <w:rsid w:val="00303420"/>
    <w:rsid w:val="00303603"/>
    <w:rsid w:val="0030392C"/>
    <w:rsid w:val="00303975"/>
    <w:rsid w:val="0030397F"/>
    <w:rsid w:val="00303F82"/>
    <w:rsid w:val="003044DE"/>
    <w:rsid w:val="003046E9"/>
    <w:rsid w:val="00304BBB"/>
    <w:rsid w:val="00304C26"/>
    <w:rsid w:val="00304EA9"/>
    <w:rsid w:val="00305316"/>
    <w:rsid w:val="0030567F"/>
    <w:rsid w:val="00305C63"/>
    <w:rsid w:val="00305C6A"/>
    <w:rsid w:val="00305D46"/>
    <w:rsid w:val="00305F3D"/>
    <w:rsid w:val="00306404"/>
    <w:rsid w:val="00306961"/>
    <w:rsid w:val="00306B86"/>
    <w:rsid w:val="00306CA6"/>
    <w:rsid w:val="00306CF6"/>
    <w:rsid w:val="00306D67"/>
    <w:rsid w:val="00306DA6"/>
    <w:rsid w:val="00306F95"/>
    <w:rsid w:val="00306FAD"/>
    <w:rsid w:val="003071A7"/>
    <w:rsid w:val="003072D8"/>
    <w:rsid w:val="00307F99"/>
    <w:rsid w:val="0031021B"/>
    <w:rsid w:val="00310368"/>
    <w:rsid w:val="003104BD"/>
    <w:rsid w:val="00310679"/>
    <w:rsid w:val="003107EE"/>
    <w:rsid w:val="00310941"/>
    <w:rsid w:val="00310957"/>
    <w:rsid w:val="0031122F"/>
    <w:rsid w:val="00311371"/>
    <w:rsid w:val="003115E7"/>
    <w:rsid w:val="00311BFA"/>
    <w:rsid w:val="00311D13"/>
    <w:rsid w:val="003120F7"/>
    <w:rsid w:val="00312188"/>
    <w:rsid w:val="0031218F"/>
    <w:rsid w:val="0031220B"/>
    <w:rsid w:val="0031221D"/>
    <w:rsid w:val="003122EE"/>
    <w:rsid w:val="00312516"/>
    <w:rsid w:val="00312AE5"/>
    <w:rsid w:val="00312B28"/>
    <w:rsid w:val="00312B9F"/>
    <w:rsid w:val="00313074"/>
    <w:rsid w:val="003130B0"/>
    <w:rsid w:val="00313686"/>
    <w:rsid w:val="00314339"/>
    <w:rsid w:val="003147A4"/>
    <w:rsid w:val="00314BA4"/>
    <w:rsid w:val="0031500C"/>
    <w:rsid w:val="00315149"/>
    <w:rsid w:val="003151BB"/>
    <w:rsid w:val="003157D7"/>
    <w:rsid w:val="00315EF8"/>
    <w:rsid w:val="00316966"/>
    <w:rsid w:val="003172BE"/>
    <w:rsid w:val="003173A1"/>
    <w:rsid w:val="003177DE"/>
    <w:rsid w:val="0031781C"/>
    <w:rsid w:val="003201BC"/>
    <w:rsid w:val="00320A00"/>
    <w:rsid w:val="00320B68"/>
    <w:rsid w:val="00321461"/>
    <w:rsid w:val="00321682"/>
    <w:rsid w:val="00321840"/>
    <w:rsid w:val="0032191A"/>
    <w:rsid w:val="00321ADA"/>
    <w:rsid w:val="00321B77"/>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611"/>
    <w:rsid w:val="00324802"/>
    <w:rsid w:val="00324893"/>
    <w:rsid w:val="00324901"/>
    <w:rsid w:val="00324D2A"/>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882"/>
    <w:rsid w:val="00331070"/>
    <w:rsid w:val="0033147E"/>
    <w:rsid w:val="0033179B"/>
    <w:rsid w:val="003323CF"/>
    <w:rsid w:val="003331A1"/>
    <w:rsid w:val="003333F4"/>
    <w:rsid w:val="003336CA"/>
    <w:rsid w:val="00333F05"/>
    <w:rsid w:val="00334D06"/>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EA9"/>
    <w:rsid w:val="003373B1"/>
    <w:rsid w:val="00337529"/>
    <w:rsid w:val="00337A68"/>
    <w:rsid w:val="00337A96"/>
    <w:rsid w:val="00337C2D"/>
    <w:rsid w:val="00337CC3"/>
    <w:rsid w:val="00337F7D"/>
    <w:rsid w:val="00340234"/>
    <w:rsid w:val="0034051A"/>
    <w:rsid w:val="00340C52"/>
    <w:rsid w:val="00340CAD"/>
    <w:rsid w:val="00340D0A"/>
    <w:rsid w:val="00340D6F"/>
    <w:rsid w:val="00340F04"/>
    <w:rsid w:val="00341128"/>
    <w:rsid w:val="003414E2"/>
    <w:rsid w:val="003417D4"/>
    <w:rsid w:val="003419AA"/>
    <w:rsid w:val="00341E7D"/>
    <w:rsid w:val="00342153"/>
    <w:rsid w:val="0034232C"/>
    <w:rsid w:val="00342858"/>
    <w:rsid w:val="003429BC"/>
    <w:rsid w:val="00342B1B"/>
    <w:rsid w:val="00343247"/>
    <w:rsid w:val="003433EB"/>
    <w:rsid w:val="003437B3"/>
    <w:rsid w:val="00343888"/>
    <w:rsid w:val="003439FA"/>
    <w:rsid w:val="00343D49"/>
    <w:rsid w:val="00343FAA"/>
    <w:rsid w:val="00343FD7"/>
    <w:rsid w:val="0034420F"/>
    <w:rsid w:val="00344B47"/>
    <w:rsid w:val="00344CDD"/>
    <w:rsid w:val="00345224"/>
    <w:rsid w:val="0034552E"/>
    <w:rsid w:val="003456B5"/>
    <w:rsid w:val="00345B42"/>
    <w:rsid w:val="00345B6D"/>
    <w:rsid w:val="00345C4A"/>
    <w:rsid w:val="00345C86"/>
    <w:rsid w:val="003460FC"/>
    <w:rsid w:val="00346204"/>
    <w:rsid w:val="00346411"/>
    <w:rsid w:val="00346513"/>
    <w:rsid w:val="00346AED"/>
    <w:rsid w:val="00346D55"/>
    <w:rsid w:val="00346E71"/>
    <w:rsid w:val="00346EE6"/>
    <w:rsid w:val="00346F99"/>
    <w:rsid w:val="00347079"/>
    <w:rsid w:val="0034728E"/>
    <w:rsid w:val="003472F1"/>
    <w:rsid w:val="003475AA"/>
    <w:rsid w:val="00347CC5"/>
    <w:rsid w:val="00347E5B"/>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DE"/>
    <w:rsid w:val="00353D96"/>
    <w:rsid w:val="00353DC1"/>
    <w:rsid w:val="00353F4C"/>
    <w:rsid w:val="00354168"/>
    <w:rsid w:val="003541D5"/>
    <w:rsid w:val="003541F3"/>
    <w:rsid w:val="00354459"/>
    <w:rsid w:val="0035457B"/>
    <w:rsid w:val="00354D75"/>
    <w:rsid w:val="0035547B"/>
    <w:rsid w:val="00355664"/>
    <w:rsid w:val="00355917"/>
    <w:rsid w:val="00355936"/>
    <w:rsid w:val="00355DED"/>
    <w:rsid w:val="00355E16"/>
    <w:rsid w:val="003562DC"/>
    <w:rsid w:val="003564D3"/>
    <w:rsid w:val="0035653B"/>
    <w:rsid w:val="0035657E"/>
    <w:rsid w:val="003565E7"/>
    <w:rsid w:val="0035746B"/>
    <w:rsid w:val="003576AD"/>
    <w:rsid w:val="00357812"/>
    <w:rsid w:val="00360121"/>
    <w:rsid w:val="003601D9"/>
    <w:rsid w:val="003602F0"/>
    <w:rsid w:val="003609C5"/>
    <w:rsid w:val="00360B87"/>
    <w:rsid w:val="003610B6"/>
    <w:rsid w:val="00361544"/>
    <w:rsid w:val="00361675"/>
    <w:rsid w:val="0036183D"/>
    <w:rsid w:val="00361E7C"/>
    <w:rsid w:val="00361F06"/>
    <w:rsid w:val="0036213D"/>
    <w:rsid w:val="0036267A"/>
    <w:rsid w:val="0036267E"/>
    <w:rsid w:val="00362728"/>
    <w:rsid w:val="00362953"/>
    <w:rsid w:val="00362AC3"/>
    <w:rsid w:val="003630C5"/>
    <w:rsid w:val="00363623"/>
    <w:rsid w:val="00363D41"/>
    <w:rsid w:val="00363DA5"/>
    <w:rsid w:val="003640E0"/>
    <w:rsid w:val="00364159"/>
    <w:rsid w:val="00364566"/>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647"/>
    <w:rsid w:val="00371718"/>
    <w:rsid w:val="00371791"/>
    <w:rsid w:val="00371B63"/>
    <w:rsid w:val="00371D26"/>
    <w:rsid w:val="00371ED1"/>
    <w:rsid w:val="00372330"/>
    <w:rsid w:val="00372348"/>
    <w:rsid w:val="0037263A"/>
    <w:rsid w:val="003727F1"/>
    <w:rsid w:val="00372816"/>
    <w:rsid w:val="00372915"/>
    <w:rsid w:val="003729F0"/>
    <w:rsid w:val="00372D79"/>
    <w:rsid w:val="00372EB0"/>
    <w:rsid w:val="003731A8"/>
    <w:rsid w:val="003731CE"/>
    <w:rsid w:val="003733F9"/>
    <w:rsid w:val="00373485"/>
    <w:rsid w:val="00373493"/>
    <w:rsid w:val="003736DB"/>
    <w:rsid w:val="0037371B"/>
    <w:rsid w:val="003737F3"/>
    <w:rsid w:val="00373A4E"/>
    <w:rsid w:val="00373A9A"/>
    <w:rsid w:val="003743E7"/>
    <w:rsid w:val="00374693"/>
    <w:rsid w:val="003746AD"/>
    <w:rsid w:val="00374E1B"/>
    <w:rsid w:val="00374F4A"/>
    <w:rsid w:val="00375D8B"/>
    <w:rsid w:val="00375E8F"/>
    <w:rsid w:val="003760D8"/>
    <w:rsid w:val="00376989"/>
    <w:rsid w:val="003769E6"/>
    <w:rsid w:val="00376A69"/>
    <w:rsid w:val="00376ED2"/>
    <w:rsid w:val="00376F8C"/>
    <w:rsid w:val="00377198"/>
    <w:rsid w:val="00377617"/>
    <w:rsid w:val="003776C2"/>
    <w:rsid w:val="00377B69"/>
    <w:rsid w:val="00377CF5"/>
    <w:rsid w:val="0038013C"/>
    <w:rsid w:val="0038053C"/>
    <w:rsid w:val="00380866"/>
    <w:rsid w:val="003814E5"/>
    <w:rsid w:val="00381519"/>
    <w:rsid w:val="00382005"/>
    <w:rsid w:val="0038218C"/>
    <w:rsid w:val="00382425"/>
    <w:rsid w:val="0038248B"/>
    <w:rsid w:val="00382DC3"/>
    <w:rsid w:val="00382F66"/>
    <w:rsid w:val="0038303E"/>
    <w:rsid w:val="0038354C"/>
    <w:rsid w:val="00383A5F"/>
    <w:rsid w:val="00383AC5"/>
    <w:rsid w:val="00383B5D"/>
    <w:rsid w:val="00383C11"/>
    <w:rsid w:val="00383E9F"/>
    <w:rsid w:val="00384409"/>
    <w:rsid w:val="00384446"/>
    <w:rsid w:val="0038478E"/>
    <w:rsid w:val="003847CC"/>
    <w:rsid w:val="00384C4F"/>
    <w:rsid w:val="00384F26"/>
    <w:rsid w:val="00384FE3"/>
    <w:rsid w:val="0038501C"/>
    <w:rsid w:val="00385632"/>
    <w:rsid w:val="0038564F"/>
    <w:rsid w:val="00385932"/>
    <w:rsid w:val="003859DC"/>
    <w:rsid w:val="00385AB5"/>
    <w:rsid w:val="00385C3F"/>
    <w:rsid w:val="00385E56"/>
    <w:rsid w:val="00386233"/>
    <w:rsid w:val="0038638B"/>
    <w:rsid w:val="00386B0C"/>
    <w:rsid w:val="00386BF2"/>
    <w:rsid w:val="00386E1E"/>
    <w:rsid w:val="00386F07"/>
    <w:rsid w:val="003875E1"/>
    <w:rsid w:val="00387D6A"/>
    <w:rsid w:val="00390207"/>
    <w:rsid w:val="00390968"/>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B5"/>
    <w:rsid w:val="00392500"/>
    <w:rsid w:val="00392535"/>
    <w:rsid w:val="00392634"/>
    <w:rsid w:val="00392737"/>
    <w:rsid w:val="00392BA9"/>
    <w:rsid w:val="00392C48"/>
    <w:rsid w:val="00393066"/>
    <w:rsid w:val="0039343E"/>
    <w:rsid w:val="0039359E"/>
    <w:rsid w:val="003939BE"/>
    <w:rsid w:val="00393AAD"/>
    <w:rsid w:val="00393D73"/>
    <w:rsid w:val="00393D82"/>
    <w:rsid w:val="00393DB9"/>
    <w:rsid w:val="00393E0A"/>
    <w:rsid w:val="00393F1E"/>
    <w:rsid w:val="00394167"/>
    <w:rsid w:val="003942D3"/>
    <w:rsid w:val="0039449D"/>
    <w:rsid w:val="00394718"/>
    <w:rsid w:val="00394771"/>
    <w:rsid w:val="00394938"/>
    <w:rsid w:val="00394AF7"/>
    <w:rsid w:val="00394FF9"/>
    <w:rsid w:val="00395231"/>
    <w:rsid w:val="0039534E"/>
    <w:rsid w:val="0039565A"/>
    <w:rsid w:val="00395D85"/>
    <w:rsid w:val="00395EBD"/>
    <w:rsid w:val="003960A8"/>
    <w:rsid w:val="0039619D"/>
    <w:rsid w:val="0039683F"/>
    <w:rsid w:val="00396CA1"/>
    <w:rsid w:val="00396CDC"/>
    <w:rsid w:val="00396DF1"/>
    <w:rsid w:val="00396E60"/>
    <w:rsid w:val="0039702F"/>
    <w:rsid w:val="00397305"/>
    <w:rsid w:val="00397769"/>
    <w:rsid w:val="00397C73"/>
    <w:rsid w:val="003A044D"/>
    <w:rsid w:val="003A0577"/>
    <w:rsid w:val="003A0894"/>
    <w:rsid w:val="003A09B5"/>
    <w:rsid w:val="003A0A7E"/>
    <w:rsid w:val="003A0A95"/>
    <w:rsid w:val="003A0AE8"/>
    <w:rsid w:val="003A0C14"/>
    <w:rsid w:val="003A0E06"/>
    <w:rsid w:val="003A0E56"/>
    <w:rsid w:val="003A0F7E"/>
    <w:rsid w:val="003A1021"/>
    <w:rsid w:val="003A10A0"/>
    <w:rsid w:val="003A166D"/>
    <w:rsid w:val="003A1C57"/>
    <w:rsid w:val="003A1D44"/>
    <w:rsid w:val="003A1E6B"/>
    <w:rsid w:val="003A1EF9"/>
    <w:rsid w:val="003A1FDA"/>
    <w:rsid w:val="003A20A5"/>
    <w:rsid w:val="003A22C1"/>
    <w:rsid w:val="003A26CE"/>
    <w:rsid w:val="003A27D5"/>
    <w:rsid w:val="003A2A13"/>
    <w:rsid w:val="003A2AC7"/>
    <w:rsid w:val="003A2B76"/>
    <w:rsid w:val="003A2E09"/>
    <w:rsid w:val="003A32C2"/>
    <w:rsid w:val="003A3306"/>
    <w:rsid w:val="003A33B9"/>
    <w:rsid w:val="003A372D"/>
    <w:rsid w:val="003A39FD"/>
    <w:rsid w:val="003A3CD2"/>
    <w:rsid w:val="003A3D2E"/>
    <w:rsid w:val="003A42B3"/>
    <w:rsid w:val="003A48BD"/>
    <w:rsid w:val="003A5014"/>
    <w:rsid w:val="003A50E2"/>
    <w:rsid w:val="003A53DF"/>
    <w:rsid w:val="003A5717"/>
    <w:rsid w:val="003A5764"/>
    <w:rsid w:val="003A5DBC"/>
    <w:rsid w:val="003A5DE7"/>
    <w:rsid w:val="003A6723"/>
    <w:rsid w:val="003A689B"/>
    <w:rsid w:val="003A68EE"/>
    <w:rsid w:val="003A69C9"/>
    <w:rsid w:val="003A69FF"/>
    <w:rsid w:val="003A6B8D"/>
    <w:rsid w:val="003A6C94"/>
    <w:rsid w:val="003A6E89"/>
    <w:rsid w:val="003A718E"/>
    <w:rsid w:val="003A71F5"/>
    <w:rsid w:val="003A7F6D"/>
    <w:rsid w:val="003B0016"/>
    <w:rsid w:val="003B028A"/>
    <w:rsid w:val="003B0D46"/>
    <w:rsid w:val="003B15EB"/>
    <w:rsid w:val="003B1975"/>
    <w:rsid w:val="003B1A00"/>
    <w:rsid w:val="003B1AE5"/>
    <w:rsid w:val="003B1F2F"/>
    <w:rsid w:val="003B24D7"/>
    <w:rsid w:val="003B27EB"/>
    <w:rsid w:val="003B2956"/>
    <w:rsid w:val="003B2A13"/>
    <w:rsid w:val="003B2A60"/>
    <w:rsid w:val="003B3A5B"/>
    <w:rsid w:val="003B3CBE"/>
    <w:rsid w:val="003B42BD"/>
    <w:rsid w:val="003B475C"/>
    <w:rsid w:val="003B49DD"/>
    <w:rsid w:val="003B4E4B"/>
    <w:rsid w:val="003B5379"/>
    <w:rsid w:val="003B5483"/>
    <w:rsid w:val="003B5529"/>
    <w:rsid w:val="003B553B"/>
    <w:rsid w:val="003B5853"/>
    <w:rsid w:val="003B5A2F"/>
    <w:rsid w:val="003B676D"/>
    <w:rsid w:val="003B6B20"/>
    <w:rsid w:val="003B6B8C"/>
    <w:rsid w:val="003B6BC4"/>
    <w:rsid w:val="003B7122"/>
    <w:rsid w:val="003C0188"/>
    <w:rsid w:val="003C01A2"/>
    <w:rsid w:val="003C0492"/>
    <w:rsid w:val="003C09F4"/>
    <w:rsid w:val="003C0BC2"/>
    <w:rsid w:val="003C0E76"/>
    <w:rsid w:val="003C0FB0"/>
    <w:rsid w:val="003C1127"/>
    <w:rsid w:val="003C1291"/>
    <w:rsid w:val="003C13A8"/>
    <w:rsid w:val="003C17F1"/>
    <w:rsid w:val="003C1A11"/>
    <w:rsid w:val="003C1DE3"/>
    <w:rsid w:val="003C1FE7"/>
    <w:rsid w:val="003C219F"/>
    <w:rsid w:val="003C248A"/>
    <w:rsid w:val="003C26DC"/>
    <w:rsid w:val="003C28EE"/>
    <w:rsid w:val="003C2C97"/>
    <w:rsid w:val="003C2D46"/>
    <w:rsid w:val="003C30EB"/>
    <w:rsid w:val="003C329E"/>
    <w:rsid w:val="003C33EC"/>
    <w:rsid w:val="003C34D0"/>
    <w:rsid w:val="003C38CC"/>
    <w:rsid w:val="003C3938"/>
    <w:rsid w:val="003C3A6A"/>
    <w:rsid w:val="003C3A75"/>
    <w:rsid w:val="003C3E8A"/>
    <w:rsid w:val="003C3E98"/>
    <w:rsid w:val="003C45E8"/>
    <w:rsid w:val="003C468D"/>
    <w:rsid w:val="003C4802"/>
    <w:rsid w:val="003C4907"/>
    <w:rsid w:val="003C4D5C"/>
    <w:rsid w:val="003C5044"/>
    <w:rsid w:val="003C509A"/>
    <w:rsid w:val="003C534D"/>
    <w:rsid w:val="003C538E"/>
    <w:rsid w:val="003C55B6"/>
    <w:rsid w:val="003C5660"/>
    <w:rsid w:val="003C58BA"/>
    <w:rsid w:val="003C5E5C"/>
    <w:rsid w:val="003C63FE"/>
    <w:rsid w:val="003C68D6"/>
    <w:rsid w:val="003C6AD6"/>
    <w:rsid w:val="003C72E5"/>
    <w:rsid w:val="003C790E"/>
    <w:rsid w:val="003C7A2D"/>
    <w:rsid w:val="003C7A4B"/>
    <w:rsid w:val="003D0448"/>
    <w:rsid w:val="003D05DB"/>
    <w:rsid w:val="003D094B"/>
    <w:rsid w:val="003D0952"/>
    <w:rsid w:val="003D0BAC"/>
    <w:rsid w:val="003D1022"/>
    <w:rsid w:val="003D10D0"/>
    <w:rsid w:val="003D1237"/>
    <w:rsid w:val="003D1327"/>
    <w:rsid w:val="003D1568"/>
    <w:rsid w:val="003D1B94"/>
    <w:rsid w:val="003D1D61"/>
    <w:rsid w:val="003D2346"/>
    <w:rsid w:val="003D26E7"/>
    <w:rsid w:val="003D2AFA"/>
    <w:rsid w:val="003D2C90"/>
    <w:rsid w:val="003D2EB1"/>
    <w:rsid w:val="003D3016"/>
    <w:rsid w:val="003D30AB"/>
    <w:rsid w:val="003D3124"/>
    <w:rsid w:val="003D3136"/>
    <w:rsid w:val="003D34B0"/>
    <w:rsid w:val="003D3715"/>
    <w:rsid w:val="003D3E98"/>
    <w:rsid w:val="003D3EE2"/>
    <w:rsid w:val="003D4023"/>
    <w:rsid w:val="003D425C"/>
    <w:rsid w:val="003D44F1"/>
    <w:rsid w:val="003D4898"/>
    <w:rsid w:val="003D4CC0"/>
    <w:rsid w:val="003D4CFC"/>
    <w:rsid w:val="003D4D84"/>
    <w:rsid w:val="003D4DBB"/>
    <w:rsid w:val="003D5573"/>
    <w:rsid w:val="003D57A2"/>
    <w:rsid w:val="003D5B2F"/>
    <w:rsid w:val="003D5D43"/>
    <w:rsid w:val="003D67CE"/>
    <w:rsid w:val="003D6FF9"/>
    <w:rsid w:val="003D7173"/>
    <w:rsid w:val="003D73EB"/>
    <w:rsid w:val="003D7522"/>
    <w:rsid w:val="003D7721"/>
    <w:rsid w:val="003D7808"/>
    <w:rsid w:val="003D785F"/>
    <w:rsid w:val="003E00B2"/>
    <w:rsid w:val="003E04B8"/>
    <w:rsid w:val="003E0515"/>
    <w:rsid w:val="003E072D"/>
    <w:rsid w:val="003E085C"/>
    <w:rsid w:val="003E0E38"/>
    <w:rsid w:val="003E0E45"/>
    <w:rsid w:val="003E0F58"/>
    <w:rsid w:val="003E116E"/>
    <w:rsid w:val="003E15D4"/>
    <w:rsid w:val="003E18F6"/>
    <w:rsid w:val="003E1F62"/>
    <w:rsid w:val="003E23B1"/>
    <w:rsid w:val="003E2606"/>
    <w:rsid w:val="003E28D5"/>
    <w:rsid w:val="003E2E00"/>
    <w:rsid w:val="003E35EC"/>
    <w:rsid w:val="003E37EB"/>
    <w:rsid w:val="003E3EE6"/>
    <w:rsid w:val="003E3FD5"/>
    <w:rsid w:val="003E402A"/>
    <w:rsid w:val="003E40B2"/>
    <w:rsid w:val="003E4353"/>
    <w:rsid w:val="003E4362"/>
    <w:rsid w:val="003E4528"/>
    <w:rsid w:val="003E47A2"/>
    <w:rsid w:val="003E485C"/>
    <w:rsid w:val="003E487F"/>
    <w:rsid w:val="003E4A74"/>
    <w:rsid w:val="003E4C61"/>
    <w:rsid w:val="003E5073"/>
    <w:rsid w:val="003E5307"/>
    <w:rsid w:val="003E5403"/>
    <w:rsid w:val="003E566F"/>
    <w:rsid w:val="003E59CE"/>
    <w:rsid w:val="003E59D6"/>
    <w:rsid w:val="003E5A0C"/>
    <w:rsid w:val="003E5B3D"/>
    <w:rsid w:val="003E5BCE"/>
    <w:rsid w:val="003E625C"/>
    <w:rsid w:val="003E6403"/>
    <w:rsid w:val="003E682D"/>
    <w:rsid w:val="003E685D"/>
    <w:rsid w:val="003E6869"/>
    <w:rsid w:val="003E6884"/>
    <w:rsid w:val="003E6C76"/>
    <w:rsid w:val="003E6E27"/>
    <w:rsid w:val="003E6E9A"/>
    <w:rsid w:val="003E6F8C"/>
    <w:rsid w:val="003E7216"/>
    <w:rsid w:val="003E7907"/>
    <w:rsid w:val="003F00B6"/>
    <w:rsid w:val="003F023F"/>
    <w:rsid w:val="003F0B70"/>
    <w:rsid w:val="003F0D14"/>
    <w:rsid w:val="003F0ECC"/>
    <w:rsid w:val="003F0F8F"/>
    <w:rsid w:val="003F18E6"/>
    <w:rsid w:val="003F1C6F"/>
    <w:rsid w:val="003F200C"/>
    <w:rsid w:val="003F24CC"/>
    <w:rsid w:val="003F25F3"/>
    <w:rsid w:val="003F2BC2"/>
    <w:rsid w:val="003F2BE0"/>
    <w:rsid w:val="003F2CF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E03"/>
    <w:rsid w:val="003F6031"/>
    <w:rsid w:val="003F6108"/>
    <w:rsid w:val="003F62F7"/>
    <w:rsid w:val="003F6618"/>
    <w:rsid w:val="003F7A7B"/>
    <w:rsid w:val="003F7C3B"/>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ADC"/>
    <w:rsid w:val="00401B95"/>
    <w:rsid w:val="00401CF8"/>
    <w:rsid w:val="00401F78"/>
    <w:rsid w:val="004025AD"/>
    <w:rsid w:val="004025C8"/>
    <w:rsid w:val="004026AD"/>
    <w:rsid w:val="00403237"/>
    <w:rsid w:val="00403265"/>
    <w:rsid w:val="00403B7D"/>
    <w:rsid w:val="0040442E"/>
    <w:rsid w:val="004048B3"/>
    <w:rsid w:val="00404A70"/>
    <w:rsid w:val="00405130"/>
    <w:rsid w:val="00405454"/>
    <w:rsid w:val="0040576D"/>
    <w:rsid w:val="00405878"/>
    <w:rsid w:val="00405ACE"/>
    <w:rsid w:val="00405BC9"/>
    <w:rsid w:val="00405DCC"/>
    <w:rsid w:val="004060B2"/>
    <w:rsid w:val="004060C7"/>
    <w:rsid w:val="00406250"/>
    <w:rsid w:val="0040626F"/>
    <w:rsid w:val="0040628C"/>
    <w:rsid w:val="004062A9"/>
    <w:rsid w:val="00406669"/>
    <w:rsid w:val="004067C2"/>
    <w:rsid w:val="00406905"/>
    <w:rsid w:val="00406DEB"/>
    <w:rsid w:val="00406E6A"/>
    <w:rsid w:val="0040739C"/>
    <w:rsid w:val="004073DF"/>
    <w:rsid w:val="00407812"/>
    <w:rsid w:val="00407947"/>
    <w:rsid w:val="00407B8F"/>
    <w:rsid w:val="00407D35"/>
    <w:rsid w:val="00407DF2"/>
    <w:rsid w:val="00407DFB"/>
    <w:rsid w:val="00407F10"/>
    <w:rsid w:val="00410160"/>
    <w:rsid w:val="0041019A"/>
    <w:rsid w:val="00410501"/>
    <w:rsid w:val="0041089A"/>
    <w:rsid w:val="00410A3B"/>
    <w:rsid w:val="00410CEC"/>
    <w:rsid w:val="00410E0A"/>
    <w:rsid w:val="00410F75"/>
    <w:rsid w:val="00411738"/>
    <w:rsid w:val="0041188F"/>
    <w:rsid w:val="00411B0E"/>
    <w:rsid w:val="00411C07"/>
    <w:rsid w:val="00411F74"/>
    <w:rsid w:val="0041209A"/>
    <w:rsid w:val="0041217C"/>
    <w:rsid w:val="00412269"/>
    <w:rsid w:val="0041277D"/>
    <w:rsid w:val="00412823"/>
    <w:rsid w:val="00412899"/>
    <w:rsid w:val="0041325C"/>
    <w:rsid w:val="00413303"/>
    <w:rsid w:val="00413518"/>
    <w:rsid w:val="00413A6D"/>
    <w:rsid w:val="00413A73"/>
    <w:rsid w:val="00413B32"/>
    <w:rsid w:val="00413CA8"/>
    <w:rsid w:val="00413CE8"/>
    <w:rsid w:val="004141AA"/>
    <w:rsid w:val="00414C96"/>
    <w:rsid w:val="00414F54"/>
    <w:rsid w:val="00415067"/>
    <w:rsid w:val="0041522B"/>
    <w:rsid w:val="0041548C"/>
    <w:rsid w:val="00415564"/>
    <w:rsid w:val="00415654"/>
    <w:rsid w:val="004156EA"/>
    <w:rsid w:val="0041575E"/>
    <w:rsid w:val="00415A10"/>
    <w:rsid w:val="00415BE9"/>
    <w:rsid w:val="00415CD6"/>
    <w:rsid w:val="00415D43"/>
    <w:rsid w:val="00415D4A"/>
    <w:rsid w:val="00415DE1"/>
    <w:rsid w:val="00416212"/>
    <w:rsid w:val="00416C42"/>
    <w:rsid w:val="00416FA2"/>
    <w:rsid w:val="0042016F"/>
    <w:rsid w:val="004203DD"/>
    <w:rsid w:val="00420437"/>
    <w:rsid w:val="004207E9"/>
    <w:rsid w:val="00420806"/>
    <w:rsid w:val="00420A25"/>
    <w:rsid w:val="00420ADF"/>
    <w:rsid w:val="0042123D"/>
    <w:rsid w:val="00421519"/>
    <w:rsid w:val="004217F8"/>
    <w:rsid w:val="00421B0D"/>
    <w:rsid w:val="00421B4D"/>
    <w:rsid w:val="00421C42"/>
    <w:rsid w:val="00421D14"/>
    <w:rsid w:val="004220CC"/>
    <w:rsid w:val="0042228F"/>
    <w:rsid w:val="0042253A"/>
    <w:rsid w:val="00422765"/>
    <w:rsid w:val="00422777"/>
    <w:rsid w:val="0042295A"/>
    <w:rsid w:val="00422F92"/>
    <w:rsid w:val="0042319D"/>
    <w:rsid w:val="00423341"/>
    <w:rsid w:val="00423508"/>
    <w:rsid w:val="0042354C"/>
    <w:rsid w:val="0042364D"/>
    <w:rsid w:val="00423667"/>
    <w:rsid w:val="004236CF"/>
    <w:rsid w:val="00423760"/>
    <w:rsid w:val="00423A78"/>
    <w:rsid w:val="00423A83"/>
    <w:rsid w:val="00423C1F"/>
    <w:rsid w:val="00423C27"/>
    <w:rsid w:val="0042402E"/>
    <w:rsid w:val="0042404C"/>
    <w:rsid w:val="00424B5E"/>
    <w:rsid w:val="00424C05"/>
    <w:rsid w:val="00424E3C"/>
    <w:rsid w:val="00425641"/>
    <w:rsid w:val="00425AE7"/>
    <w:rsid w:val="00425C32"/>
    <w:rsid w:val="00425D5D"/>
    <w:rsid w:val="00425E19"/>
    <w:rsid w:val="0042620E"/>
    <w:rsid w:val="004262C1"/>
    <w:rsid w:val="004266C5"/>
    <w:rsid w:val="0042674E"/>
    <w:rsid w:val="00426A5B"/>
    <w:rsid w:val="00426AC4"/>
    <w:rsid w:val="00426E21"/>
    <w:rsid w:val="00427320"/>
    <w:rsid w:val="004274C8"/>
    <w:rsid w:val="00427612"/>
    <w:rsid w:val="00427723"/>
    <w:rsid w:val="00430001"/>
    <w:rsid w:val="00430085"/>
    <w:rsid w:val="004301CA"/>
    <w:rsid w:val="0043022A"/>
    <w:rsid w:val="004306A4"/>
    <w:rsid w:val="0043080B"/>
    <w:rsid w:val="004309AD"/>
    <w:rsid w:val="00430B4D"/>
    <w:rsid w:val="00430E7C"/>
    <w:rsid w:val="00431203"/>
    <w:rsid w:val="0043137F"/>
    <w:rsid w:val="004314E3"/>
    <w:rsid w:val="0043155C"/>
    <w:rsid w:val="0043156B"/>
    <w:rsid w:val="004315F2"/>
    <w:rsid w:val="00431DAD"/>
    <w:rsid w:val="00431ECF"/>
    <w:rsid w:val="00431F55"/>
    <w:rsid w:val="00432296"/>
    <w:rsid w:val="0043239D"/>
    <w:rsid w:val="004325FA"/>
    <w:rsid w:val="0043280C"/>
    <w:rsid w:val="00433169"/>
    <w:rsid w:val="004333BC"/>
    <w:rsid w:val="0043354D"/>
    <w:rsid w:val="00433DE9"/>
    <w:rsid w:val="00433E6C"/>
    <w:rsid w:val="004342D2"/>
    <w:rsid w:val="00434369"/>
    <w:rsid w:val="004343A4"/>
    <w:rsid w:val="004347D8"/>
    <w:rsid w:val="00434E61"/>
    <w:rsid w:val="00434F61"/>
    <w:rsid w:val="004354FF"/>
    <w:rsid w:val="004355A5"/>
    <w:rsid w:val="0043589E"/>
    <w:rsid w:val="0043599D"/>
    <w:rsid w:val="00435AC9"/>
    <w:rsid w:val="00435F93"/>
    <w:rsid w:val="0043604A"/>
    <w:rsid w:val="004366AF"/>
    <w:rsid w:val="004368EE"/>
    <w:rsid w:val="00436C16"/>
    <w:rsid w:val="00436CB7"/>
    <w:rsid w:val="00436F98"/>
    <w:rsid w:val="0043723C"/>
    <w:rsid w:val="00437359"/>
    <w:rsid w:val="0043742C"/>
    <w:rsid w:val="00437728"/>
    <w:rsid w:val="00437735"/>
    <w:rsid w:val="00437B7B"/>
    <w:rsid w:val="00437C5E"/>
    <w:rsid w:val="0044002E"/>
    <w:rsid w:val="00440AC5"/>
    <w:rsid w:val="00440CAA"/>
    <w:rsid w:val="004410FE"/>
    <w:rsid w:val="00441180"/>
    <w:rsid w:val="00441262"/>
    <w:rsid w:val="004417EB"/>
    <w:rsid w:val="00441B3F"/>
    <w:rsid w:val="00441B43"/>
    <w:rsid w:val="00442139"/>
    <w:rsid w:val="00442178"/>
    <w:rsid w:val="004428A5"/>
    <w:rsid w:val="0044297E"/>
    <w:rsid w:val="00442F75"/>
    <w:rsid w:val="00442F88"/>
    <w:rsid w:val="0044307E"/>
    <w:rsid w:val="00443156"/>
    <w:rsid w:val="0044365C"/>
    <w:rsid w:val="00443B56"/>
    <w:rsid w:val="00443DF5"/>
    <w:rsid w:val="00443ED8"/>
    <w:rsid w:val="004442F2"/>
    <w:rsid w:val="00444657"/>
    <w:rsid w:val="00444A06"/>
    <w:rsid w:val="00444A6E"/>
    <w:rsid w:val="00444E22"/>
    <w:rsid w:val="00444FCC"/>
    <w:rsid w:val="0044514D"/>
    <w:rsid w:val="0044533F"/>
    <w:rsid w:val="0044544B"/>
    <w:rsid w:val="00445628"/>
    <w:rsid w:val="004457D9"/>
    <w:rsid w:val="00445AAD"/>
    <w:rsid w:val="00446492"/>
    <w:rsid w:val="004465DC"/>
    <w:rsid w:val="00446672"/>
    <w:rsid w:val="0044698B"/>
    <w:rsid w:val="00446E36"/>
    <w:rsid w:val="00446F77"/>
    <w:rsid w:val="00446FFC"/>
    <w:rsid w:val="00447054"/>
    <w:rsid w:val="004472E7"/>
    <w:rsid w:val="004473B1"/>
    <w:rsid w:val="004474F9"/>
    <w:rsid w:val="00447577"/>
    <w:rsid w:val="0044794E"/>
    <w:rsid w:val="00447AA5"/>
    <w:rsid w:val="00447DBA"/>
    <w:rsid w:val="00447E80"/>
    <w:rsid w:val="004500D6"/>
    <w:rsid w:val="004500F1"/>
    <w:rsid w:val="00450168"/>
    <w:rsid w:val="004505B1"/>
    <w:rsid w:val="00450E04"/>
    <w:rsid w:val="00450EA2"/>
    <w:rsid w:val="004510A6"/>
    <w:rsid w:val="00451102"/>
    <w:rsid w:val="0045129D"/>
    <w:rsid w:val="004513D7"/>
    <w:rsid w:val="00451A7B"/>
    <w:rsid w:val="00451B24"/>
    <w:rsid w:val="00452051"/>
    <w:rsid w:val="004520F5"/>
    <w:rsid w:val="00452494"/>
    <w:rsid w:val="00452C37"/>
    <w:rsid w:val="00452EB2"/>
    <w:rsid w:val="00453266"/>
    <w:rsid w:val="0045340B"/>
    <w:rsid w:val="004535B1"/>
    <w:rsid w:val="00453650"/>
    <w:rsid w:val="00453B68"/>
    <w:rsid w:val="004540D4"/>
    <w:rsid w:val="004541B4"/>
    <w:rsid w:val="00454323"/>
    <w:rsid w:val="00454418"/>
    <w:rsid w:val="00454846"/>
    <w:rsid w:val="00454875"/>
    <w:rsid w:val="00454A0B"/>
    <w:rsid w:val="00454F56"/>
    <w:rsid w:val="00454F5D"/>
    <w:rsid w:val="004551B4"/>
    <w:rsid w:val="00455725"/>
    <w:rsid w:val="0045589F"/>
    <w:rsid w:val="00455EF9"/>
    <w:rsid w:val="0045659E"/>
    <w:rsid w:val="004569E5"/>
    <w:rsid w:val="00456CA8"/>
    <w:rsid w:val="00457009"/>
    <w:rsid w:val="004570D8"/>
    <w:rsid w:val="004571BB"/>
    <w:rsid w:val="00457396"/>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CB"/>
    <w:rsid w:val="00461FEF"/>
    <w:rsid w:val="004629CE"/>
    <w:rsid w:val="00462B04"/>
    <w:rsid w:val="00463979"/>
    <w:rsid w:val="00463C90"/>
    <w:rsid w:val="0046438A"/>
    <w:rsid w:val="00464661"/>
    <w:rsid w:val="00464E15"/>
    <w:rsid w:val="00465258"/>
    <w:rsid w:val="004655A3"/>
    <w:rsid w:val="004659A0"/>
    <w:rsid w:val="00465B2E"/>
    <w:rsid w:val="0046642A"/>
    <w:rsid w:val="00466911"/>
    <w:rsid w:val="004670BD"/>
    <w:rsid w:val="00467437"/>
    <w:rsid w:val="0046762C"/>
    <w:rsid w:val="004676A0"/>
    <w:rsid w:val="00467A93"/>
    <w:rsid w:val="004702F1"/>
    <w:rsid w:val="004707E2"/>
    <w:rsid w:val="0047097A"/>
    <w:rsid w:val="00470B03"/>
    <w:rsid w:val="00470C36"/>
    <w:rsid w:val="004710E6"/>
    <w:rsid w:val="00471104"/>
    <w:rsid w:val="004715CE"/>
    <w:rsid w:val="00471795"/>
    <w:rsid w:val="004719E9"/>
    <w:rsid w:val="00471A6D"/>
    <w:rsid w:val="00471C99"/>
    <w:rsid w:val="00471F5C"/>
    <w:rsid w:val="00472163"/>
    <w:rsid w:val="00472352"/>
    <w:rsid w:val="004725D3"/>
    <w:rsid w:val="004725FD"/>
    <w:rsid w:val="00472667"/>
    <w:rsid w:val="00472E12"/>
    <w:rsid w:val="00472FE8"/>
    <w:rsid w:val="004737A2"/>
    <w:rsid w:val="00473B90"/>
    <w:rsid w:val="00473EBE"/>
    <w:rsid w:val="00474129"/>
    <w:rsid w:val="004743C3"/>
    <w:rsid w:val="00474964"/>
    <w:rsid w:val="00474ADF"/>
    <w:rsid w:val="004753CE"/>
    <w:rsid w:val="00475440"/>
    <w:rsid w:val="00475858"/>
    <w:rsid w:val="004758E5"/>
    <w:rsid w:val="00476298"/>
    <w:rsid w:val="004765B2"/>
    <w:rsid w:val="004768AA"/>
    <w:rsid w:val="00476914"/>
    <w:rsid w:val="00477003"/>
    <w:rsid w:val="004773FE"/>
    <w:rsid w:val="004774F2"/>
    <w:rsid w:val="0047768A"/>
    <w:rsid w:val="0047769D"/>
    <w:rsid w:val="00477E2A"/>
    <w:rsid w:val="004804D5"/>
    <w:rsid w:val="0048064E"/>
    <w:rsid w:val="0048167F"/>
    <w:rsid w:val="0048169D"/>
    <w:rsid w:val="0048179A"/>
    <w:rsid w:val="004818A0"/>
    <w:rsid w:val="00481A8B"/>
    <w:rsid w:val="00481AFD"/>
    <w:rsid w:val="00481B92"/>
    <w:rsid w:val="00481C09"/>
    <w:rsid w:val="00481D79"/>
    <w:rsid w:val="0048263F"/>
    <w:rsid w:val="00482676"/>
    <w:rsid w:val="004829BA"/>
    <w:rsid w:val="00482AE1"/>
    <w:rsid w:val="00482E55"/>
    <w:rsid w:val="00482F42"/>
    <w:rsid w:val="004831E9"/>
    <w:rsid w:val="004831FD"/>
    <w:rsid w:val="00483396"/>
    <w:rsid w:val="00483D33"/>
    <w:rsid w:val="00484318"/>
    <w:rsid w:val="00484AF7"/>
    <w:rsid w:val="00484F2D"/>
    <w:rsid w:val="00484F76"/>
    <w:rsid w:val="004851DA"/>
    <w:rsid w:val="004853C0"/>
    <w:rsid w:val="00485A78"/>
    <w:rsid w:val="00485EB5"/>
    <w:rsid w:val="00485EC6"/>
    <w:rsid w:val="00485F00"/>
    <w:rsid w:val="0048622B"/>
    <w:rsid w:val="0048697C"/>
    <w:rsid w:val="00486B39"/>
    <w:rsid w:val="00486BDA"/>
    <w:rsid w:val="00486C7B"/>
    <w:rsid w:val="00486DE6"/>
    <w:rsid w:val="004871A1"/>
    <w:rsid w:val="004871A6"/>
    <w:rsid w:val="0048758C"/>
    <w:rsid w:val="00487913"/>
    <w:rsid w:val="00487933"/>
    <w:rsid w:val="00487B0C"/>
    <w:rsid w:val="00487EA2"/>
    <w:rsid w:val="00487FD3"/>
    <w:rsid w:val="00490035"/>
    <w:rsid w:val="004900B3"/>
    <w:rsid w:val="004906A5"/>
    <w:rsid w:val="004906EF"/>
    <w:rsid w:val="004907C5"/>
    <w:rsid w:val="00490837"/>
    <w:rsid w:val="00490F1F"/>
    <w:rsid w:val="004910F3"/>
    <w:rsid w:val="0049179B"/>
    <w:rsid w:val="004918C4"/>
    <w:rsid w:val="00491B6A"/>
    <w:rsid w:val="00492129"/>
    <w:rsid w:val="0049215B"/>
    <w:rsid w:val="0049234D"/>
    <w:rsid w:val="004923E8"/>
    <w:rsid w:val="0049240C"/>
    <w:rsid w:val="00492759"/>
    <w:rsid w:val="00492847"/>
    <w:rsid w:val="00492E1D"/>
    <w:rsid w:val="004931C0"/>
    <w:rsid w:val="004933A1"/>
    <w:rsid w:val="004934B8"/>
    <w:rsid w:val="004935B8"/>
    <w:rsid w:val="0049370A"/>
    <w:rsid w:val="00493720"/>
    <w:rsid w:val="00493A8F"/>
    <w:rsid w:val="00493AAD"/>
    <w:rsid w:val="00493B66"/>
    <w:rsid w:val="00493D48"/>
    <w:rsid w:val="00493E40"/>
    <w:rsid w:val="00493E4F"/>
    <w:rsid w:val="00493FFB"/>
    <w:rsid w:val="004947CD"/>
    <w:rsid w:val="00494A5C"/>
    <w:rsid w:val="00494DD6"/>
    <w:rsid w:val="00494F23"/>
    <w:rsid w:val="00495080"/>
    <w:rsid w:val="00495969"/>
    <w:rsid w:val="00495C55"/>
    <w:rsid w:val="00495C7B"/>
    <w:rsid w:val="00495E01"/>
    <w:rsid w:val="004962E6"/>
    <w:rsid w:val="004964D8"/>
    <w:rsid w:val="00496956"/>
    <w:rsid w:val="004969B8"/>
    <w:rsid w:val="00496A05"/>
    <w:rsid w:val="00496A60"/>
    <w:rsid w:val="00496AD7"/>
    <w:rsid w:val="00497093"/>
    <w:rsid w:val="0049716B"/>
    <w:rsid w:val="0049737E"/>
    <w:rsid w:val="004973C0"/>
    <w:rsid w:val="004975CA"/>
    <w:rsid w:val="00497E29"/>
    <w:rsid w:val="004A017D"/>
    <w:rsid w:val="004A0307"/>
    <w:rsid w:val="004A067F"/>
    <w:rsid w:val="004A08D7"/>
    <w:rsid w:val="004A0A04"/>
    <w:rsid w:val="004A0E62"/>
    <w:rsid w:val="004A17EE"/>
    <w:rsid w:val="004A1861"/>
    <w:rsid w:val="004A1B7A"/>
    <w:rsid w:val="004A1D00"/>
    <w:rsid w:val="004A1F30"/>
    <w:rsid w:val="004A25A7"/>
    <w:rsid w:val="004A25E6"/>
    <w:rsid w:val="004A2857"/>
    <w:rsid w:val="004A2EF3"/>
    <w:rsid w:val="004A31A2"/>
    <w:rsid w:val="004A333B"/>
    <w:rsid w:val="004A34DD"/>
    <w:rsid w:val="004A3AA5"/>
    <w:rsid w:val="004A3D62"/>
    <w:rsid w:val="004A3FBD"/>
    <w:rsid w:val="004A453F"/>
    <w:rsid w:val="004A4B94"/>
    <w:rsid w:val="004A5942"/>
    <w:rsid w:val="004A5CB1"/>
    <w:rsid w:val="004A5ED3"/>
    <w:rsid w:val="004A61C0"/>
    <w:rsid w:val="004A62FB"/>
    <w:rsid w:val="004A6453"/>
    <w:rsid w:val="004A64AC"/>
    <w:rsid w:val="004A6B21"/>
    <w:rsid w:val="004A6EEA"/>
    <w:rsid w:val="004A74B5"/>
    <w:rsid w:val="004A7569"/>
    <w:rsid w:val="004A77CC"/>
    <w:rsid w:val="004A77DE"/>
    <w:rsid w:val="004A780E"/>
    <w:rsid w:val="004A7AC7"/>
    <w:rsid w:val="004B0091"/>
    <w:rsid w:val="004B0381"/>
    <w:rsid w:val="004B065B"/>
    <w:rsid w:val="004B06F6"/>
    <w:rsid w:val="004B096F"/>
    <w:rsid w:val="004B0F26"/>
    <w:rsid w:val="004B1004"/>
    <w:rsid w:val="004B100E"/>
    <w:rsid w:val="004B12FA"/>
    <w:rsid w:val="004B1336"/>
    <w:rsid w:val="004B14A7"/>
    <w:rsid w:val="004B16B8"/>
    <w:rsid w:val="004B1716"/>
    <w:rsid w:val="004B17CB"/>
    <w:rsid w:val="004B1A9B"/>
    <w:rsid w:val="004B1DD1"/>
    <w:rsid w:val="004B1E48"/>
    <w:rsid w:val="004B2419"/>
    <w:rsid w:val="004B2C49"/>
    <w:rsid w:val="004B2EE8"/>
    <w:rsid w:val="004B32B8"/>
    <w:rsid w:val="004B3FCE"/>
    <w:rsid w:val="004B4036"/>
    <w:rsid w:val="004B4408"/>
    <w:rsid w:val="004B494F"/>
    <w:rsid w:val="004B4E33"/>
    <w:rsid w:val="004B4E9E"/>
    <w:rsid w:val="004B4ED5"/>
    <w:rsid w:val="004B51D2"/>
    <w:rsid w:val="004B5931"/>
    <w:rsid w:val="004B5B7A"/>
    <w:rsid w:val="004B6161"/>
    <w:rsid w:val="004B627B"/>
    <w:rsid w:val="004B6346"/>
    <w:rsid w:val="004B64CA"/>
    <w:rsid w:val="004B6E5F"/>
    <w:rsid w:val="004B730A"/>
    <w:rsid w:val="004B7716"/>
    <w:rsid w:val="004B78EC"/>
    <w:rsid w:val="004B7925"/>
    <w:rsid w:val="004B79BF"/>
    <w:rsid w:val="004B7C11"/>
    <w:rsid w:val="004B7C31"/>
    <w:rsid w:val="004C065B"/>
    <w:rsid w:val="004C0819"/>
    <w:rsid w:val="004C0C37"/>
    <w:rsid w:val="004C0C3D"/>
    <w:rsid w:val="004C1098"/>
    <w:rsid w:val="004C11E0"/>
    <w:rsid w:val="004C1325"/>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729"/>
    <w:rsid w:val="004C3775"/>
    <w:rsid w:val="004C3B16"/>
    <w:rsid w:val="004C4117"/>
    <w:rsid w:val="004C4473"/>
    <w:rsid w:val="004C4543"/>
    <w:rsid w:val="004C473A"/>
    <w:rsid w:val="004C4C7E"/>
    <w:rsid w:val="004C51E8"/>
    <w:rsid w:val="004C56E6"/>
    <w:rsid w:val="004C58A1"/>
    <w:rsid w:val="004C5D97"/>
    <w:rsid w:val="004C5E40"/>
    <w:rsid w:val="004C5E88"/>
    <w:rsid w:val="004C62AD"/>
    <w:rsid w:val="004C67C3"/>
    <w:rsid w:val="004C6A2A"/>
    <w:rsid w:val="004C71BD"/>
    <w:rsid w:val="004C783A"/>
    <w:rsid w:val="004D009F"/>
    <w:rsid w:val="004D00CE"/>
    <w:rsid w:val="004D050A"/>
    <w:rsid w:val="004D07F8"/>
    <w:rsid w:val="004D081B"/>
    <w:rsid w:val="004D0958"/>
    <w:rsid w:val="004D098E"/>
    <w:rsid w:val="004D1326"/>
    <w:rsid w:val="004D1CE5"/>
    <w:rsid w:val="004D21F1"/>
    <w:rsid w:val="004D2A8D"/>
    <w:rsid w:val="004D2B61"/>
    <w:rsid w:val="004D2D68"/>
    <w:rsid w:val="004D30F0"/>
    <w:rsid w:val="004D331C"/>
    <w:rsid w:val="004D34A1"/>
    <w:rsid w:val="004D3772"/>
    <w:rsid w:val="004D37A3"/>
    <w:rsid w:val="004D3B3D"/>
    <w:rsid w:val="004D493B"/>
    <w:rsid w:val="004D4B43"/>
    <w:rsid w:val="004D4C0E"/>
    <w:rsid w:val="004D4C5F"/>
    <w:rsid w:val="004D4E5A"/>
    <w:rsid w:val="004D517B"/>
    <w:rsid w:val="004D5ABE"/>
    <w:rsid w:val="004D5B90"/>
    <w:rsid w:val="004D5E7A"/>
    <w:rsid w:val="004D5F83"/>
    <w:rsid w:val="004D6284"/>
    <w:rsid w:val="004D62C8"/>
    <w:rsid w:val="004D6BED"/>
    <w:rsid w:val="004D6F07"/>
    <w:rsid w:val="004D70F8"/>
    <w:rsid w:val="004D75BC"/>
    <w:rsid w:val="004D767C"/>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68"/>
    <w:rsid w:val="004E1FF6"/>
    <w:rsid w:val="004E220A"/>
    <w:rsid w:val="004E2630"/>
    <w:rsid w:val="004E3393"/>
    <w:rsid w:val="004E3E0F"/>
    <w:rsid w:val="004E3E85"/>
    <w:rsid w:val="004E3F09"/>
    <w:rsid w:val="004E4053"/>
    <w:rsid w:val="004E450A"/>
    <w:rsid w:val="004E4931"/>
    <w:rsid w:val="004E4CD7"/>
    <w:rsid w:val="004E4FDD"/>
    <w:rsid w:val="004E56A2"/>
    <w:rsid w:val="004E56B6"/>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5BE"/>
    <w:rsid w:val="005018DA"/>
    <w:rsid w:val="005019C9"/>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FB"/>
    <w:rsid w:val="00507BBA"/>
    <w:rsid w:val="00507EEF"/>
    <w:rsid w:val="00510410"/>
    <w:rsid w:val="005107EF"/>
    <w:rsid w:val="00510E58"/>
    <w:rsid w:val="00510EB0"/>
    <w:rsid w:val="00511547"/>
    <w:rsid w:val="00511611"/>
    <w:rsid w:val="00511645"/>
    <w:rsid w:val="005119ED"/>
    <w:rsid w:val="005120B9"/>
    <w:rsid w:val="005123AC"/>
    <w:rsid w:val="00512829"/>
    <w:rsid w:val="00512B8C"/>
    <w:rsid w:val="00512C89"/>
    <w:rsid w:val="00513016"/>
    <w:rsid w:val="005132DD"/>
    <w:rsid w:val="00513492"/>
    <w:rsid w:val="0051349E"/>
    <w:rsid w:val="00513AC0"/>
    <w:rsid w:val="00513CFE"/>
    <w:rsid w:val="00513DEB"/>
    <w:rsid w:val="00513EF8"/>
    <w:rsid w:val="005142C1"/>
    <w:rsid w:val="00514523"/>
    <w:rsid w:val="00514859"/>
    <w:rsid w:val="00514B5B"/>
    <w:rsid w:val="00514C4F"/>
    <w:rsid w:val="005150CC"/>
    <w:rsid w:val="005151BB"/>
    <w:rsid w:val="00515283"/>
    <w:rsid w:val="005153B7"/>
    <w:rsid w:val="0051543F"/>
    <w:rsid w:val="00515670"/>
    <w:rsid w:val="00515937"/>
    <w:rsid w:val="00515E8C"/>
    <w:rsid w:val="00515F18"/>
    <w:rsid w:val="00515FE2"/>
    <w:rsid w:val="0051608E"/>
    <w:rsid w:val="00516B97"/>
    <w:rsid w:val="005173F3"/>
    <w:rsid w:val="005174C2"/>
    <w:rsid w:val="005175B1"/>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0F2"/>
    <w:rsid w:val="005231B9"/>
    <w:rsid w:val="00523728"/>
    <w:rsid w:val="00523928"/>
    <w:rsid w:val="00523D44"/>
    <w:rsid w:val="00523F37"/>
    <w:rsid w:val="00524215"/>
    <w:rsid w:val="00524307"/>
    <w:rsid w:val="00524730"/>
    <w:rsid w:val="0052476E"/>
    <w:rsid w:val="00524BF9"/>
    <w:rsid w:val="00524D3F"/>
    <w:rsid w:val="00524E5B"/>
    <w:rsid w:val="00524F59"/>
    <w:rsid w:val="0052502D"/>
    <w:rsid w:val="00525539"/>
    <w:rsid w:val="00525651"/>
    <w:rsid w:val="00525FF8"/>
    <w:rsid w:val="0052600F"/>
    <w:rsid w:val="005263E4"/>
    <w:rsid w:val="00526620"/>
    <w:rsid w:val="00526662"/>
    <w:rsid w:val="005269C0"/>
    <w:rsid w:val="00526A7C"/>
    <w:rsid w:val="00526BBF"/>
    <w:rsid w:val="00526C50"/>
    <w:rsid w:val="00526CCC"/>
    <w:rsid w:val="00526EDE"/>
    <w:rsid w:val="0052740B"/>
    <w:rsid w:val="005274B4"/>
    <w:rsid w:val="00527574"/>
    <w:rsid w:val="005277F6"/>
    <w:rsid w:val="00527A8A"/>
    <w:rsid w:val="00527AC0"/>
    <w:rsid w:val="00527E83"/>
    <w:rsid w:val="005301F8"/>
    <w:rsid w:val="0053077A"/>
    <w:rsid w:val="005307F1"/>
    <w:rsid w:val="00530A57"/>
    <w:rsid w:val="00530E08"/>
    <w:rsid w:val="00531297"/>
    <w:rsid w:val="00531555"/>
    <w:rsid w:val="00531B35"/>
    <w:rsid w:val="00531CCA"/>
    <w:rsid w:val="00532424"/>
    <w:rsid w:val="00532654"/>
    <w:rsid w:val="00532890"/>
    <w:rsid w:val="00532A43"/>
    <w:rsid w:val="00532CE3"/>
    <w:rsid w:val="00532D06"/>
    <w:rsid w:val="00533262"/>
    <w:rsid w:val="00533EB0"/>
    <w:rsid w:val="00534024"/>
    <w:rsid w:val="005343B3"/>
    <w:rsid w:val="00534A33"/>
    <w:rsid w:val="00534BAA"/>
    <w:rsid w:val="00534DC3"/>
    <w:rsid w:val="00535073"/>
    <w:rsid w:val="005351C0"/>
    <w:rsid w:val="005351FF"/>
    <w:rsid w:val="005352FC"/>
    <w:rsid w:val="00535E14"/>
    <w:rsid w:val="00535F8E"/>
    <w:rsid w:val="0053601E"/>
    <w:rsid w:val="005366F0"/>
    <w:rsid w:val="00536763"/>
    <w:rsid w:val="0053698B"/>
    <w:rsid w:val="00536A68"/>
    <w:rsid w:val="00536BA9"/>
    <w:rsid w:val="00536F8A"/>
    <w:rsid w:val="005377B7"/>
    <w:rsid w:val="00537855"/>
    <w:rsid w:val="00537FEC"/>
    <w:rsid w:val="00540152"/>
    <w:rsid w:val="0054022F"/>
    <w:rsid w:val="005403DC"/>
    <w:rsid w:val="005403F6"/>
    <w:rsid w:val="00540FE8"/>
    <w:rsid w:val="00541368"/>
    <w:rsid w:val="005413AD"/>
    <w:rsid w:val="005416F4"/>
    <w:rsid w:val="0054173D"/>
    <w:rsid w:val="00541978"/>
    <w:rsid w:val="00541F0F"/>
    <w:rsid w:val="005422AC"/>
    <w:rsid w:val="00542704"/>
    <w:rsid w:val="005429CB"/>
    <w:rsid w:val="005430C4"/>
    <w:rsid w:val="005433BF"/>
    <w:rsid w:val="00543458"/>
    <w:rsid w:val="0054376B"/>
    <w:rsid w:val="0054386A"/>
    <w:rsid w:val="00543A3C"/>
    <w:rsid w:val="00543FC6"/>
    <w:rsid w:val="00544084"/>
    <w:rsid w:val="0054450B"/>
    <w:rsid w:val="005446E4"/>
    <w:rsid w:val="00544735"/>
    <w:rsid w:val="00544789"/>
    <w:rsid w:val="00544C6C"/>
    <w:rsid w:val="00544C8E"/>
    <w:rsid w:val="00545193"/>
    <w:rsid w:val="00545633"/>
    <w:rsid w:val="00545AC6"/>
    <w:rsid w:val="00545F8D"/>
    <w:rsid w:val="005460AA"/>
    <w:rsid w:val="00546128"/>
    <w:rsid w:val="005470F5"/>
    <w:rsid w:val="0054715B"/>
    <w:rsid w:val="00547361"/>
    <w:rsid w:val="0054737C"/>
    <w:rsid w:val="00547447"/>
    <w:rsid w:val="00547521"/>
    <w:rsid w:val="0054754F"/>
    <w:rsid w:val="0054791B"/>
    <w:rsid w:val="00547BC4"/>
    <w:rsid w:val="00547D91"/>
    <w:rsid w:val="00550097"/>
    <w:rsid w:val="005502BD"/>
    <w:rsid w:val="00550366"/>
    <w:rsid w:val="00550446"/>
    <w:rsid w:val="005507FF"/>
    <w:rsid w:val="00550A1A"/>
    <w:rsid w:val="00550D38"/>
    <w:rsid w:val="00550E1A"/>
    <w:rsid w:val="00551134"/>
    <w:rsid w:val="0055114D"/>
    <w:rsid w:val="005511C6"/>
    <w:rsid w:val="00551764"/>
    <w:rsid w:val="00551817"/>
    <w:rsid w:val="00551CC1"/>
    <w:rsid w:val="00551E53"/>
    <w:rsid w:val="005520DA"/>
    <w:rsid w:val="00552223"/>
    <w:rsid w:val="005522D5"/>
    <w:rsid w:val="0055240A"/>
    <w:rsid w:val="0055280E"/>
    <w:rsid w:val="005529DB"/>
    <w:rsid w:val="00552E0E"/>
    <w:rsid w:val="00552EBE"/>
    <w:rsid w:val="00552FAC"/>
    <w:rsid w:val="00553004"/>
    <w:rsid w:val="005531D3"/>
    <w:rsid w:val="00553295"/>
    <w:rsid w:val="005533EB"/>
    <w:rsid w:val="00553AC8"/>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73"/>
    <w:rsid w:val="005554A1"/>
    <w:rsid w:val="005556C5"/>
    <w:rsid w:val="00555773"/>
    <w:rsid w:val="00555AF7"/>
    <w:rsid w:val="00555BB0"/>
    <w:rsid w:val="00555C6F"/>
    <w:rsid w:val="00555CF2"/>
    <w:rsid w:val="00555E46"/>
    <w:rsid w:val="00556016"/>
    <w:rsid w:val="005566C1"/>
    <w:rsid w:val="00556B87"/>
    <w:rsid w:val="00556EA0"/>
    <w:rsid w:val="00557937"/>
    <w:rsid w:val="00557BDE"/>
    <w:rsid w:val="00557DEA"/>
    <w:rsid w:val="00557E7D"/>
    <w:rsid w:val="00560271"/>
    <w:rsid w:val="00560360"/>
    <w:rsid w:val="0056039B"/>
    <w:rsid w:val="00560B1B"/>
    <w:rsid w:val="00560F17"/>
    <w:rsid w:val="00561157"/>
    <w:rsid w:val="00561258"/>
    <w:rsid w:val="0056155D"/>
    <w:rsid w:val="00561BD1"/>
    <w:rsid w:val="00561F2C"/>
    <w:rsid w:val="00562144"/>
    <w:rsid w:val="005623E7"/>
    <w:rsid w:val="0056258C"/>
    <w:rsid w:val="00562875"/>
    <w:rsid w:val="00562956"/>
    <w:rsid w:val="0056296A"/>
    <w:rsid w:val="00562989"/>
    <w:rsid w:val="00562A5C"/>
    <w:rsid w:val="005634B2"/>
    <w:rsid w:val="005635D7"/>
    <w:rsid w:val="00563A1A"/>
    <w:rsid w:val="00563F79"/>
    <w:rsid w:val="00563FD8"/>
    <w:rsid w:val="00564A5D"/>
    <w:rsid w:val="00564BA7"/>
    <w:rsid w:val="00564D48"/>
    <w:rsid w:val="00564E40"/>
    <w:rsid w:val="00564F3B"/>
    <w:rsid w:val="0056506B"/>
    <w:rsid w:val="005651C5"/>
    <w:rsid w:val="00565905"/>
    <w:rsid w:val="00566359"/>
    <w:rsid w:val="005663EE"/>
    <w:rsid w:val="005669BD"/>
    <w:rsid w:val="00566FE5"/>
    <w:rsid w:val="0056715D"/>
    <w:rsid w:val="0056735D"/>
    <w:rsid w:val="00567541"/>
    <w:rsid w:val="00567796"/>
    <w:rsid w:val="005679D4"/>
    <w:rsid w:val="00567BE4"/>
    <w:rsid w:val="00567CE4"/>
    <w:rsid w:val="00570188"/>
    <w:rsid w:val="005702C9"/>
    <w:rsid w:val="00570331"/>
    <w:rsid w:val="0057077A"/>
    <w:rsid w:val="00570A1E"/>
    <w:rsid w:val="00571063"/>
    <w:rsid w:val="00571148"/>
    <w:rsid w:val="005712C8"/>
    <w:rsid w:val="00571311"/>
    <w:rsid w:val="0057138C"/>
    <w:rsid w:val="00571AE6"/>
    <w:rsid w:val="00571CB2"/>
    <w:rsid w:val="00571E8B"/>
    <w:rsid w:val="00571EC9"/>
    <w:rsid w:val="005720C6"/>
    <w:rsid w:val="00572437"/>
    <w:rsid w:val="005726D0"/>
    <w:rsid w:val="00572BE2"/>
    <w:rsid w:val="00572ED5"/>
    <w:rsid w:val="00573109"/>
    <w:rsid w:val="00573444"/>
    <w:rsid w:val="00573BAB"/>
    <w:rsid w:val="0057452D"/>
    <w:rsid w:val="005746C8"/>
    <w:rsid w:val="005746FF"/>
    <w:rsid w:val="00574BB4"/>
    <w:rsid w:val="00574F3B"/>
    <w:rsid w:val="00574F81"/>
    <w:rsid w:val="00575245"/>
    <w:rsid w:val="005755A6"/>
    <w:rsid w:val="00575887"/>
    <w:rsid w:val="00575921"/>
    <w:rsid w:val="005759CB"/>
    <w:rsid w:val="00575A05"/>
    <w:rsid w:val="00575A13"/>
    <w:rsid w:val="00575F69"/>
    <w:rsid w:val="0057604D"/>
    <w:rsid w:val="00576243"/>
    <w:rsid w:val="00576944"/>
    <w:rsid w:val="005769D1"/>
    <w:rsid w:val="00576A64"/>
    <w:rsid w:val="00576C87"/>
    <w:rsid w:val="00577005"/>
    <w:rsid w:val="0057711A"/>
    <w:rsid w:val="00577308"/>
    <w:rsid w:val="00577582"/>
    <w:rsid w:val="00577765"/>
    <w:rsid w:val="00577823"/>
    <w:rsid w:val="005779B2"/>
    <w:rsid w:val="00577B37"/>
    <w:rsid w:val="00577E0E"/>
    <w:rsid w:val="00577E57"/>
    <w:rsid w:val="0058010F"/>
    <w:rsid w:val="00580416"/>
    <w:rsid w:val="0058084F"/>
    <w:rsid w:val="00580A36"/>
    <w:rsid w:val="00580C2F"/>
    <w:rsid w:val="00580CAC"/>
    <w:rsid w:val="00580EC0"/>
    <w:rsid w:val="00581792"/>
    <w:rsid w:val="005817FA"/>
    <w:rsid w:val="00581B4E"/>
    <w:rsid w:val="00581C5B"/>
    <w:rsid w:val="00581E84"/>
    <w:rsid w:val="0058224F"/>
    <w:rsid w:val="0058226D"/>
    <w:rsid w:val="0058228D"/>
    <w:rsid w:val="005823A0"/>
    <w:rsid w:val="00582563"/>
    <w:rsid w:val="005825BA"/>
    <w:rsid w:val="00582606"/>
    <w:rsid w:val="005826A6"/>
    <w:rsid w:val="005828A3"/>
    <w:rsid w:val="00582BC5"/>
    <w:rsid w:val="00582D87"/>
    <w:rsid w:val="0058388D"/>
    <w:rsid w:val="00583E62"/>
    <w:rsid w:val="00583FFB"/>
    <w:rsid w:val="00584F00"/>
    <w:rsid w:val="00585226"/>
    <w:rsid w:val="005852F6"/>
    <w:rsid w:val="00585E16"/>
    <w:rsid w:val="00585E53"/>
    <w:rsid w:val="00586119"/>
    <w:rsid w:val="00586592"/>
    <w:rsid w:val="00586593"/>
    <w:rsid w:val="0058677E"/>
    <w:rsid w:val="0058770D"/>
    <w:rsid w:val="005879F6"/>
    <w:rsid w:val="00590B00"/>
    <w:rsid w:val="00590D00"/>
    <w:rsid w:val="00590D79"/>
    <w:rsid w:val="00591372"/>
    <w:rsid w:val="00591490"/>
    <w:rsid w:val="00591654"/>
    <w:rsid w:val="00591661"/>
    <w:rsid w:val="005916F6"/>
    <w:rsid w:val="0059187F"/>
    <w:rsid w:val="005918F7"/>
    <w:rsid w:val="005921EF"/>
    <w:rsid w:val="00592251"/>
    <w:rsid w:val="0059265C"/>
    <w:rsid w:val="00592723"/>
    <w:rsid w:val="005927A5"/>
    <w:rsid w:val="005929D7"/>
    <w:rsid w:val="00593205"/>
    <w:rsid w:val="00593283"/>
    <w:rsid w:val="005932D7"/>
    <w:rsid w:val="00593994"/>
    <w:rsid w:val="00593A9D"/>
    <w:rsid w:val="00593DC8"/>
    <w:rsid w:val="00594264"/>
    <w:rsid w:val="00594691"/>
    <w:rsid w:val="005947D9"/>
    <w:rsid w:val="00594B7A"/>
    <w:rsid w:val="00594E90"/>
    <w:rsid w:val="005959F9"/>
    <w:rsid w:val="00595AF8"/>
    <w:rsid w:val="00595DDD"/>
    <w:rsid w:val="00595F79"/>
    <w:rsid w:val="005963BE"/>
    <w:rsid w:val="00596DED"/>
    <w:rsid w:val="00597063"/>
    <w:rsid w:val="00597234"/>
    <w:rsid w:val="0059725D"/>
    <w:rsid w:val="005973CF"/>
    <w:rsid w:val="00597CBB"/>
    <w:rsid w:val="00597E15"/>
    <w:rsid w:val="005A02E7"/>
    <w:rsid w:val="005A034C"/>
    <w:rsid w:val="005A1375"/>
    <w:rsid w:val="005A19EB"/>
    <w:rsid w:val="005A1B70"/>
    <w:rsid w:val="005A23C8"/>
    <w:rsid w:val="005A25B1"/>
    <w:rsid w:val="005A284E"/>
    <w:rsid w:val="005A2897"/>
    <w:rsid w:val="005A290F"/>
    <w:rsid w:val="005A2C68"/>
    <w:rsid w:val="005A322D"/>
    <w:rsid w:val="005A3312"/>
    <w:rsid w:val="005A3B07"/>
    <w:rsid w:val="005A3B34"/>
    <w:rsid w:val="005A42AF"/>
    <w:rsid w:val="005A436B"/>
    <w:rsid w:val="005A45E2"/>
    <w:rsid w:val="005A48C3"/>
    <w:rsid w:val="005A4CAB"/>
    <w:rsid w:val="005A5079"/>
    <w:rsid w:val="005A5286"/>
    <w:rsid w:val="005A551A"/>
    <w:rsid w:val="005A5748"/>
    <w:rsid w:val="005A5966"/>
    <w:rsid w:val="005A5D1B"/>
    <w:rsid w:val="005A5E67"/>
    <w:rsid w:val="005A60CE"/>
    <w:rsid w:val="005A62A4"/>
    <w:rsid w:val="005A6AD3"/>
    <w:rsid w:val="005A6D81"/>
    <w:rsid w:val="005A6E7A"/>
    <w:rsid w:val="005A6F2D"/>
    <w:rsid w:val="005A70C4"/>
    <w:rsid w:val="005A7246"/>
    <w:rsid w:val="005A7679"/>
    <w:rsid w:val="005A76E3"/>
    <w:rsid w:val="005B02B9"/>
    <w:rsid w:val="005B075B"/>
    <w:rsid w:val="005B0968"/>
    <w:rsid w:val="005B09E7"/>
    <w:rsid w:val="005B0C2C"/>
    <w:rsid w:val="005B0DC2"/>
    <w:rsid w:val="005B0DEA"/>
    <w:rsid w:val="005B0F83"/>
    <w:rsid w:val="005B14BE"/>
    <w:rsid w:val="005B1857"/>
    <w:rsid w:val="005B29BF"/>
    <w:rsid w:val="005B2B0F"/>
    <w:rsid w:val="005B2FE8"/>
    <w:rsid w:val="005B3721"/>
    <w:rsid w:val="005B39EC"/>
    <w:rsid w:val="005B3C29"/>
    <w:rsid w:val="005B3D4D"/>
    <w:rsid w:val="005B3D96"/>
    <w:rsid w:val="005B42B3"/>
    <w:rsid w:val="005B47ED"/>
    <w:rsid w:val="005B4923"/>
    <w:rsid w:val="005B4CC1"/>
    <w:rsid w:val="005B524D"/>
    <w:rsid w:val="005B52E2"/>
    <w:rsid w:val="005B541C"/>
    <w:rsid w:val="005B55D1"/>
    <w:rsid w:val="005B56A3"/>
    <w:rsid w:val="005B6038"/>
    <w:rsid w:val="005B656C"/>
    <w:rsid w:val="005B6BEF"/>
    <w:rsid w:val="005B6E40"/>
    <w:rsid w:val="005B6FD0"/>
    <w:rsid w:val="005B7194"/>
    <w:rsid w:val="005B73BF"/>
    <w:rsid w:val="005B754D"/>
    <w:rsid w:val="005B7919"/>
    <w:rsid w:val="005B79B3"/>
    <w:rsid w:val="005B7B09"/>
    <w:rsid w:val="005B7D70"/>
    <w:rsid w:val="005B7E4F"/>
    <w:rsid w:val="005B7F76"/>
    <w:rsid w:val="005C03C5"/>
    <w:rsid w:val="005C0AE2"/>
    <w:rsid w:val="005C0BD3"/>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BF4"/>
    <w:rsid w:val="005C4081"/>
    <w:rsid w:val="005C412F"/>
    <w:rsid w:val="005C4530"/>
    <w:rsid w:val="005C459E"/>
    <w:rsid w:val="005C46F4"/>
    <w:rsid w:val="005C49E6"/>
    <w:rsid w:val="005C4C55"/>
    <w:rsid w:val="005C536A"/>
    <w:rsid w:val="005C57A6"/>
    <w:rsid w:val="005C5EA0"/>
    <w:rsid w:val="005C600B"/>
    <w:rsid w:val="005C6232"/>
    <w:rsid w:val="005C6EA0"/>
    <w:rsid w:val="005C7013"/>
    <w:rsid w:val="005C7099"/>
    <w:rsid w:val="005C7492"/>
    <w:rsid w:val="005C7ABE"/>
    <w:rsid w:val="005C7BCE"/>
    <w:rsid w:val="005C7E70"/>
    <w:rsid w:val="005C7EE9"/>
    <w:rsid w:val="005C7F6A"/>
    <w:rsid w:val="005C7F6F"/>
    <w:rsid w:val="005C7FA8"/>
    <w:rsid w:val="005D0014"/>
    <w:rsid w:val="005D00B4"/>
    <w:rsid w:val="005D0398"/>
    <w:rsid w:val="005D04E8"/>
    <w:rsid w:val="005D0A9C"/>
    <w:rsid w:val="005D0E46"/>
    <w:rsid w:val="005D1288"/>
    <w:rsid w:val="005D1430"/>
    <w:rsid w:val="005D17E6"/>
    <w:rsid w:val="005D181D"/>
    <w:rsid w:val="005D1C4A"/>
    <w:rsid w:val="005D2079"/>
    <w:rsid w:val="005D2431"/>
    <w:rsid w:val="005D2679"/>
    <w:rsid w:val="005D27AF"/>
    <w:rsid w:val="005D286E"/>
    <w:rsid w:val="005D2A7F"/>
    <w:rsid w:val="005D2B44"/>
    <w:rsid w:val="005D2E78"/>
    <w:rsid w:val="005D3316"/>
    <w:rsid w:val="005D37A5"/>
    <w:rsid w:val="005D3B39"/>
    <w:rsid w:val="005D3B86"/>
    <w:rsid w:val="005D3C84"/>
    <w:rsid w:val="005D42DF"/>
    <w:rsid w:val="005D4339"/>
    <w:rsid w:val="005D45B3"/>
    <w:rsid w:val="005D45BF"/>
    <w:rsid w:val="005D46DE"/>
    <w:rsid w:val="005D4CDE"/>
    <w:rsid w:val="005D504E"/>
    <w:rsid w:val="005D50C8"/>
    <w:rsid w:val="005D55B9"/>
    <w:rsid w:val="005D5700"/>
    <w:rsid w:val="005D5810"/>
    <w:rsid w:val="005D5D34"/>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1234"/>
    <w:rsid w:val="005E1568"/>
    <w:rsid w:val="005E1820"/>
    <w:rsid w:val="005E1821"/>
    <w:rsid w:val="005E18BD"/>
    <w:rsid w:val="005E1936"/>
    <w:rsid w:val="005E19AB"/>
    <w:rsid w:val="005E1C0A"/>
    <w:rsid w:val="005E1DA2"/>
    <w:rsid w:val="005E1DBB"/>
    <w:rsid w:val="005E20E1"/>
    <w:rsid w:val="005E2422"/>
    <w:rsid w:val="005E280D"/>
    <w:rsid w:val="005E29B0"/>
    <w:rsid w:val="005E2A4C"/>
    <w:rsid w:val="005E2BD5"/>
    <w:rsid w:val="005E30FE"/>
    <w:rsid w:val="005E3FDE"/>
    <w:rsid w:val="005E3FF3"/>
    <w:rsid w:val="005E40C4"/>
    <w:rsid w:val="005E4119"/>
    <w:rsid w:val="005E4306"/>
    <w:rsid w:val="005E46BD"/>
    <w:rsid w:val="005E48A5"/>
    <w:rsid w:val="005E4AA7"/>
    <w:rsid w:val="005E526D"/>
    <w:rsid w:val="005E5BD1"/>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85A"/>
    <w:rsid w:val="005F48E0"/>
    <w:rsid w:val="005F496D"/>
    <w:rsid w:val="005F49A4"/>
    <w:rsid w:val="005F4C03"/>
    <w:rsid w:val="005F4DD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109C"/>
    <w:rsid w:val="00601140"/>
    <w:rsid w:val="00601211"/>
    <w:rsid w:val="00601C90"/>
    <w:rsid w:val="00601F4E"/>
    <w:rsid w:val="006022D7"/>
    <w:rsid w:val="006024FC"/>
    <w:rsid w:val="0060285F"/>
    <w:rsid w:val="00602969"/>
    <w:rsid w:val="00602BC2"/>
    <w:rsid w:val="00602E34"/>
    <w:rsid w:val="00602F9E"/>
    <w:rsid w:val="00602FE9"/>
    <w:rsid w:val="006030A6"/>
    <w:rsid w:val="0060310C"/>
    <w:rsid w:val="00603881"/>
    <w:rsid w:val="00603FDB"/>
    <w:rsid w:val="0060408C"/>
    <w:rsid w:val="006042D1"/>
    <w:rsid w:val="00604364"/>
    <w:rsid w:val="0060497F"/>
    <w:rsid w:val="00604BBE"/>
    <w:rsid w:val="00604D5D"/>
    <w:rsid w:val="00604EB0"/>
    <w:rsid w:val="006053CB"/>
    <w:rsid w:val="00605432"/>
    <w:rsid w:val="00605A33"/>
    <w:rsid w:val="00605B73"/>
    <w:rsid w:val="00605D5E"/>
    <w:rsid w:val="006061B8"/>
    <w:rsid w:val="0060622D"/>
    <w:rsid w:val="00606256"/>
    <w:rsid w:val="00606699"/>
    <w:rsid w:val="00606A3B"/>
    <w:rsid w:val="00606AF4"/>
    <w:rsid w:val="00606CCB"/>
    <w:rsid w:val="00606D20"/>
    <w:rsid w:val="00607356"/>
    <w:rsid w:val="006075F9"/>
    <w:rsid w:val="0060798E"/>
    <w:rsid w:val="00607ED0"/>
    <w:rsid w:val="00610091"/>
    <w:rsid w:val="006101FA"/>
    <w:rsid w:val="0061041A"/>
    <w:rsid w:val="006106B9"/>
    <w:rsid w:val="0061083A"/>
    <w:rsid w:val="00610BDE"/>
    <w:rsid w:val="00610DC2"/>
    <w:rsid w:val="00610E4A"/>
    <w:rsid w:val="00610F71"/>
    <w:rsid w:val="006110B6"/>
    <w:rsid w:val="006116EE"/>
    <w:rsid w:val="006117A0"/>
    <w:rsid w:val="006119EF"/>
    <w:rsid w:val="00611DAB"/>
    <w:rsid w:val="0061201C"/>
    <w:rsid w:val="006120AA"/>
    <w:rsid w:val="00612138"/>
    <w:rsid w:val="006125FC"/>
    <w:rsid w:val="00612A1F"/>
    <w:rsid w:val="00612C04"/>
    <w:rsid w:val="00612CF5"/>
    <w:rsid w:val="00613142"/>
    <w:rsid w:val="006135C7"/>
    <w:rsid w:val="00613722"/>
    <w:rsid w:val="00613DE6"/>
    <w:rsid w:val="00613E58"/>
    <w:rsid w:val="00613FB9"/>
    <w:rsid w:val="00614160"/>
    <w:rsid w:val="00614176"/>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70C"/>
    <w:rsid w:val="0061695C"/>
    <w:rsid w:val="00616AD1"/>
    <w:rsid w:val="00616BC2"/>
    <w:rsid w:val="00616C38"/>
    <w:rsid w:val="006170EB"/>
    <w:rsid w:val="006172EB"/>
    <w:rsid w:val="0061771E"/>
    <w:rsid w:val="0061772E"/>
    <w:rsid w:val="0061774A"/>
    <w:rsid w:val="0061778D"/>
    <w:rsid w:val="0061786C"/>
    <w:rsid w:val="006179EE"/>
    <w:rsid w:val="00617AA6"/>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4955"/>
    <w:rsid w:val="006249A9"/>
    <w:rsid w:val="0062533E"/>
    <w:rsid w:val="00625545"/>
    <w:rsid w:val="006259C6"/>
    <w:rsid w:val="00625F80"/>
    <w:rsid w:val="00626147"/>
    <w:rsid w:val="006263F0"/>
    <w:rsid w:val="00626640"/>
    <w:rsid w:val="006268FE"/>
    <w:rsid w:val="00626B39"/>
    <w:rsid w:val="00626E0A"/>
    <w:rsid w:val="00626F65"/>
    <w:rsid w:val="00627C66"/>
    <w:rsid w:val="00627D16"/>
    <w:rsid w:val="00627F08"/>
    <w:rsid w:val="00631AE2"/>
    <w:rsid w:val="006321F5"/>
    <w:rsid w:val="00632375"/>
    <w:rsid w:val="006328A9"/>
    <w:rsid w:val="00632EA1"/>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D32"/>
    <w:rsid w:val="0063611D"/>
    <w:rsid w:val="00636365"/>
    <w:rsid w:val="006365D3"/>
    <w:rsid w:val="006367B7"/>
    <w:rsid w:val="00636F58"/>
    <w:rsid w:val="0063759E"/>
    <w:rsid w:val="0063760B"/>
    <w:rsid w:val="006401A0"/>
    <w:rsid w:val="00640325"/>
    <w:rsid w:val="00640408"/>
    <w:rsid w:val="006404FB"/>
    <w:rsid w:val="006405BA"/>
    <w:rsid w:val="00640812"/>
    <w:rsid w:val="006408F2"/>
    <w:rsid w:val="00640A7A"/>
    <w:rsid w:val="00640A83"/>
    <w:rsid w:val="00640B06"/>
    <w:rsid w:val="006413C0"/>
    <w:rsid w:val="00642222"/>
    <w:rsid w:val="00642390"/>
    <w:rsid w:val="00642E63"/>
    <w:rsid w:val="00642E7E"/>
    <w:rsid w:val="00642FBC"/>
    <w:rsid w:val="00643593"/>
    <w:rsid w:val="00643666"/>
    <w:rsid w:val="00643679"/>
    <w:rsid w:val="00643BD9"/>
    <w:rsid w:val="00643FBB"/>
    <w:rsid w:val="00644098"/>
    <w:rsid w:val="00644755"/>
    <w:rsid w:val="006448EF"/>
    <w:rsid w:val="00644B7B"/>
    <w:rsid w:val="00644CA1"/>
    <w:rsid w:val="00644CBA"/>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1F30"/>
    <w:rsid w:val="0065205C"/>
    <w:rsid w:val="006523EB"/>
    <w:rsid w:val="00652962"/>
    <w:rsid w:val="0065296A"/>
    <w:rsid w:val="00652CC3"/>
    <w:rsid w:val="00653B78"/>
    <w:rsid w:val="00653F08"/>
    <w:rsid w:val="006540B0"/>
    <w:rsid w:val="006542D8"/>
    <w:rsid w:val="006546FE"/>
    <w:rsid w:val="00654B6D"/>
    <w:rsid w:val="00654E30"/>
    <w:rsid w:val="006551B0"/>
    <w:rsid w:val="006553F1"/>
    <w:rsid w:val="006558D6"/>
    <w:rsid w:val="00655BF6"/>
    <w:rsid w:val="006562B8"/>
    <w:rsid w:val="00656479"/>
    <w:rsid w:val="00656630"/>
    <w:rsid w:val="006566FA"/>
    <w:rsid w:val="0065679F"/>
    <w:rsid w:val="00656A26"/>
    <w:rsid w:val="00656B29"/>
    <w:rsid w:val="00657016"/>
    <w:rsid w:val="006578AE"/>
    <w:rsid w:val="006578D0"/>
    <w:rsid w:val="00657A55"/>
    <w:rsid w:val="00660205"/>
    <w:rsid w:val="0066075F"/>
    <w:rsid w:val="00660882"/>
    <w:rsid w:val="00660E67"/>
    <w:rsid w:val="00660FB0"/>
    <w:rsid w:val="0066164C"/>
    <w:rsid w:val="00661668"/>
    <w:rsid w:val="00661A57"/>
    <w:rsid w:val="00661D49"/>
    <w:rsid w:val="006636E6"/>
    <w:rsid w:val="00663746"/>
    <w:rsid w:val="00663DA4"/>
    <w:rsid w:val="00663F13"/>
    <w:rsid w:val="006648AD"/>
    <w:rsid w:val="00664D47"/>
    <w:rsid w:val="00664E34"/>
    <w:rsid w:val="00664FAE"/>
    <w:rsid w:val="00665084"/>
    <w:rsid w:val="0066523C"/>
    <w:rsid w:val="0066553D"/>
    <w:rsid w:val="0066568C"/>
    <w:rsid w:val="00665702"/>
    <w:rsid w:val="00665B5F"/>
    <w:rsid w:val="00665DB3"/>
    <w:rsid w:val="0066699E"/>
    <w:rsid w:val="00666A7E"/>
    <w:rsid w:val="00666B59"/>
    <w:rsid w:val="00666F3F"/>
    <w:rsid w:val="0066710A"/>
    <w:rsid w:val="0066719F"/>
    <w:rsid w:val="0066757A"/>
    <w:rsid w:val="0066788E"/>
    <w:rsid w:val="006678C9"/>
    <w:rsid w:val="00667E14"/>
    <w:rsid w:val="00670316"/>
    <w:rsid w:val="00670A6D"/>
    <w:rsid w:val="00670B40"/>
    <w:rsid w:val="00670CE4"/>
    <w:rsid w:val="00671225"/>
    <w:rsid w:val="006716C2"/>
    <w:rsid w:val="0067171C"/>
    <w:rsid w:val="00671B2E"/>
    <w:rsid w:val="00671C41"/>
    <w:rsid w:val="00671D1B"/>
    <w:rsid w:val="00671E53"/>
    <w:rsid w:val="0067284F"/>
    <w:rsid w:val="006728D5"/>
    <w:rsid w:val="00672BE9"/>
    <w:rsid w:val="00672C0D"/>
    <w:rsid w:val="00672D08"/>
    <w:rsid w:val="0067306D"/>
    <w:rsid w:val="00673B43"/>
    <w:rsid w:val="00673F2A"/>
    <w:rsid w:val="00673FA9"/>
    <w:rsid w:val="00673FDD"/>
    <w:rsid w:val="006742B1"/>
    <w:rsid w:val="00674494"/>
    <w:rsid w:val="006750AF"/>
    <w:rsid w:val="006754FE"/>
    <w:rsid w:val="0067583C"/>
    <w:rsid w:val="006759B9"/>
    <w:rsid w:val="00675CA8"/>
    <w:rsid w:val="00676439"/>
    <w:rsid w:val="006766C8"/>
    <w:rsid w:val="006767DB"/>
    <w:rsid w:val="006767F0"/>
    <w:rsid w:val="00677089"/>
    <w:rsid w:val="0067752F"/>
    <w:rsid w:val="006775D9"/>
    <w:rsid w:val="00677F18"/>
    <w:rsid w:val="00677FCB"/>
    <w:rsid w:val="006801DC"/>
    <w:rsid w:val="00680B00"/>
    <w:rsid w:val="00680CF7"/>
    <w:rsid w:val="00680FF5"/>
    <w:rsid w:val="00681125"/>
    <w:rsid w:val="0068112D"/>
    <w:rsid w:val="00681443"/>
    <w:rsid w:val="00681482"/>
    <w:rsid w:val="0068234C"/>
    <w:rsid w:val="0068241E"/>
    <w:rsid w:val="006826B6"/>
    <w:rsid w:val="006826F7"/>
    <w:rsid w:val="00682819"/>
    <w:rsid w:val="00682FE4"/>
    <w:rsid w:val="0068366E"/>
    <w:rsid w:val="006836E4"/>
    <w:rsid w:val="00683C1E"/>
    <w:rsid w:val="00684002"/>
    <w:rsid w:val="00684150"/>
    <w:rsid w:val="006848FC"/>
    <w:rsid w:val="00684990"/>
    <w:rsid w:val="00684B5C"/>
    <w:rsid w:val="00684BD5"/>
    <w:rsid w:val="00685486"/>
    <w:rsid w:val="00685595"/>
    <w:rsid w:val="00685948"/>
    <w:rsid w:val="00685986"/>
    <w:rsid w:val="00685FCB"/>
    <w:rsid w:val="0068671F"/>
    <w:rsid w:val="00686840"/>
    <w:rsid w:val="006868FB"/>
    <w:rsid w:val="00686C20"/>
    <w:rsid w:val="00686DC4"/>
    <w:rsid w:val="006877D9"/>
    <w:rsid w:val="0068795A"/>
    <w:rsid w:val="006879D5"/>
    <w:rsid w:val="006901A0"/>
    <w:rsid w:val="006905E2"/>
    <w:rsid w:val="00691053"/>
    <w:rsid w:val="006912EA"/>
    <w:rsid w:val="006913FF"/>
    <w:rsid w:val="006916A7"/>
    <w:rsid w:val="00691743"/>
    <w:rsid w:val="00691E2E"/>
    <w:rsid w:val="0069209E"/>
    <w:rsid w:val="006922DE"/>
    <w:rsid w:val="0069251E"/>
    <w:rsid w:val="00692785"/>
    <w:rsid w:val="00692848"/>
    <w:rsid w:val="00692E20"/>
    <w:rsid w:val="00692F3E"/>
    <w:rsid w:val="006931F6"/>
    <w:rsid w:val="00693C41"/>
    <w:rsid w:val="00693CFD"/>
    <w:rsid w:val="006943CD"/>
    <w:rsid w:val="0069458B"/>
    <w:rsid w:val="00694693"/>
    <w:rsid w:val="00694AB0"/>
    <w:rsid w:val="006955F2"/>
    <w:rsid w:val="00695E4B"/>
    <w:rsid w:val="00695FF2"/>
    <w:rsid w:val="00696A3D"/>
    <w:rsid w:val="00696A73"/>
    <w:rsid w:val="006971DB"/>
    <w:rsid w:val="006976F0"/>
    <w:rsid w:val="00697D40"/>
    <w:rsid w:val="00697DEA"/>
    <w:rsid w:val="00697F05"/>
    <w:rsid w:val="006A0179"/>
    <w:rsid w:val="006A0330"/>
    <w:rsid w:val="006A08A8"/>
    <w:rsid w:val="006A0929"/>
    <w:rsid w:val="006A09CE"/>
    <w:rsid w:val="006A0EE2"/>
    <w:rsid w:val="006A1560"/>
    <w:rsid w:val="006A1C18"/>
    <w:rsid w:val="006A23E4"/>
    <w:rsid w:val="006A2421"/>
    <w:rsid w:val="006A2562"/>
    <w:rsid w:val="006A27E7"/>
    <w:rsid w:val="006A28A2"/>
    <w:rsid w:val="006A2BF4"/>
    <w:rsid w:val="006A2CBF"/>
    <w:rsid w:val="006A2D05"/>
    <w:rsid w:val="006A306B"/>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A7C0A"/>
    <w:rsid w:val="006B0075"/>
    <w:rsid w:val="006B0204"/>
    <w:rsid w:val="006B0446"/>
    <w:rsid w:val="006B045C"/>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81"/>
    <w:rsid w:val="006B25FB"/>
    <w:rsid w:val="006B2670"/>
    <w:rsid w:val="006B28CF"/>
    <w:rsid w:val="006B299B"/>
    <w:rsid w:val="006B2A21"/>
    <w:rsid w:val="006B2A95"/>
    <w:rsid w:val="006B3485"/>
    <w:rsid w:val="006B372B"/>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7465"/>
    <w:rsid w:val="006B758C"/>
    <w:rsid w:val="006B75E4"/>
    <w:rsid w:val="006B7BDD"/>
    <w:rsid w:val="006B7DA7"/>
    <w:rsid w:val="006C005A"/>
    <w:rsid w:val="006C00BC"/>
    <w:rsid w:val="006C012D"/>
    <w:rsid w:val="006C0266"/>
    <w:rsid w:val="006C030E"/>
    <w:rsid w:val="006C03DD"/>
    <w:rsid w:val="006C0618"/>
    <w:rsid w:val="006C0789"/>
    <w:rsid w:val="006C07FB"/>
    <w:rsid w:val="006C095F"/>
    <w:rsid w:val="006C0D2A"/>
    <w:rsid w:val="006C184D"/>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9"/>
    <w:rsid w:val="006C385F"/>
    <w:rsid w:val="006C394E"/>
    <w:rsid w:val="006C3A73"/>
    <w:rsid w:val="006C4560"/>
    <w:rsid w:val="006C457B"/>
    <w:rsid w:val="006C4C0B"/>
    <w:rsid w:val="006C4FD6"/>
    <w:rsid w:val="006C5130"/>
    <w:rsid w:val="006C51EE"/>
    <w:rsid w:val="006C5483"/>
    <w:rsid w:val="006C57E6"/>
    <w:rsid w:val="006C5808"/>
    <w:rsid w:val="006C583C"/>
    <w:rsid w:val="006C584F"/>
    <w:rsid w:val="006C5BAD"/>
    <w:rsid w:val="006C628C"/>
    <w:rsid w:val="006C63A8"/>
    <w:rsid w:val="006C63F7"/>
    <w:rsid w:val="006C6848"/>
    <w:rsid w:val="006C685E"/>
    <w:rsid w:val="006C68D4"/>
    <w:rsid w:val="006C68E7"/>
    <w:rsid w:val="006C6E16"/>
    <w:rsid w:val="006C7407"/>
    <w:rsid w:val="006C7A3D"/>
    <w:rsid w:val="006C7CFA"/>
    <w:rsid w:val="006C7DA2"/>
    <w:rsid w:val="006D0447"/>
    <w:rsid w:val="006D0512"/>
    <w:rsid w:val="006D0625"/>
    <w:rsid w:val="006D0716"/>
    <w:rsid w:val="006D0819"/>
    <w:rsid w:val="006D0C3D"/>
    <w:rsid w:val="006D1312"/>
    <w:rsid w:val="006D13DB"/>
    <w:rsid w:val="006D1684"/>
    <w:rsid w:val="006D179D"/>
    <w:rsid w:val="006D17CF"/>
    <w:rsid w:val="006D19B6"/>
    <w:rsid w:val="006D1ABF"/>
    <w:rsid w:val="006D1B32"/>
    <w:rsid w:val="006D2477"/>
    <w:rsid w:val="006D2492"/>
    <w:rsid w:val="006D25A1"/>
    <w:rsid w:val="006D2668"/>
    <w:rsid w:val="006D28E2"/>
    <w:rsid w:val="006D3215"/>
    <w:rsid w:val="006D326D"/>
    <w:rsid w:val="006D3282"/>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5E"/>
    <w:rsid w:val="006D5448"/>
    <w:rsid w:val="006D57A4"/>
    <w:rsid w:val="006D58B7"/>
    <w:rsid w:val="006D5D59"/>
    <w:rsid w:val="006D6633"/>
    <w:rsid w:val="006D66AE"/>
    <w:rsid w:val="006D6706"/>
    <w:rsid w:val="006D6DAD"/>
    <w:rsid w:val="006D6EA9"/>
    <w:rsid w:val="006D778F"/>
    <w:rsid w:val="006D78FA"/>
    <w:rsid w:val="006D791B"/>
    <w:rsid w:val="006D7A7D"/>
    <w:rsid w:val="006D7B54"/>
    <w:rsid w:val="006E0091"/>
    <w:rsid w:val="006E0107"/>
    <w:rsid w:val="006E0261"/>
    <w:rsid w:val="006E0444"/>
    <w:rsid w:val="006E05A6"/>
    <w:rsid w:val="006E0857"/>
    <w:rsid w:val="006E093A"/>
    <w:rsid w:val="006E09F5"/>
    <w:rsid w:val="006E0BB4"/>
    <w:rsid w:val="006E0D15"/>
    <w:rsid w:val="006E0D88"/>
    <w:rsid w:val="006E0E8B"/>
    <w:rsid w:val="006E1029"/>
    <w:rsid w:val="006E124B"/>
    <w:rsid w:val="006E16D7"/>
    <w:rsid w:val="006E176B"/>
    <w:rsid w:val="006E1C4A"/>
    <w:rsid w:val="006E1EE6"/>
    <w:rsid w:val="006E22E4"/>
    <w:rsid w:val="006E231E"/>
    <w:rsid w:val="006E2558"/>
    <w:rsid w:val="006E25AA"/>
    <w:rsid w:val="006E3213"/>
    <w:rsid w:val="006E3874"/>
    <w:rsid w:val="006E3BB8"/>
    <w:rsid w:val="006E3CE1"/>
    <w:rsid w:val="006E3F25"/>
    <w:rsid w:val="006E3F65"/>
    <w:rsid w:val="006E44BF"/>
    <w:rsid w:val="006E4A85"/>
    <w:rsid w:val="006E4F31"/>
    <w:rsid w:val="006E50C1"/>
    <w:rsid w:val="006E5113"/>
    <w:rsid w:val="006E5319"/>
    <w:rsid w:val="006E54C9"/>
    <w:rsid w:val="006E54FA"/>
    <w:rsid w:val="006E566F"/>
    <w:rsid w:val="006E5A4F"/>
    <w:rsid w:val="006E5C06"/>
    <w:rsid w:val="006E5C4A"/>
    <w:rsid w:val="006E5DED"/>
    <w:rsid w:val="006E5E8C"/>
    <w:rsid w:val="006E5F21"/>
    <w:rsid w:val="006E610B"/>
    <w:rsid w:val="006E6629"/>
    <w:rsid w:val="006E667B"/>
    <w:rsid w:val="006E6D3A"/>
    <w:rsid w:val="006E6E92"/>
    <w:rsid w:val="006E7113"/>
    <w:rsid w:val="006E7B99"/>
    <w:rsid w:val="006E7BB2"/>
    <w:rsid w:val="006E7BEB"/>
    <w:rsid w:val="006E7DA7"/>
    <w:rsid w:val="006E7F0F"/>
    <w:rsid w:val="006F0294"/>
    <w:rsid w:val="006F0C79"/>
    <w:rsid w:val="006F0ED3"/>
    <w:rsid w:val="006F0F16"/>
    <w:rsid w:val="006F1010"/>
    <w:rsid w:val="006F10D9"/>
    <w:rsid w:val="006F11B8"/>
    <w:rsid w:val="006F1412"/>
    <w:rsid w:val="006F14DA"/>
    <w:rsid w:val="006F19CE"/>
    <w:rsid w:val="006F1A9C"/>
    <w:rsid w:val="006F1E36"/>
    <w:rsid w:val="006F1EB6"/>
    <w:rsid w:val="006F1F71"/>
    <w:rsid w:val="006F2718"/>
    <w:rsid w:val="006F28F4"/>
    <w:rsid w:val="006F2916"/>
    <w:rsid w:val="006F2AD6"/>
    <w:rsid w:val="006F2D3C"/>
    <w:rsid w:val="006F2E48"/>
    <w:rsid w:val="006F3687"/>
    <w:rsid w:val="006F38A9"/>
    <w:rsid w:val="006F41DF"/>
    <w:rsid w:val="006F41EF"/>
    <w:rsid w:val="006F4396"/>
    <w:rsid w:val="006F4480"/>
    <w:rsid w:val="006F46EE"/>
    <w:rsid w:val="006F4B1A"/>
    <w:rsid w:val="006F4F01"/>
    <w:rsid w:val="006F525A"/>
    <w:rsid w:val="006F55EF"/>
    <w:rsid w:val="006F5608"/>
    <w:rsid w:val="006F566C"/>
    <w:rsid w:val="006F57B9"/>
    <w:rsid w:val="006F5B2A"/>
    <w:rsid w:val="006F5DA3"/>
    <w:rsid w:val="006F5EEA"/>
    <w:rsid w:val="006F5FA0"/>
    <w:rsid w:val="006F6107"/>
    <w:rsid w:val="006F61A3"/>
    <w:rsid w:val="006F630C"/>
    <w:rsid w:val="006F654B"/>
    <w:rsid w:val="006F68F1"/>
    <w:rsid w:val="006F6AEF"/>
    <w:rsid w:val="006F6F84"/>
    <w:rsid w:val="006F6FDB"/>
    <w:rsid w:val="006F72B8"/>
    <w:rsid w:val="006F7460"/>
    <w:rsid w:val="006F751A"/>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588"/>
    <w:rsid w:val="00703863"/>
    <w:rsid w:val="00703969"/>
    <w:rsid w:val="007041FD"/>
    <w:rsid w:val="0070450E"/>
    <w:rsid w:val="00704FE0"/>
    <w:rsid w:val="00705056"/>
    <w:rsid w:val="0070522F"/>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421"/>
    <w:rsid w:val="00707618"/>
    <w:rsid w:val="00707700"/>
    <w:rsid w:val="00707838"/>
    <w:rsid w:val="00707A0E"/>
    <w:rsid w:val="00707A62"/>
    <w:rsid w:val="00707B93"/>
    <w:rsid w:val="007107A4"/>
    <w:rsid w:val="00710AA1"/>
    <w:rsid w:val="00710B96"/>
    <w:rsid w:val="00710D45"/>
    <w:rsid w:val="00710F29"/>
    <w:rsid w:val="00711167"/>
    <w:rsid w:val="00711634"/>
    <w:rsid w:val="0071166B"/>
    <w:rsid w:val="00711DED"/>
    <w:rsid w:val="00711EE2"/>
    <w:rsid w:val="0071247E"/>
    <w:rsid w:val="007125FB"/>
    <w:rsid w:val="00712EDD"/>
    <w:rsid w:val="00713001"/>
    <w:rsid w:val="007133E5"/>
    <w:rsid w:val="00713A37"/>
    <w:rsid w:val="00713EB1"/>
    <w:rsid w:val="00713F78"/>
    <w:rsid w:val="0071455F"/>
    <w:rsid w:val="007145E0"/>
    <w:rsid w:val="00714880"/>
    <w:rsid w:val="007149C0"/>
    <w:rsid w:val="00714A88"/>
    <w:rsid w:val="00714D86"/>
    <w:rsid w:val="007152CF"/>
    <w:rsid w:val="00715524"/>
    <w:rsid w:val="007156B3"/>
    <w:rsid w:val="00715864"/>
    <w:rsid w:val="007164C1"/>
    <w:rsid w:val="0071663E"/>
    <w:rsid w:val="00716B1B"/>
    <w:rsid w:val="00716D05"/>
    <w:rsid w:val="00716DE4"/>
    <w:rsid w:val="00717265"/>
    <w:rsid w:val="00717426"/>
    <w:rsid w:val="0071747B"/>
    <w:rsid w:val="007174A3"/>
    <w:rsid w:val="00717600"/>
    <w:rsid w:val="00717A52"/>
    <w:rsid w:val="00720612"/>
    <w:rsid w:val="00720674"/>
    <w:rsid w:val="007209BB"/>
    <w:rsid w:val="00720D46"/>
    <w:rsid w:val="00721131"/>
    <w:rsid w:val="0072156E"/>
    <w:rsid w:val="00721694"/>
    <w:rsid w:val="00721749"/>
    <w:rsid w:val="007217B8"/>
    <w:rsid w:val="00721AE3"/>
    <w:rsid w:val="0072216F"/>
    <w:rsid w:val="00722177"/>
    <w:rsid w:val="007221D1"/>
    <w:rsid w:val="00722657"/>
    <w:rsid w:val="007226DE"/>
    <w:rsid w:val="007228C2"/>
    <w:rsid w:val="00722B43"/>
    <w:rsid w:val="00722DFB"/>
    <w:rsid w:val="007231BE"/>
    <w:rsid w:val="0072329B"/>
    <w:rsid w:val="007234B1"/>
    <w:rsid w:val="00723644"/>
    <w:rsid w:val="00723DC9"/>
    <w:rsid w:val="00723E0B"/>
    <w:rsid w:val="007240F9"/>
    <w:rsid w:val="00724DF3"/>
    <w:rsid w:val="00724EF8"/>
    <w:rsid w:val="0072551D"/>
    <w:rsid w:val="00725615"/>
    <w:rsid w:val="0072569C"/>
    <w:rsid w:val="00725AF8"/>
    <w:rsid w:val="00725BB8"/>
    <w:rsid w:val="007260A3"/>
    <w:rsid w:val="00726203"/>
    <w:rsid w:val="007262E3"/>
    <w:rsid w:val="00726B5A"/>
    <w:rsid w:val="00726D0A"/>
    <w:rsid w:val="00726E62"/>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C1D"/>
    <w:rsid w:val="00733179"/>
    <w:rsid w:val="00733C8A"/>
    <w:rsid w:val="00733DEB"/>
    <w:rsid w:val="00734038"/>
    <w:rsid w:val="00734441"/>
    <w:rsid w:val="0073469F"/>
    <w:rsid w:val="00734A59"/>
    <w:rsid w:val="00734E6D"/>
    <w:rsid w:val="00735197"/>
    <w:rsid w:val="00735252"/>
    <w:rsid w:val="00735313"/>
    <w:rsid w:val="00735C10"/>
    <w:rsid w:val="00735E01"/>
    <w:rsid w:val="00736430"/>
    <w:rsid w:val="00736444"/>
    <w:rsid w:val="007367DF"/>
    <w:rsid w:val="00736D35"/>
    <w:rsid w:val="00736DD9"/>
    <w:rsid w:val="00736DF4"/>
    <w:rsid w:val="007375B8"/>
    <w:rsid w:val="00740069"/>
    <w:rsid w:val="007400A2"/>
    <w:rsid w:val="007401B3"/>
    <w:rsid w:val="007402B4"/>
    <w:rsid w:val="007404EE"/>
    <w:rsid w:val="0074090D"/>
    <w:rsid w:val="00740F41"/>
    <w:rsid w:val="007413BC"/>
    <w:rsid w:val="00741482"/>
    <w:rsid w:val="00741C42"/>
    <w:rsid w:val="00741C76"/>
    <w:rsid w:val="0074209A"/>
    <w:rsid w:val="00742831"/>
    <w:rsid w:val="007428F2"/>
    <w:rsid w:val="00742A01"/>
    <w:rsid w:val="00742A6B"/>
    <w:rsid w:val="00742B26"/>
    <w:rsid w:val="007437AB"/>
    <w:rsid w:val="00743964"/>
    <w:rsid w:val="00743C20"/>
    <w:rsid w:val="00743E07"/>
    <w:rsid w:val="00744280"/>
    <w:rsid w:val="00744479"/>
    <w:rsid w:val="0074465C"/>
    <w:rsid w:val="00744671"/>
    <w:rsid w:val="007448A1"/>
    <w:rsid w:val="007449D8"/>
    <w:rsid w:val="00744A0E"/>
    <w:rsid w:val="00745580"/>
    <w:rsid w:val="00745CA7"/>
    <w:rsid w:val="00746003"/>
    <w:rsid w:val="00746184"/>
    <w:rsid w:val="007462AE"/>
    <w:rsid w:val="007463D7"/>
    <w:rsid w:val="007465AB"/>
    <w:rsid w:val="00746892"/>
    <w:rsid w:val="007469F5"/>
    <w:rsid w:val="00746B2E"/>
    <w:rsid w:val="00746E24"/>
    <w:rsid w:val="00746E3D"/>
    <w:rsid w:val="007470AF"/>
    <w:rsid w:val="00747534"/>
    <w:rsid w:val="0074755A"/>
    <w:rsid w:val="00747570"/>
    <w:rsid w:val="007476A0"/>
    <w:rsid w:val="0074783A"/>
    <w:rsid w:val="007478C9"/>
    <w:rsid w:val="00747944"/>
    <w:rsid w:val="00747A7E"/>
    <w:rsid w:val="00747A90"/>
    <w:rsid w:val="00747AEA"/>
    <w:rsid w:val="00750056"/>
    <w:rsid w:val="00750A42"/>
    <w:rsid w:val="00750AF6"/>
    <w:rsid w:val="007511E9"/>
    <w:rsid w:val="0075121E"/>
    <w:rsid w:val="00751718"/>
    <w:rsid w:val="00751BD8"/>
    <w:rsid w:val="00751BFC"/>
    <w:rsid w:val="00751F7A"/>
    <w:rsid w:val="007520AF"/>
    <w:rsid w:val="007520C4"/>
    <w:rsid w:val="00752498"/>
    <w:rsid w:val="007529BA"/>
    <w:rsid w:val="00752B03"/>
    <w:rsid w:val="00752D8D"/>
    <w:rsid w:val="00752F32"/>
    <w:rsid w:val="007536EF"/>
    <w:rsid w:val="007539D9"/>
    <w:rsid w:val="00753B8A"/>
    <w:rsid w:val="00754034"/>
    <w:rsid w:val="00754167"/>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845"/>
    <w:rsid w:val="00760C0B"/>
    <w:rsid w:val="00760F1F"/>
    <w:rsid w:val="007614A2"/>
    <w:rsid w:val="0076152C"/>
    <w:rsid w:val="007615B5"/>
    <w:rsid w:val="0076160D"/>
    <w:rsid w:val="00761975"/>
    <w:rsid w:val="00761ADB"/>
    <w:rsid w:val="00761C06"/>
    <w:rsid w:val="00761C67"/>
    <w:rsid w:val="00761CE3"/>
    <w:rsid w:val="00761E3E"/>
    <w:rsid w:val="00761ECC"/>
    <w:rsid w:val="00762008"/>
    <w:rsid w:val="00762194"/>
    <w:rsid w:val="00762209"/>
    <w:rsid w:val="0076271D"/>
    <w:rsid w:val="00762E97"/>
    <w:rsid w:val="0076331F"/>
    <w:rsid w:val="00763826"/>
    <w:rsid w:val="00763943"/>
    <w:rsid w:val="007639B2"/>
    <w:rsid w:val="00763DE4"/>
    <w:rsid w:val="00763EC3"/>
    <w:rsid w:val="00763F24"/>
    <w:rsid w:val="00763FC7"/>
    <w:rsid w:val="007642EA"/>
    <w:rsid w:val="007648A5"/>
    <w:rsid w:val="007652C1"/>
    <w:rsid w:val="00765646"/>
    <w:rsid w:val="0076578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857"/>
    <w:rsid w:val="00771478"/>
    <w:rsid w:val="0077161E"/>
    <w:rsid w:val="00771734"/>
    <w:rsid w:val="00771CF0"/>
    <w:rsid w:val="0077247F"/>
    <w:rsid w:val="00772A0E"/>
    <w:rsid w:val="00772FFC"/>
    <w:rsid w:val="00773391"/>
    <w:rsid w:val="00773902"/>
    <w:rsid w:val="00773907"/>
    <w:rsid w:val="00773EFB"/>
    <w:rsid w:val="00774015"/>
    <w:rsid w:val="007745C4"/>
    <w:rsid w:val="0077499C"/>
    <w:rsid w:val="00774B1E"/>
    <w:rsid w:val="00774BB1"/>
    <w:rsid w:val="00775335"/>
    <w:rsid w:val="007755E8"/>
    <w:rsid w:val="00775C43"/>
    <w:rsid w:val="00775DE6"/>
    <w:rsid w:val="00776006"/>
    <w:rsid w:val="0077602C"/>
    <w:rsid w:val="0077614C"/>
    <w:rsid w:val="007761A2"/>
    <w:rsid w:val="0077689F"/>
    <w:rsid w:val="007768F9"/>
    <w:rsid w:val="00776940"/>
    <w:rsid w:val="00776CD1"/>
    <w:rsid w:val="0077765C"/>
    <w:rsid w:val="00777A77"/>
    <w:rsid w:val="00777B58"/>
    <w:rsid w:val="00777F9A"/>
    <w:rsid w:val="007806D6"/>
    <w:rsid w:val="00780F68"/>
    <w:rsid w:val="007810A2"/>
    <w:rsid w:val="00781497"/>
    <w:rsid w:val="0078166C"/>
    <w:rsid w:val="0078179B"/>
    <w:rsid w:val="00781AEE"/>
    <w:rsid w:val="00781B62"/>
    <w:rsid w:val="00781D2B"/>
    <w:rsid w:val="00781DBF"/>
    <w:rsid w:val="007820DC"/>
    <w:rsid w:val="007826C0"/>
    <w:rsid w:val="00782922"/>
    <w:rsid w:val="00782C86"/>
    <w:rsid w:val="00782F4B"/>
    <w:rsid w:val="00783749"/>
    <w:rsid w:val="007837B1"/>
    <w:rsid w:val="00783E30"/>
    <w:rsid w:val="007841F5"/>
    <w:rsid w:val="0078439C"/>
    <w:rsid w:val="00784936"/>
    <w:rsid w:val="00784E1A"/>
    <w:rsid w:val="00784E9B"/>
    <w:rsid w:val="00785053"/>
    <w:rsid w:val="007853A4"/>
    <w:rsid w:val="00785803"/>
    <w:rsid w:val="00785ADA"/>
    <w:rsid w:val="00785B8E"/>
    <w:rsid w:val="00786319"/>
    <w:rsid w:val="0078650A"/>
    <w:rsid w:val="007865FC"/>
    <w:rsid w:val="00786614"/>
    <w:rsid w:val="007866B3"/>
    <w:rsid w:val="00786754"/>
    <w:rsid w:val="0078686D"/>
    <w:rsid w:val="00786FA1"/>
    <w:rsid w:val="00787126"/>
    <w:rsid w:val="007871C6"/>
    <w:rsid w:val="007873E1"/>
    <w:rsid w:val="00787455"/>
    <w:rsid w:val="00787753"/>
    <w:rsid w:val="00787794"/>
    <w:rsid w:val="0079085F"/>
    <w:rsid w:val="00790B44"/>
    <w:rsid w:val="007910C2"/>
    <w:rsid w:val="0079133A"/>
    <w:rsid w:val="00791714"/>
    <w:rsid w:val="0079196A"/>
    <w:rsid w:val="00791D81"/>
    <w:rsid w:val="00791F44"/>
    <w:rsid w:val="007925B0"/>
    <w:rsid w:val="0079285C"/>
    <w:rsid w:val="007928E7"/>
    <w:rsid w:val="00792BE7"/>
    <w:rsid w:val="00792E58"/>
    <w:rsid w:val="00792F95"/>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7265"/>
    <w:rsid w:val="007974A0"/>
    <w:rsid w:val="00797533"/>
    <w:rsid w:val="007976A6"/>
    <w:rsid w:val="00797C07"/>
    <w:rsid w:val="00797E9C"/>
    <w:rsid w:val="00797F1C"/>
    <w:rsid w:val="007A02D2"/>
    <w:rsid w:val="007A03BE"/>
    <w:rsid w:val="007A0644"/>
    <w:rsid w:val="007A0781"/>
    <w:rsid w:val="007A118F"/>
    <w:rsid w:val="007A12EC"/>
    <w:rsid w:val="007A1BCB"/>
    <w:rsid w:val="007A1CF4"/>
    <w:rsid w:val="007A224C"/>
    <w:rsid w:val="007A26A6"/>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B93"/>
    <w:rsid w:val="007A5F1E"/>
    <w:rsid w:val="007A6208"/>
    <w:rsid w:val="007A6432"/>
    <w:rsid w:val="007A6481"/>
    <w:rsid w:val="007A6590"/>
    <w:rsid w:val="007A65BA"/>
    <w:rsid w:val="007A666A"/>
    <w:rsid w:val="007A6749"/>
    <w:rsid w:val="007A6BF0"/>
    <w:rsid w:val="007A6F11"/>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0B7C"/>
    <w:rsid w:val="007B0F33"/>
    <w:rsid w:val="007B16FF"/>
    <w:rsid w:val="007B1D1A"/>
    <w:rsid w:val="007B24D4"/>
    <w:rsid w:val="007B2B35"/>
    <w:rsid w:val="007B2E27"/>
    <w:rsid w:val="007B3A32"/>
    <w:rsid w:val="007B3C84"/>
    <w:rsid w:val="007B4470"/>
    <w:rsid w:val="007B44AE"/>
    <w:rsid w:val="007B459C"/>
    <w:rsid w:val="007B47DE"/>
    <w:rsid w:val="007B49C8"/>
    <w:rsid w:val="007B4F4E"/>
    <w:rsid w:val="007B500D"/>
    <w:rsid w:val="007B5101"/>
    <w:rsid w:val="007B516E"/>
    <w:rsid w:val="007B58E6"/>
    <w:rsid w:val="007B6006"/>
    <w:rsid w:val="007B60F5"/>
    <w:rsid w:val="007B6224"/>
    <w:rsid w:val="007B660B"/>
    <w:rsid w:val="007B687F"/>
    <w:rsid w:val="007B6BD6"/>
    <w:rsid w:val="007B70A7"/>
    <w:rsid w:val="007B7538"/>
    <w:rsid w:val="007B758A"/>
    <w:rsid w:val="007B76CC"/>
    <w:rsid w:val="007B7830"/>
    <w:rsid w:val="007B7929"/>
    <w:rsid w:val="007B79FC"/>
    <w:rsid w:val="007B7A64"/>
    <w:rsid w:val="007B7AE8"/>
    <w:rsid w:val="007C0588"/>
    <w:rsid w:val="007C05BB"/>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71D"/>
    <w:rsid w:val="007C403C"/>
    <w:rsid w:val="007C40C7"/>
    <w:rsid w:val="007C40F4"/>
    <w:rsid w:val="007C423A"/>
    <w:rsid w:val="007C4E40"/>
    <w:rsid w:val="007C501E"/>
    <w:rsid w:val="007C58A9"/>
    <w:rsid w:val="007C5952"/>
    <w:rsid w:val="007C5CDF"/>
    <w:rsid w:val="007C61E7"/>
    <w:rsid w:val="007C6201"/>
    <w:rsid w:val="007C6388"/>
    <w:rsid w:val="007C65DD"/>
    <w:rsid w:val="007C665D"/>
    <w:rsid w:val="007C69A1"/>
    <w:rsid w:val="007C69E6"/>
    <w:rsid w:val="007C6B5A"/>
    <w:rsid w:val="007C6E14"/>
    <w:rsid w:val="007C6E54"/>
    <w:rsid w:val="007C6FAE"/>
    <w:rsid w:val="007C709D"/>
    <w:rsid w:val="007C7D51"/>
    <w:rsid w:val="007C7FB8"/>
    <w:rsid w:val="007D002F"/>
    <w:rsid w:val="007D01EA"/>
    <w:rsid w:val="007D025B"/>
    <w:rsid w:val="007D0270"/>
    <w:rsid w:val="007D02DD"/>
    <w:rsid w:val="007D036D"/>
    <w:rsid w:val="007D064E"/>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1B4"/>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E2"/>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823"/>
    <w:rsid w:val="007D6B52"/>
    <w:rsid w:val="007D6D26"/>
    <w:rsid w:val="007D75B5"/>
    <w:rsid w:val="007D7875"/>
    <w:rsid w:val="007D7CAD"/>
    <w:rsid w:val="007D7E9B"/>
    <w:rsid w:val="007E0115"/>
    <w:rsid w:val="007E02D1"/>
    <w:rsid w:val="007E0469"/>
    <w:rsid w:val="007E04C5"/>
    <w:rsid w:val="007E0776"/>
    <w:rsid w:val="007E09D2"/>
    <w:rsid w:val="007E0CE2"/>
    <w:rsid w:val="007E0CFF"/>
    <w:rsid w:val="007E0FCF"/>
    <w:rsid w:val="007E1394"/>
    <w:rsid w:val="007E1F4D"/>
    <w:rsid w:val="007E242A"/>
    <w:rsid w:val="007E255E"/>
    <w:rsid w:val="007E2BED"/>
    <w:rsid w:val="007E2C62"/>
    <w:rsid w:val="007E2F0F"/>
    <w:rsid w:val="007E3198"/>
    <w:rsid w:val="007E3225"/>
    <w:rsid w:val="007E3CDE"/>
    <w:rsid w:val="007E3DB8"/>
    <w:rsid w:val="007E49F7"/>
    <w:rsid w:val="007E4AA4"/>
    <w:rsid w:val="007E4B2C"/>
    <w:rsid w:val="007E506B"/>
    <w:rsid w:val="007E560A"/>
    <w:rsid w:val="007E5700"/>
    <w:rsid w:val="007E5BA7"/>
    <w:rsid w:val="007E66B4"/>
    <w:rsid w:val="007E6A25"/>
    <w:rsid w:val="007E6AC8"/>
    <w:rsid w:val="007E6B27"/>
    <w:rsid w:val="007E6CE1"/>
    <w:rsid w:val="007E6D09"/>
    <w:rsid w:val="007E7113"/>
    <w:rsid w:val="007E7623"/>
    <w:rsid w:val="007E7B21"/>
    <w:rsid w:val="007F06CB"/>
    <w:rsid w:val="007F0870"/>
    <w:rsid w:val="007F0BD7"/>
    <w:rsid w:val="007F0D6A"/>
    <w:rsid w:val="007F0E92"/>
    <w:rsid w:val="007F12F4"/>
    <w:rsid w:val="007F1345"/>
    <w:rsid w:val="007F134C"/>
    <w:rsid w:val="007F15B0"/>
    <w:rsid w:val="007F1B0A"/>
    <w:rsid w:val="007F21D3"/>
    <w:rsid w:val="007F24A2"/>
    <w:rsid w:val="007F26E3"/>
    <w:rsid w:val="007F2839"/>
    <w:rsid w:val="007F2CBB"/>
    <w:rsid w:val="007F3DBE"/>
    <w:rsid w:val="007F46A4"/>
    <w:rsid w:val="007F4A2A"/>
    <w:rsid w:val="007F4A8B"/>
    <w:rsid w:val="007F4B5D"/>
    <w:rsid w:val="007F4E5D"/>
    <w:rsid w:val="007F5021"/>
    <w:rsid w:val="007F5AFB"/>
    <w:rsid w:val="007F5CD7"/>
    <w:rsid w:val="007F60DA"/>
    <w:rsid w:val="007F6536"/>
    <w:rsid w:val="007F661A"/>
    <w:rsid w:val="007F68F6"/>
    <w:rsid w:val="007F6A77"/>
    <w:rsid w:val="007F6CB5"/>
    <w:rsid w:val="007F795A"/>
    <w:rsid w:val="007F79F1"/>
    <w:rsid w:val="007F7AA2"/>
    <w:rsid w:val="007F7B1F"/>
    <w:rsid w:val="007F7CEB"/>
    <w:rsid w:val="00800305"/>
    <w:rsid w:val="00800732"/>
    <w:rsid w:val="0080092C"/>
    <w:rsid w:val="00800D34"/>
    <w:rsid w:val="00800F50"/>
    <w:rsid w:val="00801150"/>
    <w:rsid w:val="00801274"/>
    <w:rsid w:val="00801422"/>
    <w:rsid w:val="0080154C"/>
    <w:rsid w:val="00801B17"/>
    <w:rsid w:val="00801FDA"/>
    <w:rsid w:val="008021F7"/>
    <w:rsid w:val="00802719"/>
    <w:rsid w:val="00802815"/>
    <w:rsid w:val="00802880"/>
    <w:rsid w:val="00802965"/>
    <w:rsid w:val="00802CCB"/>
    <w:rsid w:val="00802F1D"/>
    <w:rsid w:val="00803684"/>
    <w:rsid w:val="00803869"/>
    <w:rsid w:val="00803ADD"/>
    <w:rsid w:val="00803B53"/>
    <w:rsid w:val="00803FB4"/>
    <w:rsid w:val="0080407E"/>
    <w:rsid w:val="00804106"/>
    <w:rsid w:val="008043E3"/>
    <w:rsid w:val="008047A3"/>
    <w:rsid w:val="00804EB0"/>
    <w:rsid w:val="00805556"/>
    <w:rsid w:val="008055E4"/>
    <w:rsid w:val="00805700"/>
    <w:rsid w:val="0080570A"/>
    <w:rsid w:val="00805799"/>
    <w:rsid w:val="008059B3"/>
    <w:rsid w:val="00805C54"/>
    <w:rsid w:val="00805C94"/>
    <w:rsid w:val="0080606A"/>
    <w:rsid w:val="00806102"/>
    <w:rsid w:val="00806115"/>
    <w:rsid w:val="00806215"/>
    <w:rsid w:val="00806663"/>
    <w:rsid w:val="00806802"/>
    <w:rsid w:val="00806914"/>
    <w:rsid w:val="00806C58"/>
    <w:rsid w:val="00806F0D"/>
    <w:rsid w:val="00806F20"/>
    <w:rsid w:val="00807362"/>
    <w:rsid w:val="00807D29"/>
    <w:rsid w:val="00807D9A"/>
    <w:rsid w:val="0081005B"/>
    <w:rsid w:val="0081048D"/>
    <w:rsid w:val="00810542"/>
    <w:rsid w:val="008105C0"/>
    <w:rsid w:val="00810B6C"/>
    <w:rsid w:val="00810FCB"/>
    <w:rsid w:val="0081107E"/>
    <w:rsid w:val="0081121C"/>
    <w:rsid w:val="00811BFE"/>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6020"/>
    <w:rsid w:val="00816045"/>
    <w:rsid w:val="00816A86"/>
    <w:rsid w:val="00816B3C"/>
    <w:rsid w:val="00816C90"/>
    <w:rsid w:val="008172C6"/>
    <w:rsid w:val="008176A8"/>
    <w:rsid w:val="00817875"/>
    <w:rsid w:val="00817A92"/>
    <w:rsid w:val="00817B2B"/>
    <w:rsid w:val="00817C03"/>
    <w:rsid w:val="00817E52"/>
    <w:rsid w:val="0082027C"/>
    <w:rsid w:val="008202C5"/>
    <w:rsid w:val="00820C98"/>
    <w:rsid w:val="00820DFC"/>
    <w:rsid w:val="00821429"/>
    <w:rsid w:val="00821481"/>
    <w:rsid w:val="00821E29"/>
    <w:rsid w:val="00821EAB"/>
    <w:rsid w:val="0082271D"/>
    <w:rsid w:val="00822A23"/>
    <w:rsid w:val="00822CF5"/>
    <w:rsid w:val="00823354"/>
    <w:rsid w:val="00823829"/>
    <w:rsid w:val="008239C1"/>
    <w:rsid w:val="00823A4F"/>
    <w:rsid w:val="008240B4"/>
    <w:rsid w:val="00824724"/>
    <w:rsid w:val="00824786"/>
    <w:rsid w:val="0082488E"/>
    <w:rsid w:val="00824891"/>
    <w:rsid w:val="008249A0"/>
    <w:rsid w:val="00824A62"/>
    <w:rsid w:val="00824E7D"/>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A6"/>
    <w:rsid w:val="008268C4"/>
    <w:rsid w:val="00826BAE"/>
    <w:rsid w:val="00826C2C"/>
    <w:rsid w:val="00826CDF"/>
    <w:rsid w:val="00826D7D"/>
    <w:rsid w:val="008275D8"/>
    <w:rsid w:val="0082789B"/>
    <w:rsid w:val="00827A45"/>
    <w:rsid w:val="008300CA"/>
    <w:rsid w:val="0083016E"/>
    <w:rsid w:val="00830570"/>
    <w:rsid w:val="00830789"/>
    <w:rsid w:val="008307BA"/>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518"/>
    <w:rsid w:val="0083354F"/>
    <w:rsid w:val="00833B39"/>
    <w:rsid w:val="00833B97"/>
    <w:rsid w:val="00833CF5"/>
    <w:rsid w:val="00833D30"/>
    <w:rsid w:val="00834131"/>
    <w:rsid w:val="00834366"/>
    <w:rsid w:val="0083453F"/>
    <w:rsid w:val="00834929"/>
    <w:rsid w:val="00834E76"/>
    <w:rsid w:val="0083533B"/>
    <w:rsid w:val="00835349"/>
    <w:rsid w:val="0083555B"/>
    <w:rsid w:val="00835624"/>
    <w:rsid w:val="00836332"/>
    <w:rsid w:val="0083649D"/>
    <w:rsid w:val="00836923"/>
    <w:rsid w:val="00836BD6"/>
    <w:rsid w:val="00836D7B"/>
    <w:rsid w:val="008370A0"/>
    <w:rsid w:val="00837457"/>
    <w:rsid w:val="008374F5"/>
    <w:rsid w:val="00837CB0"/>
    <w:rsid w:val="00837CCF"/>
    <w:rsid w:val="00840776"/>
    <w:rsid w:val="00840BFD"/>
    <w:rsid w:val="008410DF"/>
    <w:rsid w:val="00841450"/>
    <w:rsid w:val="0084162E"/>
    <w:rsid w:val="00841702"/>
    <w:rsid w:val="008417D8"/>
    <w:rsid w:val="00841918"/>
    <w:rsid w:val="00841961"/>
    <w:rsid w:val="00841D06"/>
    <w:rsid w:val="00841E81"/>
    <w:rsid w:val="0084205A"/>
    <w:rsid w:val="00842067"/>
    <w:rsid w:val="008425FC"/>
    <w:rsid w:val="008426D1"/>
    <w:rsid w:val="008429DE"/>
    <w:rsid w:val="00842A58"/>
    <w:rsid w:val="008430A4"/>
    <w:rsid w:val="008430B5"/>
    <w:rsid w:val="00843898"/>
    <w:rsid w:val="00843931"/>
    <w:rsid w:val="0084393F"/>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5D"/>
    <w:rsid w:val="008504BB"/>
    <w:rsid w:val="008506E7"/>
    <w:rsid w:val="0085079E"/>
    <w:rsid w:val="00850CE7"/>
    <w:rsid w:val="00851196"/>
    <w:rsid w:val="008512CA"/>
    <w:rsid w:val="00851609"/>
    <w:rsid w:val="00851629"/>
    <w:rsid w:val="00851766"/>
    <w:rsid w:val="0085197A"/>
    <w:rsid w:val="008523C1"/>
    <w:rsid w:val="00852510"/>
    <w:rsid w:val="00852CF4"/>
    <w:rsid w:val="00852F54"/>
    <w:rsid w:val="0085322D"/>
    <w:rsid w:val="00853651"/>
    <w:rsid w:val="00853A74"/>
    <w:rsid w:val="00853B81"/>
    <w:rsid w:val="00854014"/>
    <w:rsid w:val="00854658"/>
    <w:rsid w:val="00854791"/>
    <w:rsid w:val="00854D27"/>
    <w:rsid w:val="00854E14"/>
    <w:rsid w:val="008551B1"/>
    <w:rsid w:val="008556F8"/>
    <w:rsid w:val="00855759"/>
    <w:rsid w:val="00855E7D"/>
    <w:rsid w:val="00855F6C"/>
    <w:rsid w:val="0085643D"/>
    <w:rsid w:val="0085654F"/>
    <w:rsid w:val="0085668D"/>
    <w:rsid w:val="008566F0"/>
    <w:rsid w:val="00856915"/>
    <w:rsid w:val="00856ADB"/>
    <w:rsid w:val="008570DC"/>
    <w:rsid w:val="0085739D"/>
    <w:rsid w:val="008574DC"/>
    <w:rsid w:val="00857823"/>
    <w:rsid w:val="008579C3"/>
    <w:rsid w:val="00857A3A"/>
    <w:rsid w:val="008600F4"/>
    <w:rsid w:val="00860426"/>
    <w:rsid w:val="0086057D"/>
    <w:rsid w:val="00860689"/>
    <w:rsid w:val="008607B0"/>
    <w:rsid w:val="00860A24"/>
    <w:rsid w:val="00860BFF"/>
    <w:rsid w:val="008612FB"/>
    <w:rsid w:val="0086137C"/>
    <w:rsid w:val="008614A2"/>
    <w:rsid w:val="00861865"/>
    <w:rsid w:val="00861890"/>
    <w:rsid w:val="00861EB0"/>
    <w:rsid w:val="00861F34"/>
    <w:rsid w:val="00862339"/>
    <w:rsid w:val="008625E8"/>
    <w:rsid w:val="00862632"/>
    <w:rsid w:val="00862AFA"/>
    <w:rsid w:val="00862BBA"/>
    <w:rsid w:val="00862C31"/>
    <w:rsid w:val="00862D5D"/>
    <w:rsid w:val="00862E16"/>
    <w:rsid w:val="00862F60"/>
    <w:rsid w:val="00862F72"/>
    <w:rsid w:val="00862F97"/>
    <w:rsid w:val="00863A03"/>
    <w:rsid w:val="00863A9D"/>
    <w:rsid w:val="00863F96"/>
    <w:rsid w:val="008641E7"/>
    <w:rsid w:val="00864665"/>
    <w:rsid w:val="0086487A"/>
    <w:rsid w:val="00864AE8"/>
    <w:rsid w:val="00864C1C"/>
    <w:rsid w:val="00864F0A"/>
    <w:rsid w:val="00865E78"/>
    <w:rsid w:val="00866248"/>
    <w:rsid w:val="008663D3"/>
    <w:rsid w:val="008665BF"/>
    <w:rsid w:val="00866C7C"/>
    <w:rsid w:val="00866D34"/>
    <w:rsid w:val="00866DD6"/>
    <w:rsid w:val="008672A7"/>
    <w:rsid w:val="008678D8"/>
    <w:rsid w:val="0086793B"/>
    <w:rsid w:val="00867CA2"/>
    <w:rsid w:val="00867E8C"/>
    <w:rsid w:val="0087000E"/>
    <w:rsid w:val="008703E5"/>
    <w:rsid w:val="008704F5"/>
    <w:rsid w:val="00870642"/>
    <w:rsid w:val="008706CE"/>
    <w:rsid w:val="00870740"/>
    <w:rsid w:val="00870CB3"/>
    <w:rsid w:val="00870D35"/>
    <w:rsid w:val="00870EFA"/>
    <w:rsid w:val="00870FE5"/>
    <w:rsid w:val="00871061"/>
    <w:rsid w:val="0087148F"/>
    <w:rsid w:val="00871579"/>
    <w:rsid w:val="00871A72"/>
    <w:rsid w:val="00871B26"/>
    <w:rsid w:val="00871DC5"/>
    <w:rsid w:val="00871E38"/>
    <w:rsid w:val="00872429"/>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46"/>
    <w:rsid w:val="00875648"/>
    <w:rsid w:val="0087565B"/>
    <w:rsid w:val="00875745"/>
    <w:rsid w:val="00875B72"/>
    <w:rsid w:val="00875F6B"/>
    <w:rsid w:val="008760A1"/>
    <w:rsid w:val="008760DE"/>
    <w:rsid w:val="00876226"/>
    <w:rsid w:val="008763DB"/>
    <w:rsid w:val="0087641A"/>
    <w:rsid w:val="00876853"/>
    <w:rsid w:val="00876DFE"/>
    <w:rsid w:val="00877875"/>
    <w:rsid w:val="00877DD8"/>
    <w:rsid w:val="00877F1E"/>
    <w:rsid w:val="00880025"/>
    <w:rsid w:val="00880341"/>
    <w:rsid w:val="00880573"/>
    <w:rsid w:val="008807EB"/>
    <w:rsid w:val="00880C5B"/>
    <w:rsid w:val="00880CCB"/>
    <w:rsid w:val="00880E3B"/>
    <w:rsid w:val="008810E9"/>
    <w:rsid w:val="00881D1D"/>
    <w:rsid w:val="008822B6"/>
    <w:rsid w:val="00882306"/>
    <w:rsid w:val="0088238E"/>
    <w:rsid w:val="008823FC"/>
    <w:rsid w:val="008830E4"/>
    <w:rsid w:val="008832C0"/>
    <w:rsid w:val="008832FC"/>
    <w:rsid w:val="00883720"/>
    <w:rsid w:val="008837EE"/>
    <w:rsid w:val="00883A1D"/>
    <w:rsid w:val="00883AFB"/>
    <w:rsid w:val="0088488D"/>
    <w:rsid w:val="00884AE8"/>
    <w:rsid w:val="00884D5F"/>
    <w:rsid w:val="00884E4F"/>
    <w:rsid w:val="00884E5A"/>
    <w:rsid w:val="008852AE"/>
    <w:rsid w:val="008858EE"/>
    <w:rsid w:val="00885957"/>
    <w:rsid w:val="00885D45"/>
    <w:rsid w:val="00885E23"/>
    <w:rsid w:val="00885E60"/>
    <w:rsid w:val="008861E6"/>
    <w:rsid w:val="008866CC"/>
    <w:rsid w:val="00886ACB"/>
    <w:rsid w:val="0088712F"/>
    <w:rsid w:val="0088742B"/>
    <w:rsid w:val="008876D8"/>
    <w:rsid w:val="008876EE"/>
    <w:rsid w:val="00887875"/>
    <w:rsid w:val="008907AD"/>
    <w:rsid w:val="008907EE"/>
    <w:rsid w:val="008910D2"/>
    <w:rsid w:val="008916BA"/>
    <w:rsid w:val="00891B12"/>
    <w:rsid w:val="00892042"/>
    <w:rsid w:val="008923A6"/>
    <w:rsid w:val="00892456"/>
    <w:rsid w:val="00892779"/>
    <w:rsid w:val="00892903"/>
    <w:rsid w:val="008929ED"/>
    <w:rsid w:val="00892E28"/>
    <w:rsid w:val="00892FCA"/>
    <w:rsid w:val="00892FEE"/>
    <w:rsid w:val="008930D5"/>
    <w:rsid w:val="00893322"/>
    <w:rsid w:val="00893682"/>
    <w:rsid w:val="008937E1"/>
    <w:rsid w:val="00893E23"/>
    <w:rsid w:val="00893F73"/>
    <w:rsid w:val="008941E4"/>
    <w:rsid w:val="008942C9"/>
    <w:rsid w:val="00894511"/>
    <w:rsid w:val="00894F83"/>
    <w:rsid w:val="008958C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F66"/>
    <w:rsid w:val="008A2001"/>
    <w:rsid w:val="008A22A9"/>
    <w:rsid w:val="008A2465"/>
    <w:rsid w:val="008A29D7"/>
    <w:rsid w:val="008A2D44"/>
    <w:rsid w:val="008A2E21"/>
    <w:rsid w:val="008A2EAC"/>
    <w:rsid w:val="008A36A9"/>
    <w:rsid w:val="008A3A7F"/>
    <w:rsid w:val="008A4044"/>
    <w:rsid w:val="008A4047"/>
    <w:rsid w:val="008A4927"/>
    <w:rsid w:val="008A4DCA"/>
    <w:rsid w:val="008A5E68"/>
    <w:rsid w:val="008A62BB"/>
    <w:rsid w:val="008A63DC"/>
    <w:rsid w:val="008A6C21"/>
    <w:rsid w:val="008A6F8A"/>
    <w:rsid w:val="008A7165"/>
    <w:rsid w:val="008A74DD"/>
    <w:rsid w:val="008A767D"/>
    <w:rsid w:val="008B0518"/>
    <w:rsid w:val="008B0558"/>
    <w:rsid w:val="008B0609"/>
    <w:rsid w:val="008B1421"/>
    <w:rsid w:val="008B14CA"/>
    <w:rsid w:val="008B1AC3"/>
    <w:rsid w:val="008B1B0B"/>
    <w:rsid w:val="008B1E4E"/>
    <w:rsid w:val="008B2031"/>
    <w:rsid w:val="008B2890"/>
    <w:rsid w:val="008B3977"/>
    <w:rsid w:val="008B3B31"/>
    <w:rsid w:val="008B48BE"/>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F18"/>
    <w:rsid w:val="008C01B8"/>
    <w:rsid w:val="008C059E"/>
    <w:rsid w:val="008C05E7"/>
    <w:rsid w:val="008C065E"/>
    <w:rsid w:val="008C07E7"/>
    <w:rsid w:val="008C0950"/>
    <w:rsid w:val="008C0F64"/>
    <w:rsid w:val="008C12CE"/>
    <w:rsid w:val="008C1335"/>
    <w:rsid w:val="008C13F9"/>
    <w:rsid w:val="008C25D3"/>
    <w:rsid w:val="008C2B7C"/>
    <w:rsid w:val="008C2FA3"/>
    <w:rsid w:val="008C31D9"/>
    <w:rsid w:val="008C3360"/>
    <w:rsid w:val="008C3470"/>
    <w:rsid w:val="008C37E2"/>
    <w:rsid w:val="008C4751"/>
    <w:rsid w:val="008C498F"/>
    <w:rsid w:val="008C4B86"/>
    <w:rsid w:val="008C4F20"/>
    <w:rsid w:val="008C4F98"/>
    <w:rsid w:val="008C518F"/>
    <w:rsid w:val="008C53D1"/>
    <w:rsid w:val="008C5EAC"/>
    <w:rsid w:val="008C62C2"/>
    <w:rsid w:val="008C6EB7"/>
    <w:rsid w:val="008C736F"/>
    <w:rsid w:val="008C794F"/>
    <w:rsid w:val="008C7982"/>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7D"/>
    <w:rsid w:val="008D5293"/>
    <w:rsid w:val="008D52CD"/>
    <w:rsid w:val="008D6013"/>
    <w:rsid w:val="008D64EE"/>
    <w:rsid w:val="008D6878"/>
    <w:rsid w:val="008D6D01"/>
    <w:rsid w:val="008D75FF"/>
    <w:rsid w:val="008D76AF"/>
    <w:rsid w:val="008D77E7"/>
    <w:rsid w:val="008E0189"/>
    <w:rsid w:val="008E01C9"/>
    <w:rsid w:val="008E08B3"/>
    <w:rsid w:val="008E097B"/>
    <w:rsid w:val="008E0A7D"/>
    <w:rsid w:val="008E0C0E"/>
    <w:rsid w:val="008E0C93"/>
    <w:rsid w:val="008E0F1E"/>
    <w:rsid w:val="008E1123"/>
    <w:rsid w:val="008E116E"/>
    <w:rsid w:val="008E224A"/>
    <w:rsid w:val="008E23C2"/>
    <w:rsid w:val="008E23EA"/>
    <w:rsid w:val="008E2580"/>
    <w:rsid w:val="008E26A5"/>
    <w:rsid w:val="008E26E2"/>
    <w:rsid w:val="008E2A61"/>
    <w:rsid w:val="008E3537"/>
    <w:rsid w:val="008E3EE8"/>
    <w:rsid w:val="008E3F6A"/>
    <w:rsid w:val="008E4092"/>
    <w:rsid w:val="008E4293"/>
    <w:rsid w:val="008E4669"/>
    <w:rsid w:val="008E5282"/>
    <w:rsid w:val="008E52A3"/>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77"/>
    <w:rsid w:val="008E7DC7"/>
    <w:rsid w:val="008E7EE6"/>
    <w:rsid w:val="008E7F08"/>
    <w:rsid w:val="008F024D"/>
    <w:rsid w:val="008F06C0"/>
    <w:rsid w:val="008F090C"/>
    <w:rsid w:val="008F0AE6"/>
    <w:rsid w:val="008F0DA7"/>
    <w:rsid w:val="008F0DD0"/>
    <w:rsid w:val="008F0E8C"/>
    <w:rsid w:val="008F196A"/>
    <w:rsid w:val="008F199E"/>
    <w:rsid w:val="008F1EA6"/>
    <w:rsid w:val="008F2089"/>
    <w:rsid w:val="008F2598"/>
    <w:rsid w:val="008F25BB"/>
    <w:rsid w:val="008F25F4"/>
    <w:rsid w:val="008F27D4"/>
    <w:rsid w:val="008F2922"/>
    <w:rsid w:val="008F2A7D"/>
    <w:rsid w:val="008F2B33"/>
    <w:rsid w:val="008F2CE2"/>
    <w:rsid w:val="008F36BA"/>
    <w:rsid w:val="008F3878"/>
    <w:rsid w:val="008F3891"/>
    <w:rsid w:val="008F4399"/>
    <w:rsid w:val="008F45AF"/>
    <w:rsid w:val="008F4606"/>
    <w:rsid w:val="008F473A"/>
    <w:rsid w:val="008F4892"/>
    <w:rsid w:val="008F4A4E"/>
    <w:rsid w:val="008F4B6A"/>
    <w:rsid w:val="008F4B78"/>
    <w:rsid w:val="008F5010"/>
    <w:rsid w:val="008F5049"/>
    <w:rsid w:val="008F513F"/>
    <w:rsid w:val="008F51CD"/>
    <w:rsid w:val="008F54F8"/>
    <w:rsid w:val="008F56BB"/>
    <w:rsid w:val="008F580D"/>
    <w:rsid w:val="008F60AB"/>
    <w:rsid w:val="008F657F"/>
    <w:rsid w:val="008F66C5"/>
    <w:rsid w:val="008F77D1"/>
    <w:rsid w:val="008F7839"/>
    <w:rsid w:val="008F79BE"/>
    <w:rsid w:val="009003D8"/>
    <w:rsid w:val="00900555"/>
    <w:rsid w:val="00900709"/>
    <w:rsid w:val="009007F6"/>
    <w:rsid w:val="00900ADA"/>
    <w:rsid w:val="00900CEC"/>
    <w:rsid w:val="009011A7"/>
    <w:rsid w:val="00901392"/>
    <w:rsid w:val="00901666"/>
    <w:rsid w:val="009017DF"/>
    <w:rsid w:val="00901A9A"/>
    <w:rsid w:val="00901B28"/>
    <w:rsid w:val="009020D7"/>
    <w:rsid w:val="009020F1"/>
    <w:rsid w:val="009022B5"/>
    <w:rsid w:val="009024EA"/>
    <w:rsid w:val="00902522"/>
    <w:rsid w:val="00902589"/>
    <w:rsid w:val="00902B21"/>
    <w:rsid w:val="00902CA5"/>
    <w:rsid w:val="00902D42"/>
    <w:rsid w:val="00902EEB"/>
    <w:rsid w:val="00902FEC"/>
    <w:rsid w:val="0090307E"/>
    <w:rsid w:val="00903515"/>
    <w:rsid w:val="00903A49"/>
    <w:rsid w:val="00903E8E"/>
    <w:rsid w:val="00904844"/>
    <w:rsid w:val="009048F1"/>
    <w:rsid w:val="0090492C"/>
    <w:rsid w:val="00904C91"/>
    <w:rsid w:val="00904E84"/>
    <w:rsid w:val="00905199"/>
    <w:rsid w:val="0090521A"/>
    <w:rsid w:val="0090546D"/>
    <w:rsid w:val="00905748"/>
    <w:rsid w:val="00905972"/>
    <w:rsid w:val="009067A7"/>
    <w:rsid w:val="00906A6C"/>
    <w:rsid w:val="00907107"/>
    <w:rsid w:val="0090713A"/>
    <w:rsid w:val="00907609"/>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AEB"/>
    <w:rsid w:val="00913B97"/>
    <w:rsid w:val="00913D17"/>
    <w:rsid w:val="009148FA"/>
    <w:rsid w:val="00914AC1"/>
    <w:rsid w:val="00914C50"/>
    <w:rsid w:val="00914DB6"/>
    <w:rsid w:val="009152C0"/>
    <w:rsid w:val="00915547"/>
    <w:rsid w:val="00915B56"/>
    <w:rsid w:val="009169D3"/>
    <w:rsid w:val="009169F3"/>
    <w:rsid w:val="00916D4E"/>
    <w:rsid w:val="00916E3A"/>
    <w:rsid w:val="00916E84"/>
    <w:rsid w:val="00917092"/>
    <w:rsid w:val="00917255"/>
    <w:rsid w:val="009175A6"/>
    <w:rsid w:val="009176D2"/>
    <w:rsid w:val="00917D74"/>
    <w:rsid w:val="00917EE8"/>
    <w:rsid w:val="00917F3C"/>
    <w:rsid w:val="00917FE5"/>
    <w:rsid w:val="00920143"/>
    <w:rsid w:val="009201A6"/>
    <w:rsid w:val="009208C7"/>
    <w:rsid w:val="009210C0"/>
    <w:rsid w:val="00921598"/>
    <w:rsid w:val="009215C8"/>
    <w:rsid w:val="00921659"/>
    <w:rsid w:val="00921989"/>
    <w:rsid w:val="009219C3"/>
    <w:rsid w:val="009219DF"/>
    <w:rsid w:val="00921B84"/>
    <w:rsid w:val="00921DAD"/>
    <w:rsid w:val="0092236B"/>
    <w:rsid w:val="00922656"/>
    <w:rsid w:val="0092298F"/>
    <w:rsid w:val="009229CE"/>
    <w:rsid w:val="00922D52"/>
    <w:rsid w:val="00922D5D"/>
    <w:rsid w:val="00922F15"/>
    <w:rsid w:val="00923430"/>
    <w:rsid w:val="009235DD"/>
    <w:rsid w:val="009235F8"/>
    <w:rsid w:val="00923788"/>
    <w:rsid w:val="00923DAF"/>
    <w:rsid w:val="00923FC1"/>
    <w:rsid w:val="00924102"/>
    <w:rsid w:val="009248F1"/>
    <w:rsid w:val="00924BDD"/>
    <w:rsid w:val="00924C5D"/>
    <w:rsid w:val="00924D6C"/>
    <w:rsid w:val="00924E58"/>
    <w:rsid w:val="00924E91"/>
    <w:rsid w:val="00924F24"/>
    <w:rsid w:val="00925373"/>
    <w:rsid w:val="0092542A"/>
    <w:rsid w:val="009254CB"/>
    <w:rsid w:val="0092550E"/>
    <w:rsid w:val="00925911"/>
    <w:rsid w:val="00926086"/>
    <w:rsid w:val="0092683C"/>
    <w:rsid w:val="00926BEF"/>
    <w:rsid w:val="00926CA7"/>
    <w:rsid w:val="00926E80"/>
    <w:rsid w:val="009271A6"/>
    <w:rsid w:val="009275ED"/>
    <w:rsid w:val="00927734"/>
    <w:rsid w:val="00927903"/>
    <w:rsid w:val="00927A2F"/>
    <w:rsid w:val="00927D92"/>
    <w:rsid w:val="0093018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E8"/>
    <w:rsid w:val="00932E46"/>
    <w:rsid w:val="00932F45"/>
    <w:rsid w:val="0093313A"/>
    <w:rsid w:val="00933582"/>
    <w:rsid w:val="00933A89"/>
    <w:rsid w:val="00933CB0"/>
    <w:rsid w:val="00934383"/>
    <w:rsid w:val="00934680"/>
    <w:rsid w:val="009347C7"/>
    <w:rsid w:val="00934C78"/>
    <w:rsid w:val="00935078"/>
    <w:rsid w:val="00935161"/>
    <w:rsid w:val="0093517C"/>
    <w:rsid w:val="00935249"/>
    <w:rsid w:val="00935677"/>
    <w:rsid w:val="009358FA"/>
    <w:rsid w:val="00935D33"/>
    <w:rsid w:val="00935DC5"/>
    <w:rsid w:val="00935EF0"/>
    <w:rsid w:val="0093600D"/>
    <w:rsid w:val="009360A9"/>
    <w:rsid w:val="009361FC"/>
    <w:rsid w:val="009367BF"/>
    <w:rsid w:val="00936D00"/>
    <w:rsid w:val="00936DF1"/>
    <w:rsid w:val="00936F67"/>
    <w:rsid w:val="00936FB9"/>
    <w:rsid w:val="00937665"/>
    <w:rsid w:val="0093783C"/>
    <w:rsid w:val="0093794C"/>
    <w:rsid w:val="009379E8"/>
    <w:rsid w:val="00937A80"/>
    <w:rsid w:val="0094012D"/>
    <w:rsid w:val="00940281"/>
    <w:rsid w:val="00940A76"/>
    <w:rsid w:val="009410CB"/>
    <w:rsid w:val="00941179"/>
    <w:rsid w:val="00941297"/>
    <w:rsid w:val="009418FF"/>
    <w:rsid w:val="00941A7E"/>
    <w:rsid w:val="00941B16"/>
    <w:rsid w:val="00941C63"/>
    <w:rsid w:val="009421F5"/>
    <w:rsid w:val="009423C7"/>
    <w:rsid w:val="0094265D"/>
    <w:rsid w:val="00942B90"/>
    <w:rsid w:val="00942EFF"/>
    <w:rsid w:val="00943052"/>
    <w:rsid w:val="009430AA"/>
    <w:rsid w:val="009432B7"/>
    <w:rsid w:val="00943460"/>
    <w:rsid w:val="009437AF"/>
    <w:rsid w:val="00943F5A"/>
    <w:rsid w:val="00944783"/>
    <w:rsid w:val="00944AB3"/>
    <w:rsid w:val="00944FA8"/>
    <w:rsid w:val="00945271"/>
    <w:rsid w:val="009456BE"/>
    <w:rsid w:val="00945891"/>
    <w:rsid w:val="00945E56"/>
    <w:rsid w:val="00945E6F"/>
    <w:rsid w:val="0094615A"/>
    <w:rsid w:val="00946200"/>
    <w:rsid w:val="009468E8"/>
    <w:rsid w:val="00946B79"/>
    <w:rsid w:val="00946BE6"/>
    <w:rsid w:val="0094742F"/>
    <w:rsid w:val="0094743E"/>
    <w:rsid w:val="009474E7"/>
    <w:rsid w:val="00947826"/>
    <w:rsid w:val="00947931"/>
    <w:rsid w:val="0095000E"/>
    <w:rsid w:val="009507F4"/>
    <w:rsid w:val="00950FC8"/>
    <w:rsid w:val="0095120C"/>
    <w:rsid w:val="00951513"/>
    <w:rsid w:val="0095166A"/>
    <w:rsid w:val="00951703"/>
    <w:rsid w:val="00951927"/>
    <w:rsid w:val="009519C6"/>
    <w:rsid w:val="00951DD8"/>
    <w:rsid w:val="00952171"/>
    <w:rsid w:val="009527EC"/>
    <w:rsid w:val="00952855"/>
    <w:rsid w:val="009529DE"/>
    <w:rsid w:val="00952B8B"/>
    <w:rsid w:val="00952DE7"/>
    <w:rsid w:val="0095307F"/>
    <w:rsid w:val="00953269"/>
    <w:rsid w:val="00954C39"/>
    <w:rsid w:val="00954F2E"/>
    <w:rsid w:val="0095547E"/>
    <w:rsid w:val="00955795"/>
    <w:rsid w:val="009563C5"/>
    <w:rsid w:val="00956BE6"/>
    <w:rsid w:val="00956DCB"/>
    <w:rsid w:val="00956F5D"/>
    <w:rsid w:val="0095721C"/>
    <w:rsid w:val="009572BF"/>
    <w:rsid w:val="00957407"/>
    <w:rsid w:val="0095793C"/>
    <w:rsid w:val="00957F6F"/>
    <w:rsid w:val="0096000F"/>
    <w:rsid w:val="009601BA"/>
    <w:rsid w:val="00960315"/>
    <w:rsid w:val="00960CBA"/>
    <w:rsid w:val="00961007"/>
    <w:rsid w:val="00961114"/>
    <w:rsid w:val="009611A0"/>
    <w:rsid w:val="009611DF"/>
    <w:rsid w:val="00961697"/>
    <w:rsid w:val="009616B4"/>
    <w:rsid w:val="00961ABD"/>
    <w:rsid w:val="00962626"/>
    <w:rsid w:val="00962725"/>
    <w:rsid w:val="009629A1"/>
    <w:rsid w:val="009629C7"/>
    <w:rsid w:val="00962C8B"/>
    <w:rsid w:val="009634D8"/>
    <w:rsid w:val="00963529"/>
    <w:rsid w:val="0096352C"/>
    <w:rsid w:val="00964433"/>
    <w:rsid w:val="00964470"/>
    <w:rsid w:val="009644CF"/>
    <w:rsid w:val="0096468B"/>
    <w:rsid w:val="00964765"/>
    <w:rsid w:val="00964B5B"/>
    <w:rsid w:val="00964BA0"/>
    <w:rsid w:val="00964F70"/>
    <w:rsid w:val="00965068"/>
    <w:rsid w:val="009653A1"/>
    <w:rsid w:val="00965450"/>
    <w:rsid w:val="009656C4"/>
    <w:rsid w:val="00965A76"/>
    <w:rsid w:val="0096609C"/>
    <w:rsid w:val="00966338"/>
    <w:rsid w:val="00966379"/>
    <w:rsid w:val="00966516"/>
    <w:rsid w:val="00966F19"/>
    <w:rsid w:val="00967205"/>
    <w:rsid w:val="009672C0"/>
    <w:rsid w:val="00967315"/>
    <w:rsid w:val="009673B1"/>
    <w:rsid w:val="0096768B"/>
    <w:rsid w:val="0096768C"/>
    <w:rsid w:val="009677B9"/>
    <w:rsid w:val="00967A19"/>
    <w:rsid w:val="00967BC2"/>
    <w:rsid w:val="00967C25"/>
    <w:rsid w:val="00967EF0"/>
    <w:rsid w:val="0097057B"/>
    <w:rsid w:val="00970630"/>
    <w:rsid w:val="00970850"/>
    <w:rsid w:val="00970967"/>
    <w:rsid w:val="00970A2D"/>
    <w:rsid w:val="00970B0E"/>
    <w:rsid w:val="00970C07"/>
    <w:rsid w:val="00970CF0"/>
    <w:rsid w:val="00970F16"/>
    <w:rsid w:val="00970F54"/>
    <w:rsid w:val="00970FB7"/>
    <w:rsid w:val="00971398"/>
    <w:rsid w:val="009719F2"/>
    <w:rsid w:val="00971E6C"/>
    <w:rsid w:val="00972683"/>
    <w:rsid w:val="009727F2"/>
    <w:rsid w:val="009728C9"/>
    <w:rsid w:val="0097323A"/>
    <w:rsid w:val="009733EE"/>
    <w:rsid w:val="009733FD"/>
    <w:rsid w:val="00973478"/>
    <w:rsid w:val="00973B21"/>
    <w:rsid w:val="00974082"/>
    <w:rsid w:val="0097412C"/>
    <w:rsid w:val="009741E0"/>
    <w:rsid w:val="0097476D"/>
    <w:rsid w:val="00975616"/>
    <w:rsid w:val="0097591C"/>
    <w:rsid w:val="009759F7"/>
    <w:rsid w:val="00975A07"/>
    <w:rsid w:val="00975A69"/>
    <w:rsid w:val="00975F3E"/>
    <w:rsid w:val="00975FEA"/>
    <w:rsid w:val="0097614A"/>
    <w:rsid w:val="00976885"/>
    <w:rsid w:val="00976AB3"/>
    <w:rsid w:val="00976B7C"/>
    <w:rsid w:val="00976BE8"/>
    <w:rsid w:val="00976D42"/>
    <w:rsid w:val="009773D6"/>
    <w:rsid w:val="00977505"/>
    <w:rsid w:val="00977A24"/>
    <w:rsid w:val="00980006"/>
    <w:rsid w:val="0098031F"/>
    <w:rsid w:val="0098059D"/>
    <w:rsid w:val="009805BB"/>
    <w:rsid w:val="00980795"/>
    <w:rsid w:val="00980A95"/>
    <w:rsid w:val="00980D3B"/>
    <w:rsid w:val="00981011"/>
    <w:rsid w:val="009815E0"/>
    <w:rsid w:val="00981623"/>
    <w:rsid w:val="009818E8"/>
    <w:rsid w:val="00981967"/>
    <w:rsid w:val="0098199D"/>
    <w:rsid w:val="00981DF3"/>
    <w:rsid w:val="0098228E"/>
    <w:rsid w:val="0098256F"/>
    <w:rsid w:val="0098270E"/>
    <w:rsid w:val="00982926"/>
    <w:rsid w:val="00982CF2"/>
    <w:rsid w:val="00982D17"/>
    <w:rsid w:val="00982D21"/>
    <w:rsid w:val="00982EE1"/>
    <w:rsid w:val="009832BE"/>
    <w:rsid w:val="00983383"/>
    <w:rsid w:val="0098351D"/>
    <w:rsid w:val="009839CC"/>
    <w:rsid w:val="00983B1A"/>
    <w:rsid w:val="00983DE9"/>
    <w:rsid w:val="00983F12"/>
    <w:rsid w:val="00983FB8"/>
    <w:rsid w:val="00984397"/>
    <w:rsid w:val="0098465E"/>
    <w:rsid w:val="0098469C"/>
    <w:rsid w:val="00984918"/>
    <w:rsid w:val="00984B02"/>
    <w:rsid w:val="009851AE"/>
    <w:rsid w:val="00985241"/>
    <w:rsid w:val="0098525F"/>
    <w:rsid w:val="00985425"/>
    <w:rsid w:val="00985697"/>
    <w:rsid w:val="009857CF"/>
    <w:rsid w:val="00985850"/>
    <w:rsid w:val="00985A8C"/>
    <w:rsid w:val="00986215"/>
    <w:rsid w:val="009863E4"/>
    <w:rsid w:val="009867DE"/>
    <w:rsid w:val="00986D36"/>
    <w:rsid w:val="009874BF"/>
    <w:rsid w:val="00987AA6"/>
    <w:rsid w:val="00987BC9"/>
    <w:rsid w:val="00987E16"/>
    <w:rsid w:val="00990389"/>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ED0"/>
    <w:rsid w:val="00992FC4"/>
    <w:rsid w:val="009933C2"/>
    <w:rsid w:val="009936AA"/>
    <w:rsid w:val="009937E4"/>
    <w:rsid w:val="00993925"/>
    <w:rsid w:val="00993C00"/>
    <w:rsid w:val="009941B5"/>
    <w:rsid w:val="009942C0"/>
    <w:rsid w:val="00994BB1"/>
    <w:rsid w:val="00994CE5"/>
    <w:rsid w:val="00994DA5"/>
    <w:rsid w:val="00995115"/>
    <w:rsid w:val="00995294"/>
    <w:rsid w:val="009952A9"/>
    <w:rsid w:val="009954C7"/>
    <w:rsid w:val="00995522"/>
    <w:rsid w:val="00995ED3"/>
    <w:rsid w:val="00995F30"/>
    <w:rsid w:val="00996BAA"/>
    <w:rsid w:val="00996FA1"/>
    <w:rsid w:val="00997325"/>
    <w:rsid w:val="00997671"/>
    <w:rsid w:val="00997D01"/>
    <w:rsid w:val="009A0025"/>
    <w:rsid w:val="009A0184"/>
    <w:rsid w:val="009A0386"/>
    <w:rsid w:val="009A04D6"/>
    <w:rsid w:val="009A0756"/>
    <w:rsid w:val="009A086E"/>
    <w:rsid w:val="009A1046"/>
    <w:rsid w:val="009A11A8"/>
    <w:rsid w:val="009A129C"/>
    <w:rsid w:val="009A1362"/>
    <w:rsid w:val="009A1389"/>
    <w:rsid w:val="009A1D1C"/>
    <w:rsid w:val="009A1EB0"/>
    <w:rsid w:val="009A2776"/>
    <w:rsid w:val="009A28FA"/>
    <w:rsid w:val="009A2D7D"/>
    <w:rsid w:val="009A32ED"/>
    <w:rsid w:val="009A3319"/>
    <w:rsid w:val="009A35B6"/>
    <w:rsid w:val="009A36BC"/>
    <w:rsid w:val="009A3EA9"/>
    <w:rsid w:val="009A425C"/>
    <w:rsid w:val="009A46CC"/>
    <w:rsid w:val="009A514E"/>
    <w:rsid w:val="009A5E22"/>
    <w:rsid w:val="009A5E57"/>
    <w:rsid w:val="009A5F11"/>
    <w:rsid w:val="009A602B"/>
    <w:rsid w:val="009A6635"/>
    <w:rsid w:val="009A70A1"/>
    <w:rsid w:val="009A731E"/>
    <w:rsid w:val="009A74E3"/>
    <w:rsid w:val="009A755F"/>
    <w:rsid w:val="009A77E3"/>
    <w:rsid w:val="009A7E0E"/>
    <w:rsid w:val="009B0124"/>
    <w:rsid w:val="009B0343"/>
    <w:rsid w:val="009B0588"/>
    <w:rsid w:val="009B096A"/>
    <w:rsid w:val="009B09CB"/>
    <w:rsid w:val="009B0D30"/>
    <w:rsid w:val="009B0E12"/>
    <w:rsid w:val="009B16D9"/>
    <w:rsid w:val="009B16EF"/>
    <w:rsid w:val="009B1F22"/>
    <w:rsid w:val="009B1F6B"/>
    <w:rsid w:val="009B1F91"/>
    <w:rsid w:val="009B20E7"/>
    <w:rsid w:val="009B2165"/>
    <w:rsid w:val="009B228F"/>
    <w:rsid w:val="009B22AD"/>
    <w:rsid w:val="009B2303"/>
    <w:rsid w:val="009B28D7"/>
    <w:rsid w:val="009B2A58"/>
    <w:rsid w:val="009B32E2"/>
    <w:rsid w:val="009B35A1"/>
    <w:rsid w:val="009B388B"/>
    <w:rsid w:val="009B3B8D"/>
    <w:rsid w:val="009B3CA1"/>
    <w:rsid w:val="009B3DDB"/>
    <w:rsid w:val="009B3E69"/>
    <w:rsid w:val="009B3FF3"/>
    <w:rsid w:val="009B4193"/>
    <w:rsid w:val="009B43C8"/>
    <w:rsid w:val="009B46CE"/>
    <w:rsid w:val="009B4946"/>
    <w:rsid w:val="009B49C1"/>
    <w:rsid w:val="009B4B48"/>
    <w:rsid w:val="009B4EF4"/>
    <w:rsid w:val="009B5330"/>
    <w:rsid w:val="009B54CC"/>
    <w:rsid w:val="009B58FC"/>
    <w:rsid w:val="009B5A45"/>
    <w:rsid w:val="009B5D94"/>
    <w:rsid w:val="009B6070"/>
    <w:rsid w:val="009B617C"/>
    <w:rsid w:val="009B6549"/>
    <w:rsid w:val="009B65D1"/>
    <w:rsid w:val="009B699F"/>
    <w:rsid w:val="009B6A95"/>
    <w:rsid w:val="009B6C40"/>
    <w:rsid w:val="009B6DB4"/>
    <w:rsid w:val="009B703F"/>
    <w:rsid w:val="009B707C"/>
    <w:rsid w:val="009B729D"/>
    <w:rsid w:val="009B735A"/>
    <w:rsid w:val="009B74F6"/>
    <w:rsid w:val="009B784C"/>
    <w:rsid w:val="009C056C"/>
    <w:rsid w:val="009C063F"/>
    <w:rsid w:val="009C06FE"/>
    <w:rsid w:val="009C0A69"/>
    <w:rsid w:val="009C0C28"/>
    <w:rsid w:val="009C0C94"/>
    <w:rsid w:val="009C0F77"/>
    <w:rsid w:val="009C104A"/>
    <w:rsid w:val="009C1136"/>
    <w:rsid w:val="009C148C"/>
    <w:rsid w:val="009C2064"/>
    <w:rsid w:val="009C232F"/>
    <w:rsid w:val="009C2CAB"/>
    <w:rsid w:val="009C2D8B"/>
    <w:rsid w:val="009C3052"/>
    <w:rsid w:val="009C30D5"/>
    <w:rsid w:val="009C321E"/>
    <w:rsid w:val="009C343D"/>
    <w:rsid w:val="009C36F9"/>
    <w:rsid w:val="009C372F"/>
    <w:rsid w:val="009C3CB4"/>
    <w:rsid w:val="009C3CDE"/>
    <w:rsid w:val="009C48A6"/>
    <w:rsid w:val="009C52AE"/>
    <w:rsid w:val="009C5357"/>
    <w:rsid w:val="009C53D3"/>
    <w:rsid w:val="009C55EF"/>
    <w:rsid w:val="009C56F4"/>
    <w:rsid w:val="009C5AE7"/>
    <w:rsid w:val="009C5BE2"/>
    <w:rsid w:val="009C5CE8"/>
    <w:rsid w:val="009C6508"/>
    <w:rsid w:val="009C6C06"/>
    <w:rsid w:val="009C6F2B"/>
    <w:rsid w:val="009C700C"/>
    <w:rsid w:val="009C70BC"/>
    <w:rsid w:val="009C7356"/>
    <w:rsid w:val="009C7473"/>
    <w:rsid w:val="009C7554"/>
    <w:rsid w:val="009C755F"/>
    <w:rsid w:val="009C7DEF"/>
    <w:rsid w:val="009D01DC"/>
    <w:rsid w:val="009D0338"/>
    <w:rsid w:val="009D04D9"/>
    <w:rsid w:val="009D05CF"/>
    <w:rsid w:val="009D0A2B"/>
    <w:rsid w:val="009D0B9F"/>
    <w:rsid w:val="009D0CE8"/>
    <w:rsid w:val="009D0CF0"/>
    <w:rsid w:val="009D10DC"/>
    <w:rsid w:val="009D11D2"/>
    <w:rsid w:val="009D1653"/>
    <w:rsid w:val="009D19C0"/>
    <w:rsid w:val="009D1A6B"/>
    <w:rsid w:val="009D1C19"/>
    <w:rsid w:val="009D2003"/>
    <w:rsid w:val="009D294F"/>
    <w:rsid w:val="009D29D7"/>
    <w:rsid w:val="009D316E"/>
    <w:rsid w:val="009D31B6"/>
    <w:rsid w:val="009D3297"/>
    <w:rsid w:val="009D32BD"/>
    <w:rsid w:val="009D35B9"/>
    <w:rsid w:val="009D3CFD"/>
    <w:rsid w:val="009D3F02"/>
    <w:rsid w:val="009D4043"/>
    <w:rsid w:val="009D4371"/>
    <w:rsid w:val="009D44FF"/>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A1E"/>
    <w:rsid w:val="009E0E75"/>
    <w:rsid w:val="009E0EAC"/>
    <w:rsid w:val="009E12E6"/>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912"/>
    <w:rsid w:val="009E3A56"/>
    <w:rsid w:val="009E3BA0"/>
    <w:rsid w:val="009E3BD9"/>
    <w:rsid w:val="009E42D8"/>
    <w:rsid w:val="009E440B"/>
    <w:rsid w:val="009E44EF"/>
    <w:rsid w:val="009E4C73"/>
    <w:rsid w:val="009E4DE8"/>
    <w:rsid w:val="009E566B"/>
    <w:rsid w:val="009E56FE"/>
    <w:rsid w:val="009E5D0E"/>
    <w:rsid w:val="009E6AD6"/>
    <w:rsid w:val="009E6FA6"/>
    <w:rsid w:val="009E7272"/>
    <w:rsid w:val="009E737A"/>
    <w:rsid w:val="009E7460"/>
    <w:rsid w:val="009E7777"/>
    <w:rsid w:val="009E7A24"/>
    <w:rsid w:val="009F0D86"/>
    <w:rsid w:val="009F1081"/>
    <w:rsid w:val="009F12CB"/>
    <w:rsid w:val="009F139E"/>
    <w:rsid w:val="009F1525"/>
    <w:rsid w:val="009F1688"/>
    <w:rsid w:val="009F191E"/>
    <w:rsid w:val="009F19AD"/>
    <w:rsid w:val="009F1DE4"/>
    <w:rsid w:val="009F2405"/>
    <w:rsid w:val="009F27FB"/>
    <w:rsid w:val="009F2AC3"/>
    <w:rsid w:val="009F2BB2"/>
    <w:rsid w:val="009F2CF2"/>
    <w:rsid w:val="009F2F6D"/>
    <w:rsid w:val="009F33F5"/>
    <w:rsid w:val="009F3B31"/>
    <w:rsid w:val="009F40D8"/>
    <w:rsid w:val="009F430F"/>
    <w:rsid w:val="009F4B33"/>
    <w:rsid w:val="009F4DAF"/>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CE9"/>
    <w:rsid w:val="00A00012"/>
    <w:rsid w:val="00A005C1"/>
    <w:rsid w:val="00A012AE"/>
    <w:rsid w:val="00A01D53"/>
    <w:rsid w:val="00A020A9"/>
    <w:rsid w:val="00A02100"/>
    <w:rsid w:val="00A02267"/>
    <w:rsid w:val="00A0236A"/>
    <w:rsid w:val="00A02B80"/>
    <w:rsid w:val="00A02C16"/>
    <w:rsid w:val="00A02D37"/>
    <w:rsid w:val="00A02EBD"/>
    <w:rsid w:val="00A02FE3"/>
    <w:rsid w:val="00A036EF"/>
    <w:rsid w:val="00A03746"/>
    <w:rsid w:val="00A038FF"/>
    <w:rsid w:val="00A03AA4"/>
    <w:rsid w:val="00A03DB9"/>
    <w:rsid w:val="00A043EB"/>
    <w:rsid w:val="00A04435"/>
    <w:rsid w:val="00A044D6"/>
    <w:rsid w:val="00A04906"/>
    <w:rsid w:val="00A049B8"/>
    <w:rsid w:val="00A050E6"/>
    <w:rsid w:val="00A051AD"/>
    <w:rsid w:val="00A05538"/>
    <w:rsid w:val="00A05B20"/>
    <w:rsid w:val="00A05D4A"/>
    <w:rsid w:val="00A061B7"/>
    <w:rsid w:val="00A0624D"/>
    <w:rsid w:val="00A06B82"/>
    <w:rsid w:val="00A07053"/>
    <w:rsid w:val="00A073C9"/>
    <w:rsid w:val="00A079FB"/>
    <w:rsid w:val="00A10167"/>
    <w:rsid w:val="00A101A7"/>
    <w:rsid w:val="00A10326"/>
    <w:rsid w:val="00A1083B"/>
    <w:rsid w:val="00A10A38"/>
    <w:rsid w:val="00A1108B"/>
    <w:rsid w:val="00A11354"/>
    <w:rsid w:val="00A1152C"/>
    <w:rsid w:val="00A126CC"/>
    <w:rsid w:val="00A127A9"/>
    <w:rsid w:val="00A12AB1"/>
    <w:rsid w:val="00A12D94"/>
    <w:rsid w:val="00A12FBC"/>
    <w:rsid w:val="00A12FD2"/>
    <w:rsid w:val="00A13BB0"/>
    <w:rsid w:val="00A13DE2"/>
    <w:rsid w:val="00A13FFC"/>
    <w:rsid w:val="00A143A7"/>
    <w:rsid w:val="00A14513"/>
    <w:rsid w:val="00A14904"/>
    <w:rsid w:val="00A14945"/>
    <w:rsid w:val="00A14980"/>
    <w:rsid w:val="00A14DF0"/>
    <w:rsid w:val="00A14F07"/>
    <w:rsid w:val="00A15333"/>
    <w:rsid w:val="00A158AA"/>
    <w:rsid w:val="00A158E5"/>
    <w:rsid w:val="00A15DA6"/>
    <w:rsid w:val="00A15F25"/>
    <w:rsid w:val="00A163BB"/>
    <w:rsid w:val="00A16711"/>
    <w:rsid w:val="00A16E32"/>
    <w:rsid w:val="00A171DF"/>
    <w:rsid w:val="00A1791A"/>
    <w:rsid w:val="00A179B1"/>
    <w:rsid w:val="00A17CAC"/>
    <w:rsid w:val="00A20448"/>
    <w:rsid w:val="00A20463"/>
    <w:rsid w:val="00A20DEA"/>
    <w:rsid w:val="00A21674"/>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D4"/>
    <w:rsid w:val="00A2636F"/>
    <w:rsid w:val="00A263C3"/>
    <w:rsid w:val="00A2644B"/>
    <w:rsid w:val="00A268E1"/>
    <w:rsid w:val="00A26906"/>
    <w:rsid w:val="00A26A64"/>
    <w:rsid w:val="00A26BED"/>
    <w:rsid w:val="00A26E2D"/>
    <w:rsid w:val="00A27113"/>
    <w:rsid w:val="00A27320"/>
    <w:rsid w:val="00A2747F"/>
    <w:rsid w:val="00A2749D"/>
    <w:rsid w:val="00A27589"/>
    <w:rsid w:val="00A278E8"/>
    <w:rsid w:val="00A27CC8"/>
    <w:rsid w:val="00A27FE7"/>
    <w:rsid w:val="00A3000B"/>
    <w:rsid w:val="00A3004C"/>
    <w:rsid w:val="00A3046B"/>
    <w:rsid w:val="00A30911"/>
    <w:rsid w:val="00A30CE6"/>
    <w:rsid w:val="00A31008"/>
    <w:rsid w:val="00A31104"/>
    <w:rsid w:val="00A3124D"/>
    <w:rsid w:val="00A3129D"/>
    <w:rsid w:val="00A313A6"/>
    <w:rsid w:val="00A314FD"/>
    <w:rsid w:val="00A31BF3"/>
    <w:rsid w:val="00A31E23"/>
    <w:rsid w:val="00A32076"/>
    <w:rsid w:val="00A321C4"/>
    <w:rsid w:val="00A32352"/>
    <w:rsid w:val="00A327CC"/>
    <w:rsid w:val="00A32EA3"/>
    <w:rsid w:val="00A33144"/>
    <w:rsid w:val="00A33588"/>
    <w:rsid w:val="00A33643"/>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565"/>
    <w:rsid w:val="00A35586"/>
    <w:rsid w:val="00A355B6"/>
    <w:rsid w:val="00A35643"/>
    <w:rsid w:val="00A356C5"/>
    <w:rsid w:val="00A357F7"/>
    <w:rsid w:val="00A358C4"/>
    <w:rsid w:val="00A35971"/>
    <w:rsid w:val="00A35DA1"/>
    <w:rsid w:val="00A35F37"/>
    <w:rsid w:val="00A361BA"/>
    <w:rsid w:val="00A36421"/>
    <w:rsid w:val="00A365B1"/>
    <w:rsid w:val="00A368BC"/>
    <w:rsid w:val="00A369AA"/>
    <w:rsid w:val="00A36A2A"/>
    <w:rsid w:val="00A36BAF"/>
    <w:rsid w:val="00A37223"/>
    <w:rsid w:val="00A3747E"/>
    <w:rsid w:val="00A374AD"/>
    <w:rsid w:val="00A3777F"/>
    <w:rsid w:val="00A377AD"/>
    <w:rsid w:val="00A37ABF"/>
    <w:rsid w:val="00A37F89"/>
    <w:rsid w:val="00A37F90"/>
    <w:rsid w:val="00A40002"/>
    <w:rsid w:val="00A4031A"/>
    <w:rsid w:val="00A40386"/>
    <w:rsid w:val="00A40511"/>
    <w:rsid w:val="00A40666"/>
    <w:rsid w:val="00A40849"/>
    <w:rsid w:val="00A409B9"/>
    <w:rsid w:val="00A40A40"/>
    <w:rsid w:val="00A40C66"/>
    <w:rsid w:val="00A40D91"/>
    <w:rsid w:val="00A412F9"/>
    <w:rsid w:val="00A41C09"/>
    <w:rsid w:val="00A41C92"/>
    <w:rsid w:val="00A41DD4"/>
    <w:rsid w:val="00A42003"/>
    <w:rsid w:val="00A42154"/>
    <w:rsid w:val="00A4222C"/>
    <w:rsid w:val="00A42329"/>
    <w:rsid w:val="00A4242C"/>
    <w:rsid w:val="00A42815"/>
    <w:rsid w:val="00A4310F"/>
    <w:rsid w:val="00A4328B"/>
    <w:rsid w:val="00A438B2"/>
    <w:rsid w:val="00A438BE"/>
    <w:rsid w:val="00A441FE"/>
    <w:rsid w:val="00A44959"/>
    <w:rsid w:val="00A44C1C"/>
    <w:rsid w:val="00A44D06"/>
    <w:rsid w:val="00A44D10"/>
    <w:rsid w:val="00A44DC2"/>
    <w:rsid w:val="00A44E0D"/>
    <w:rsid w:val="00A451A5"/>
    <w:rsid w:val="00A458CE"/>
    <w:rsid w:val="00A45B21"/>
    <w:rsid w:val="00A45B61"/>
    <w:rsid w:val="00A45F95"/>
    <w:rsid w:val="00A4609F"/>
    <w:rsid w:val="00A4691F"/>
    <w:rsid w:val="00A46921"/>
    <w:rsid w:val="00A46A80"/>
    <w:rsid w:val="00A46DCB"/>
    <w:rsid w:val="00A46F17"/>
    <w:rsid w:val="00A46FA5"/>
    <w:rsid w:val="00A46FA7"/>
    <w:rsid w:val="00A47144"/>
    <w:rsid w:val="00A4720E"/>
    <w:rsid w:val="00A474C1"/>
    <w:rsid w:val="00A47DFD"/>
    <w:rsid w:val="00A47E04"/>
    <w:rsid w:val="00A47F84"/>
    <w:rsid w:val="00A47FF4"/>
    <w:rsid w:val="00A50230"/>
    <w:rsid w:val="00A50A7C"/>
    <w:rsid w:val="00A51709"/>
    <w:rsid w:val="00A5272D"/>
    <w:rsid w:val="00A52DF2"/>
    <w:rsid w:val="00A52E42"/>
    <w:rsid w:val="00A52EDE"/>
    <w:rsid w:val="00A5304D"/>
    <w:rsid w:val="00A53411"/>
    <w:rsid w:val="00A53455"/>
    <w:rsid w:val="00A535C3"/>
    <w:rsid w:val="00A537B8"/>
    <w:rsid w:val="00A539D5"/>
    <w:rsid w:val="00A53E05"/>
    <w:rsid w:val="00A54064"/>
    <w:rsid w:val="00A5429C"/>
    <w:rsid w:val="00A544AA"/>
    <w:rsid w:val="00A54515"/>
    <w:rsid w:val="00A547BF"/>
    <w:rsid w:val="00A548EB"/>
    <w:rsid w:val="00A54D53"/>
    <w:rsid w:val="00A561EA"/>
    <w:rsid w:val="00A562D0"/>
    <w:rsid w:val="00A56793"/>
    <w:rsid w:val="00A5680C"/>
    <w:rsid w:val="00A56991"/>
    <w:rsid w:val="00A56B0A"/>
    <w:rsid w:val="00A5729F"/>
    <w:rsid w:val="00A5732F"/>
    <w:rsid w:val="00A577A4"/>
    <w:rsid w:val="00A57907"/>
    <w:rsid w:val="00A57B38"/>
    <w:rsid w:val="00A60628"/>
    <w:rsid w:val="00A6097B"/>
    <w:rsid w:val="00A60A99"/>
    <w:rsid w:val="00A60BEA"/>
    <w:rsid w:val="00A61138"/>
    <w:rsid w:val="00A611FB"/>
    <w:rsid w:val="00A6130F"/>
    <w:rsid w:val="00A616EF"/>
    <w:rsid w:val="00A617C1"/>
    <w:rsid w:val="00A61931"/>
    <w:rsid w:val="00A6217B"/>
    <w:rsid w:val="00A621AE"/>
    <w:rsid w:val="00A6233B"/>
    <w:rsid w:val="00A624B0"/>
    <w:rsid w:val="00A6255B"/>
    <w:rsid w:val="00A62886"/>
    <w:rsid w:val="00A62CFF"/>
    <w:rsid w:val="00A6318B"/>
    <w:rsid w:val="00A6321E"/>
    <w:rsid w:val="00A6360B"/>
    <w:rsid w:val="00A637B2"/>
    <w:rsid w:val="00A63855"/>
    <w:rsid w:val="00A6388C"/>
    <w:rsid w:val="00A6390D"/>
    <w:rsid w:val="00A63A1D"/>
    <w:rsid w:val="00A64221"/>
    <w:rsid w:val="00A64943"/>
    <w:rsid w:val="00A64A8B"/>
    <w:rsid w:val="00A64D8B"/>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C06"/>
    <w:rsid w:val="00A66F5B"/>
    <w:rsid w:val="00A674AF"/>
    <w:rsid w:val="00A677EB"/>
    <w:rsid w:val="00A67932"/>
    <w:rsid w:val="00A67F99"/>
    <w:rsid w:val="00A70BB5"/>
    <w:rsid w:val="00A70E98"/>
    <w:rsid w:val="00A71532"/>
    <w:rsid w:val="00A71541"/>
    <w:rsid w:val="00A715A3"/>
    <w:rsid w:val="00A718EC"/>
    <w:rsid w:val="00A71A92"/>
    <w:rsid w:val="00A71CE8"/>
    <w:rsid w:val="00A71F6C"/>
    <w:rsid w:val="00A7255C"/>
    <w:rsid w:val="00A72675"/>
    <w:rsid w:val="00A72773"/>
    <w:rsid w:val="00A72A5A"/>
    <w:rsid w:val="00A731E5"/>
    <w:rsid w:val="00A73261"/>
    <w:rsid w:val="00A732FA"/>
    <w:rsid w:val="00A73697"/>
    <w:rsid w:val="00A738D6"/>
    <w:rsid w:val="00A73B3B"/>
    <w:rsid w:val="00A73D75"/>
    <w:rsid w:val="00A73EF9"/>
    <w:rsid w:val="00A73F7B"/>
    <w:rsid w:val="00A740C1"/>
    <w:rsid w:val="00A74720"/>
    <w:rsid w:val="00A74EF8"/>
    <w:rsid w:val="00A750BC"/>
    <w:rsid w:val="00A752D3"/>
    <w:rsid w:val="00A753CB"/>
    <w:rsid w:val="00A75482"/>
    <w:rsid w:val="00A75526"/>
    <w:rsid w:val="00A75646"/>
    <w:rsid w:val="00A75777"/>
    <w:rsid w:val="00A75A03"/>
    <w:rsid w:val="00A75A5F"/>
    <w:rsid w:val="00A75D38"/>
    <w:rsid w:val="00A7601A"/>
    <w:rsid w:val="00A76291"/>
    <w:rsid w:val="00A763B5"/>
    <w:rsid w:val="00A763B6"/>
    <w:rsid w:val="00A76696"/>
    <w:rsid w:val="00A76AD3"/>
    <w:rsid w:val="00A77453"/>
    <w:rsid w:val="00A77958"/>
    <w:rsid w:val="00A77B96"/>
    <w:rsid w:val="00A801BE"/>
    <w:rsid w:val="00A80469"/>
    <w:rsid w:val="00A80F2D"/>
    <w:rsid w:val="00A81071"/>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BB9"/>
    <w:rsid w:val="00A83BC7"/>
    <w:rsid w:val="00A842EA"/>
    <w:rsid w:val="00A84323"/>
    <w:rsid w:val="00A84788"/>
    <w:rsid w:val="00A847E3"/>
    <w:rsid w:val="00A84AE0"/>
    <w:rsid w:val="00A84B6D"/>
    <w:rsid w:val="00A84F70"/>
    <w:rsid w:val="00A852B9"/>
    <w:rsid w:val="00A86437"/>
    <w:rsid w:val="00A86B2F"/>
    <w:rsid w:val="00A86C13"/>
    <w:rsid w:val="00A86F03"/>
    <w:rsid w:val="00A87104"/>
    <w:rsid w:val="00A87122"/>
    <w:rsid w:val="00A8782F"/>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233"/>
    <w:rsid w:val="00A91750"/>
    <w:rsid w:val="00A91C33"/>
    <w:rsid w:val="00A92019"/>
    <w:rsid w:val="00A92100"/>
    <w:rsid w:val="00A92584"/>
    <w:rsid w:val="00A928C4"/>
    <w:rsid w:val="00A92D07"/>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2C9"/>
    <w:rsid w:val="00A958AF"/>
    <w:rsid w:val="00A95905"/>
    <w:rsid w:val="00A95AAA"/>
    <w:rsid w:val="00A96132"/>
    <w:rsid w:val="00A96308"/>
    <w:rsid w:val="00A96382"/>
    <w:rsid w:val="00A96AFB"/>
    <w:rsid w:val="00A96D6F"/>
    <w:rsid w:val="00A96F76"/>
    <w:rsid w:val="00A96FFB"/>
    <w:rsid w:val="00A97259"/>
    <w:rsid w:val="00A979AE"/>
    <w:rsid w:val="00A97F85"/>
    <w:rsid w:val="00AA04BC"/>
    <w:rsid w:val="00AA062B"/>
    <w:rsid w:val="00AA1240"/>
    <w:rsid w:val="00AA13AC"/>
    <w:rsid w:val="00AA1C65"/>
    <w:rsid w:val="00AA1CB5"/>
    <w:rsid w:val="00AA206A"/>
    <w:rsid w:val="00AA282E"/>
    <w:rsid w:val="00AA2988"/>
    <w:rsid w:val="00AA2C42"/>
    <w:rsid w:val="00AA2DAF"/>
    <w:rsid w:val="00AA2F30"/>
    <w:rsid w:val="00AA304C"/>
    <w:rsid w:val="00AA3149"/>
    <w:rsid w:val="00AA35DD"/>
    <w:rsid w:val="00AA35E3"/>
    <w:rsid w:val="00AA3770"/>
    <w:rsid w:val="00AA3AA2"/>
    <w:rsid w:val="00AA3D83"/>
    <w:rsid w:val="00AA4033"/>
    <w:rsid w:val="00AA405C"/>
    <w:rsid w:val="00AA416E"/>
    <w:rsid w:val="00AA4407"/>
    <w:rsid w:val="00AA45A1"/>
    <w:rsid w:val="00AA4807"/>
    <w:rsid w:val="00AA4D2A"/>
    <w:rsid w:val="00AA4D8A"/>
    <w:rsid w:val="00AA520D"/>
    <w:rsid w:val="00AA53D8"/>
    <w:rsid w:val="00AA5FAD"/>
    <w:rsid w:val="00AA5FBA"/>
    <w:rsid w:val="00AA6B6A"/>
    <w:rsid w:val="00AA6D0D"/>
    <w:rsid w:val="00AA76C1"/>
    <w:rsid w:val="00AA7CE4"/>
    <w:rsid w:val="00AA7CFD"/>
    <w:rsid w:val="00AA7F92"/>
    <w:rsid w:val="00AB0024"/>
    <w:rsid w:val="00AB0089"/>
    <w:rsid w:val="00AB0345"/>
    <w:rsid w:val="00AB11BF"/>
    <w:rsid w:val="00AB1337"/>
    <w:rsid w:val="00AB13AF"/>
    <w:rsid w:val="00AB18CC"/>
    <w:rsid w:val="00AB1931"/>
    <w:rsid w:val="00AB1C2D"/>
    <w:rsid w:val="00AB21E7"/>
    <w:rsid w:val="00AB2639"/>
    <w:rsid w:val="00AB2649"/>
    <w:rsid w:val="00AB2772"/>
    <w:rsid w:val="00AB27AD"/>
    <w:rsid w:val="00AB287A"/>
    <w:rsid w:val="00AB2D36"/>
    <w:rsid w:val="00AB305C"/>
    <w:rsid w:val="00AB30DC"/>
    <w:rsid w:val="00AB315F"/>
    <w:rsid w:val="00AB3176"/>
    <w:rsid w:val="00AB33F6"/>
    <w:rsid w:val="00AB36BB"/>
    <w:rsid w:val="00AB3786"/>
    <w:rsid w:val="00AB387C"/>
    <w:rsid w:val="00AB3D9F"/>
    <w:rsid w:val="00AB4190"/>
    <w:rsid w:val="00AB4192"/>
    <w:rsid w:val="00AB4320"/>
    <w:rsid w:val="00AB470A"/>
    <w:rsid w:val="00AB47D4"/>
    <w:rsid w:val="00AB4993"/>
    <w:rsid w:val="00AB4E03"/>
    <w:rsid w:val="00AB501B"/>
    <w:rsid w:val="00AB50B7"/>
    <w:rsid w:val="00AB57F0"/>
    <w:rsid w:val="00AB59EC"/>
    <w:rsid w:val="00AB63E1"/>
    <w:rsid w:val="00AB6518"/>
    <w:rsid w:val="00AB6BEB"/>
    <w:rsid w:val="00AB7907"/>
    <w:rsid w:val="00AB7CE0"/>
    <w:rsid w:val="00AB7E5A"/>
    <w:rsid w:val="00AC04EC"/>
    <w:rsid w:val="00AC0568"/>
    <w:rsid w:val="00AC05CC"/>
    <w:rsid w:val="00AC098E"/>
    <w:rsid w:val="00AC0F3A"/>
    <w:rsid w:val="00AC1258"/>
    <w:rsid w:val="00AC1AB9"/>
    <w:rsid w:val="00AC2147"/>
    <w:rsid w:val="00AC23B9"/>
    <w:rsid w:val="00AC29B3"/>
    <w:rsid w:val="00AC2E2E"/>
    <w:rsid w:val="00AC354F"/>
    <w:rsid w:val="00AC3753"/>
    <w:rsid w:val="00AC3935"/>
    <w:rsid w:val="00AC3936"/>
    <w:rsid w:val="00AC396A"/>
    <w:rsid w:val="00AC3F25"/>
    <w:rsid w:val="00AC3F6E"/>
    <w:rsid w:val="00AC41BD"/>
    <w:rsid w:val="00AC428A"/>
    <w:rsid w:val="00AC4394"/>
    <w:rsid w:val="00AC44B5"/>
    <w:rsid w:val="00AC48F9"/>
    <w:rsid w:val="00AC4B34"/>
    <w:rsid w:val="00AC5936"/>
    <w:rsid w:val="00AC5A3C"/>
    <w:rsid w:val="00AC6292"/>
    <w:rsid w:val="00AC6368"/>
    <w:rsid w:val="00AC69FE"/>
    <w:rsid w:val="00AC6A07"/>
    <w:rsid w:val="00AC6A3D"/>
    <w:rsid w:val="00AC712D"/>
    <w:rsid w:val="00AC7286"/>
    <w:rsid w:val="00AC7737"/>
    <w:rsid w:val="00AD0010"/>
    <w:rsid w:val="00AD0560"/>
    <w:rsid w:val="00AD05CC"/>
    <w:rsid w:val="00AD068F"/>
    <w:rsid w:val="00AD11A0"/>
    <w:rsid w:val="00AD1349"/>
    <w:rsid w:val="00AD13B0"/>
    <w:rsid w:val="00AD1660"/>
    <w:rsid w:val="00AD1662"/>
    <w:rsid w:val="00AD16C8"/>
    <w:rsid w:val="00AD1D72"/>
    <w:rsid w:val="00AD250D"/>
    <w:rsid w:val="00AD298D"/>
    <w:rsid w:val="00AD2C06"/>
    <w:rsid w:val="00AD2D01"/>
    <w:rsid w:val="00AD2E78"/>
    <w:rsid w:val="00AD2F72"/>
    <w:rsid w:val="00AD2FC3"/>
    <w:rsid w:val="00AD32E9"/>
    <w:rsid w:val="00AD343C"/>
    <w:rsid w:val="00AD3775"/>
    <w:rsid w:val="00AD3E79"/>
    <w:rsid w:val="00AD429C"/>
    <w:rsid w:val="00AD43E3"/>
    <w:rsid w:val="00AD45A0"/>
    <w:rsid w:val="00AD4847"/>
    <w:rsid w:val="00AD4C1F"/>
    <w:rsid w:val="00AD4F34"/>
    <w:rsid w:val="00AD5088"/>
    <w:rsid w:val="00AD50B4"/>
    <w:rsid w:val="00AD52E1"/>
    <w:rsid w:val="00AD5306"/>
    <w:rsid w:val="00AD53B6"/>
    <w:rsid w:val="00AD578C"/>
    <w:rsid w:val="00AD58C3"/>
    <w:rsid w:val="00AD62BB"/>
    <w:rsid w:val="00AD67F7"/>
    <w:rsid w:val="00AD70C7"/>
    <w:rsid w:val="00AD70DF"/>
    <w:rsid w:val="00AD7780"/>
    <w:rsid w:val="00AD782E"/>
    <w:rsid w:val="00AD7F20"/>
    <w:rsid w:val="00AE004A"/>
    <w:rsid w:val="00AE040F"/>
    <w:rsid w:val="00AE05C4"/>
    <w:rsid w:val="00AE0C47"/>
    <w:rsid w:val="00AE0D08"/>
    <w:rsid w:val="00AE0ED6"/>
    <w:rsid w:val="00AE17F4"/>
    <w:rsid w:val="00AE1D9E"/>
    <w:rsid w:val="00AE2015"/>
    <w:rsid w:val="00AE223C"/>
    <w:rsid w:val="00AE23DB"/>
    <w:rsid w:val="00AE2896"/>
    <w:rsid w:val="00AE2CEC"/>
    <w:rsid w:val="00AE2E21"/>
    <w:rsid w:val="00AE3048"/>
    <w:rsid w:val="00AE30D5"/>
    <w:rsid w:val="00AE3839"/>
    <w:rsid w:val="00AE4211"/>
    <w:rsid w:val="00AE4434"/>
    <w:rsid w:val="00AE44E6"/>
    <w:rsid w:val="00AE457D"/>
    <w:rsid w:val="00AE49F2"/>
    <w:rsid w:val="00AE4BC9"/>
    <w:rsid w:val="00AE4CFC"/>
    <w:rsid w:val="00AE4D13"/>
    <w:rsid w:val="00AE4FC0"/>
    <w:rsid w:val="00AE5464"/>
    <w:rsid w:val="00AE54A9"/>
    <w:rsid w:val="00AE5A2A"/>
    <w:rsid w:val="00AE5D08"/>
    <w:rsid w:val="00AE60F3"/>
    <w:rsid w:val="00AE61ED"/>
    <w:rsid w:val="00AE6808"/>
    <w:rsid w:val="00AE6A95"/>
    <w:rsid w:val="00AE727B"/>
    <w:rsid w:val="00AE7424"/>
    <w:rsid w:val="00AE7B53"/>
    <w:rsid w:val="00AE7C7E"/>
    <w:rsid w:val="00AE7E3E"/>
    <w:rsid w:val="00AE7F6A"/>
    <w:rsid w:val="00AF01FB"/>
    <w:rsid w:val="00AF0428"/>
    <w:rsid w:val="00AF0FB5"/>
    <w:rsid w:val="00AF128E"/>
    <w:rsid w:val="00AF1BAE"/>
    <w:rsid w:val="00AF1C00"/>
    <w:rsid w:val="00AF1D87"/>
    <w:rsid w:val="00AF1E22"/>
    <w:rsid w:val="00AF1FAD"/>
    <w:rsid w:val="00AF23B6"/>
    <w:rsid w:val="00AF2E47"/>
    <w:rsid w:val="00AF2FB8"/>
    <w:rsid w:val="00AF321D"/>
    <w:rsid w:val="00AF323B"/>
    <w:rsid w:val="00AF35B1"/>
    <w:rsid w:val="00AF3930"/>
    <w:rsid w:val="00AF395D"/>
    <w:rsid w:val="00AF3C75"/>
    <w:rsid w:val="00AF3E0E"/>
    <w:rsid w:val="00AF3EB3"/>
    <w:rsid w:val="00AF3FB7"/>
    <w:rsid w:val="00AF4339"/>
    <w:rsid w:val="00AF43C7"/>
    <w:rsid w:val="00AF468B"/>
    <w:rsid w:val="00AF46BF"/>
    <w:rsid w:val="00AF471E"/>
    <w:rsid w:val="00AF483B"/>
    <w:rsid w:val="00AF4B39"/>
    <w:rsid w:val="00AF5606"/>
    <w:rsid w:val="00AF56BE"/>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1DD"/>
    <w:rsid w:val="00B015D2"/>
    <w:rsid w:val="00B016E3"/>
    <w:rsid w:val="00B01758"/>
    <w:rsid w:val="00B01F43"/>
    <w:rsid w:val="00B0216A"/>
    <w:rsid w:val="00B0230E"/>
    <w:rsid w:val="00B02A3D"/>
    <w:rsid w:val="00B02D67"/>
    <w:rsid w:val="00B032E6"/>
    <w:rsid w:val="00B03603"/>
    <w:rsid w:val="00B036B8"/>
    <w:rsid w:val="00B03724"/>
    <w:rsid w:val="00B03B6C"/>
    <w:rsid w:val="00B03C68"/>
    <w:rsid w:val="00B04070"/>
    <w:rsid w:val="00B046AC"/>
    <w:rsid w:val="00B0492B"/>
    <w:rsid w:val="00B04EFA"/>
    <w:rsid w:val="00B0510F"/>
    <w:rsid w:val="00B0514B"/>
    <w:rsid w:val="00B055C9"/>
    <w:rsid w:val="00B05681"/>
    <w:rsid w:val="00B056DC"/>
    <w:rsid w:val="00B0581A"/>
    <w:rsid w:val="00B05A7A"/>
    <w:rsid w:val="00B05C16"/>
    <w:rsid w:val="00B05C62"/>
    <w:rsid w:val="00B05D0C"/>
    <w:rsid w:val="00B05D54"/>
    <w:rsid w:val="00B061C9"/>
    <w:rsid w:val="00B06A75"/>
    <w:rsid w:val="00B06B8B"/>
    <w:rsid w:val="00B06C62"/>
    <w:rsid w:val="00B07534"/>
    <w:rsid w:val="00B075F2"/>
    <w:rsid w:val="00B075FB"/>
    <w:rsid w:val="00B0769E"/>
    <w:rsid w:val="00B076FB"/>
    <w:rsid w:val="00B077EB"/>
    <w:rsid w:val="00B078B5"/>
    <w:rsid w:val="00B07CFE"/>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823"/>
    <w:rsid w:val="00B13B54"/>
    <w:rsid w:val="00B13E94"/>
    <w:rsid w:val="00B14085"/>
    <w:rsid w:val="00B145E3"/>
    <w:rsid w:val="00B14A30"/>
    <w:rsid w:val="00B1510B"/>
    <w:rsid w:val="00B15543"/>
    <w:rsid w:val="00B15B46"/>
    <w:rsid w:val="00B15D59"/>
    <w:rsid w:val="00B16163"/>
    <w:rsid w:val="00B16CD9"/>
    <w:rsid w:val="00B16DF8"/>
    <w:rsid w:val="00B172CE"/>
    <w:rsid w:val="00B174F2"/>
    <w:rsid w:val="00B1768C"/>
    <w:rsid w:val="00B178E0"/>
    <w:rsid w:val="00B17DC1"/>
    <w:rsid w:val="00B17FB0"/>
    <w:rsid w:val="00B2009B"/>
    <w:rsid w:val="00B203AF"/>
    <w:rsid w:val="00B20400"/>
    <w:rsid w:val="00B207F5"/>
    <w:rsid w:val="00B20A1D"/>
    <w:rsid w:val="00B20A3F"/>
    <w:rsid w:val="00B20E81"/>
    <w:rsid w:val="00B219E1"/>
    <w:rsid w:val="00B21A18"/>
    <w:rsid w:val="00B21A56"/>
    <w:rsid w:val="00B21ACC"/>
    <w:rsid w:val="00B2254F"/>
    <w:rsid w:val="00B225A4"/>
    <w:rsid w:val="00B227EA"/>
    <w:rsid w:val="00B22CF1"/>
    <w:rsid w:val="00B22D44"/>
    <w:rsid w:val="00B22FD4"/>
    <w:rsid w:val="00B232A1"/>
    <w:rsid w:val="00B233BD"/>
    <w:rsid w:val="00B24410"/>
    <w:rsid w:val="00B24758"/>
    <w:rsid w:val="00B25047"/>
    <w:rsid w:val="00B255C2"/>
    <w:rsid w:val="00B25618"/>
    <w:rsid w:val="00B256EE"/>
    <w:rsid w:val="00B25B70"/>
    <w:rsid w:val="00B25D4F"/>
    <w:rsid w:val="00B25DD3"/>
    <w:rsid w:val="00B26415"/>
    <w:rsid w:val="00B26559"/>
    <w:rsid w:val="00B2655B"/>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6B9"/>
    <w:rsid w:val="00B3175B"/>
    <w:rsid w:val="00B31DAC"/>
    <w:rsid w:val="00B3228A"/>
    <w:rsid w:val="00B325E0"/>
    <w:rsid w:val="00B32894"/>
    <w:rsid w:val="00B32C31"/>
    <w:rsid w:val="00B32C4B"/>
    <w:rsid w:val="00B33052"/>
    <w:rsid w:val="00B3318C"/>
    <w:rsid w:val="00B33A28"/>
    <w:rsid w:val="00B33B9C"/>
    <w:rsid w:val="00B33BA3"/>
    <w:rsid w:val="00B33F1B"/>
    <w:rsid w:val="00B34106"/>
    <w:rsid w:val="00B342D2"/>
    <w:rsid w:val="00B342DC"/>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7025"/>
    <w:rsid w:val="00B37512"/>
    <w:rsid w:val="00B375B1"/>
    <w:rsid w:val="00B3770D"/>
    <w:rsid w:val="00B37FB0"/>
    <w:rsid w:val="00B40532"/>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5249"/>
    <w:rsid w:val="00B454A6"/>
    <w:rsid w:val="00B456C2"/>
    <w:rsid w:val="00B457E5"/>
    <w:rsid w:val="00B45840"/>
    <w:rsid w:val="00B45C5F"/>
    <w:rsid w:val="00B45E71"/>
    <w:rsid w:val="00B45F08"/>
    <w:rsid w:val="00B45FC7"/>
    <w:rsid w:val="00B460F8"/>
    <w:rsid w:val="00B46729"/>
    <w:rsid w:val="00B46935"/>
    <w:rsid w:val="00B46B72"/>
    <w:rsid w:val="00B46C03"/>
    <w:rsid w:val="00B46E61"/>
    <w:rsid w:val="00B47754"/>
    <w:rsid w:val="00B506F6"/>
    <w:rsid w:val="00B50B9A"/>
    <w:rsid w:val="00B5120C"/>
    <w:rsid w:val="00B52236"/>
    <w:rsid w:val="00B52366"/>
    <w:rsid w:val="00B52B2F"/>
    <w:rsid w:val="00B52C74"/>
    <w:rsid w:val="00B52D50"/>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EB5"/>
    <w:rsid w:val="00B571E8"/>
    <w:rsid w:val="00B576A9"/>
    <w:rsid w:val="00B57AC1"/>
    <w:rsid w:val="00B57C8B"/>
    <w:rsid w:val="00B57E24"/>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943"/>
    <w:rsid w:val="00B64144"/>
    <w:rsid w:val="00B642C8"/>
    <w:rsid w:val="00B646EA"/>
    <w:rsid w:val="00B64832"/>
    <w:rsid w:val="00B64968"/>
    <w:rsid w:val="00B64C23"/>
    <w:rsid w:val="00B64DC2"/>
    <w:rsid w:val="00B64E0F"/>
    <w:rsid w:val="00B65008"/>
    <w:rsid w:val="00B65275"/>
    <w:rsid w:val="00B65506"/>
    <w:rsid w:val="00B65D0C"/>
    <w:rsid w:val="00B662BC"/>
    <w:rsid w:val="00B66524"/>
    <w:rsid w:val="00B667BD"/>
    <w:rsid w:val="00B6715E"/>
    <w:rsid w:val="00B671C4"/>
    <w:rsid w:val="00B67386"/>
    <w:rsid w:val="00B679FC"/>
    <w:rsid w:val="00B70115"/>
    <w:rsid w:val="00B70466"/>
    <w:rsid w:val="00B705BB"/>
    <w:rsid w:val="00B707B4"/>
    <w:rsid w:val="00B707E7"/>
    <w:rsid w:val="00B70E34"/>
    <w:rsid w:val="00B71099"/>
    <w:rsid w:val="00B711B1"/>
    <w:rsid w:val="00B711E3"/>
    <w:rsid w:val="00B7186D"/>
    <w:rsid w:val="00B718A4"/>
    <w:rsid w:val="00B71AC4"/>
    <w:rsid w:val="00B72401"/>
    <w:rsid w:val="00B72A92"/>
    <w:rsid w:val="00B72AA9"/>
    <w:rsid w:val="00B72B1E"/>
    <w:rsid w:val="00B72BC2"/>
    <w:rsid w:val="00B72DEF"/>
    <w:rsid w:val="00B734D0"/>
    <w:rsid w:val="00B73510"/>
    <w:rsid w:val="00B738A4"/>
    <w:rsid w:val="00B73CAE"/>
    <w:rsid w:val="00B73CE4"/>
    <w:rsid w:val="00B73F5B"/>
    <w:rsid w:val="00B7403B"/>
    <w:rsid w:val="00B747FB"/>
    <w:rsid w:val="00B74B8C"/>
    <w:rsid w:val="00B74D96"/>
    <w:rsid w:val="00B750BC"/>
    <w:rsid w:val="00B7521F"/>
    <w:rsid w:val="00B75575"/>
    <w:rsid w:val="00B756DD"/>
    <w:rsid w:val="00B75729"/>
    <w:rsid w:val="00B759A8"/>
    <w:rsid w:val="00B75AD8"/>
    <w:rsid w:val="00B75D57"/>
    <w:rsid w:val="00B75EAD"/>
    <w:rsid w:val="00B75F2B"/>
    <w:rsid w:val="00B76113"/>
    <w:rsid w:val="00B762CA"/>
    <w:rsid w:val="00B76A19"/>
    <w:rsid w:val="00B76B6D"/>
    <w:rsid w:val="00B76BC8"/>
    <w:rsid w:val="00B76BD3"/>
    <w:rsid w:val="00B76CD0"/>
    <w:rsid w:val="00B76DB3"/>
    <w:rsid w:val="00B771E2"/>
    <w:rsid w:val="00B774F6"/>
    <w:rsid w:val="00B77C4A"/>
    <w:rsid w:val="00B800FD"/>
    <w:rsid w:val="00B801B5"/>
    <w:rsid w:val="00B80730"/>
    <w:rsid w:val="00B80971"/>
    <w:rsid w:val="00B80EC4"/>
    <w:rsid w:val="00B80FD1"/>
    <w:rsid w:val="00B81240"/>
    <w:rsid w:val="00B81604"/>
    <w:rsid w:val="00B81788"/>
    <w:rsid w:val="00B81A97"/>
    <w:rsid w:val="00B81F67"/>
    <w:rsid w:val="00B82059"/>
    <w:rsid w:val="00B82108"/>
    <w:rsid w:val="00B822B5"/>
    <w:rsid w:val="00B825AA"/>
    <w:rsid w:val="00B825D9"/>
    <w:rsid w:val="00B828E3"/>
    <w:rsid w:val="00B82E73"/>
    <w:rsid w:val="00B82F39"/>
    <w:rsid w:val="00B8334C"/>
    <w:rsid w:val="00B833AC"/>
    <w:rsid w:val="00B83677"/>
    <w:rsid w:val="00B83B81"/>
    <w:rsid w:val="00B83E76"/>
    <w:rsid w:val="00B84025"/>
    <w:rsid w:val="00B8487E"/>
    <w:rsid w:val="00B84E79"/>
    <w:rsid w:val="00B851B0"/>
    <w:rsid w:val="00B853B2"/>
    <w:rsid w:val="00B85727"/>
    <w:rsid w:val="00B85BAD"/>
    <w:rsid w:val="00B85F12"/>
    <w:rsid w:val="00B865A3"/>
    <w:rsid w:val="00B86614"/>
    <w:rsid w:val="00B8670B"/>
    <w:rsid w:val="00B86BB4"/>
    <w:rsid w:val="00B86E9C"/>
    <w:rsid w:val="00B86EE0"/>
    <w:rsid w:val="00B871F4"/>
    <w:rsid w:val="00B873D2"/>
    <w:rsid w:val="00B8766E"/>
    <w:rsid w:val="00B8798F"/>
    <w:rsid w:val="00B879E9"/>
    <w:rsid w:val="00B87D05"/>
    <w:rsid w:val="00B87E3A"/>
    <w:rsid w:val="00B90938"/>
    <w:rsid w:val="00B909D2"/>
    <w:rsid w:val="00B90A6F"/>
    <w:rsid w:val="00B90BBA"/>
    <w:rsid w:val="00B90CD7"/>
    <w:rsid w:val="00B91182"/>
    <w:rsid w:val="00B91529"/>
    <w:rsid w:val="00B91A35"/>
    <w:rsid w:val="00B91AF1"/>
    <w:rsid w:val="00B91B05"/>
    <w:rsid w:val="00B91C82"/>
    <w:rsid w:val="00B92314"/>
    <w:rsid w:val="00B92458"/>
    <w:rsid w:val="00B9250C"/>
    <w:rsid w:val="00B92621"/>
    <w:rsid w:val="00B9286D"/>
    <w:rsid w:val="00B92870"/>
    <w:rsid w:val="00B92C5E"/>
    <w:rsid w:val="00B92DC9"/>
    <w:rsid w:val="00B92E97"/>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35"/>
    <w:rsid w:val="00B978A7"/>
    <w:rsid w:val="00B97B2F"/>
    <w:rsid w:val="00B97BA2"/>
    <w:rsid w:val="00B97C21"/>
    <w:rsid w:val="00B97CA5"/>
    <w:rsid w:val="00B97E3B"/>
    <w:rsid w:val="00BA0A63"/>
    <w:rsid w:val="00BA0BC1"/>
    <w:rsid w:val="00BA0C30"/>
    <w:rsid w:val="00BA0DD0"/>
    <w:rsid w:val="00BA0E9B"/>
    <w:rsid w:val="00BA118A"/>
    <w:rsid w:val="00BA1427"/>
    <w:rsid w:val="00BA1801"/>
    <w:rsid w:val="00BA1FE1"/>
    <w:rsid w:val="00BA23CE"/>
    <w:rsid w:val="00BA25D8"/>
    <w:rsid w:val="00BA2785"/>
    <w:rsid w:val="00BA2DC2"/>
    <w:rsid w:val="00BA3035"/>
    <w:rsid w:val="00BA3377"/>
    <w:rsid w:val="00BA33C2"/>
    <w:rsid w:val="00BA3492"/>
    <w:rsid w:val="00BA3893"/>
    <w:rsid w:val="00BA395F"/>
    <w:rsid w:val="00BA3AFD"/>
    <w:rsid w:val="00BA42B2"/>
    <w:rsid w:val="00BA496B"/>
    <w:rsid w:val="00BA4A83"/>
    <w:rsid w:val="00BA5131"/>
    <w:rsid w:val="00BA51D7"/>
    <w:rsid w:val="00BA5220"/>
    <w:rsid w:val="00BA5478"/>
    <w:rsid w:val="00BA549C"/>
    <w:rsid w:val="00BA5830"/>
    <w:rsid w:val="00BA592E"/>
    <w:rsid w:val="00BA5C23"/>
    <w:rsid w:val="00BA5E20"/>
    <w:rsid w:val="00BA5ED3"/>
    <w:rsid w:val="00BA61BE"/>
    <w:rsid w:val="00BA6507"/>
    <w:rsid w:val="00BA653C"/>
    <w:rsid w:val="00BA6699"/>
    <w:rsid w:val="00BA6B29"/>
    <w:rsid w:val="00BA6DB5"/>
    <w:rsid w:val="00BA6DC9"/>
    <w:rsid w:val="00BA7484"/>
    <w:rsid w:val="00BA769F"/>
    <w:rsid w:val="00BA78E6"/>
    <w:rsid w:val="00BA799A"/>
    <w:rsid w:val="00BA7B76"/>
    <w:rsid w:val="00BA7FAC"/>
    <w:rsid w:val="00BA7FAE"/>
    <w:rsid w:val="00BB0020"/>
    <w:rsid w:val="00BB033B"/>
    <w:rsid w:val="00BB035C"/>
    <w:rsid w:val="00BB0F4B"/>
    <w:rsid w:val="00BB12E6"/>
    <w:rsid w:val="00BB1494"/>
    <w:rsid w:val="00BB1519"/>
    <w:rsid w:val="00BB17C0"/>
    <w:rsid w:val="00BB19E0"/>
    <w:rsid w:val="00BB1C06"/>
    <w:rsid w:val="00BB214E"/>
    <w:rsid w:val="00BB2386"/>
    <w:rsid w:val="00BB27EF"/>
    <w:rsid w:val="00BB2825"/>
    <w:rsid w:val="00BB290A"/>
    <w:rsid w:val="00BB2AB3"/>
    <w:rsid w:val="00BB2BEC"/>
    <w:rsid w:val="00BB2C27"/>
    <w:rsid w:val="00BB2CCE"/>
    <w:rsid w:val="00BB2F92"/>
    <w:rsid w:val="00BB350D"/>
    <w:rsid w:val="00BB3748"/>
    <w:rsid w:val="00BB3807"/>
    <w:rsid w:val="00BB3FF0"/>
    <w:rsid w:val="00BB48C5"/>
    <w:rsid w:val="00BB4BD5"/>
    <w:rsid w:val="00BB4BE7"/>
    <w:rsid w:val="00BB4DEF"/>
    <w:rsid w:val="00BB53F4"/>
    <w:rsid w:val="00BB5766"/>
    <w:rsid w:val="00BB5807"/>
    <w:rsid w:val="00BB5A19"/>
    <w:rsid w:val="00BB5C82"/>
    <w:rsid w:val="00BB5E35"/>
    <w:rsid w:val="00BB659F"/>
    <w:rsid w:val="00BB6657"/>
    <w:rsid w:val="00BB679E"/>
    <w:rsid w:val="00BB67ED"/>
    <w:rsid w:val="00BB68EC"/>
    <w:rsid w:val="00BB697B"/>
    <w:rsid w:val="00BB6D42"/>
    <w:rsid w:val="00BB6FFF"/>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DD7"/>
    <w:rsid w:val="00BC2E97"/>
    <w:rsid w:val="00BC2EDE"/>
    <w:rsid w:val="00BC2FBA"/>
    <w:rsid w:val="00BC31D9"/>
    <w:rsid w:val="00BC3379"/>
    <w:rsid w:val="00BC3431"/>
    <w:rsid w:val="00BC3622"/>
    <w:rsid w:val="00BC3981"/>
    <w:rsid w:val="00BC3B8C"/>
    <w:rsid w:val="00BC413B"/>
    <w:rsid w:val="00BC423A"/>
    <w:rsid w:val="00BC42CF"/>
    <w:rsid w:val="00BC42E2"/>
    <w:rsid w:val="00BC435A"/>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12"/>
    <w:rsid w:val="00BD1F9E"/>
    <w:rsid w:val="00BD264C"/>
    <w:rsid w:val="00BD27B2"/>
    <w:rsid w:val="00BD2927"/>
    <w:rsid w:val="00BD2C88"/>
    <w:rsid w:val="00BD3018"/>
    <w:rsid w:val="00BD369E"/>
    <w:rsid w:val="00BD3A32"/>
    <w:rsid w:val="00BD3BF4"/>
    <w:rsid w:val="00BD3F3C"/>
    <w:rsid w:val="00BD41A9"/>
    <w:rsid w:val="00BD4BEB"/>
    <w:rsid w:val="00BD4FCD"/>
    <w:rsid w:val="00BD5025"/>
    <w:rsid w:val="00BD5209"/>
    <w:rsid w:val="00BD5618"/>
    <w:rsid w:val="00BD57FB"/>
    <w:rsid w:val="00BD5919"/>
    <w:rsid w:val="00BD5A99"/>
    <w:rsid w:val="00BD615B"/>
    <w:rsid w:val="00BD63C2"/>
    <w:rsid w:val="00BD6460"/>
    <w:rsid w:val="00BD649C"/>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581"/>
    <w:rsid w:val="00BE2BA6"/>
    <w:rsid w:val="00BE2CB3"/>
    <w:rsid w:val="00BE2E54"/>
    <w:rsid w:val="00BE2EE0"/>
    <w:rsid w:val="00BE3125"/>
    <w:rsid w:val="00BE31BA"/>
    <w:rsid w:val="00BE34E5"/>
    <w:rsid w:val="00BE3F33"/>
    <w:rsid w:val="00BE4026"/>
    <w:rsid w:val="00BE45A9"/>
    <w:rsid w:val="00BE4699"/>
    <w:rsid w:val="00BE4979"/>
    <w:rsid w:val="00BE4CD3"/>
    <w:rsid w:val="00BE4E2D"/>
    <w:rsid w:val="00BE4EA9"/>
    <w:rsid w:val="00BE4ED1"/>
    <w:rsid w:val="00BE51DC"/>
    <w:rsid w:val="00BE522A"/>
    <w:rsid w:val="00BE5883"/>
    <w:rsid w:val="00BE624C"/>
    <w:rsid w:val="00BE67E7"/>
    <w:rsid w:val="00BE6E42"/>
    <w:rsid w:val="00BE6ECE"/>
    <w:rsid w:val="00BE6FF7"/>
    <w:rsid w:val="00BE71ED"/>
    <w:rsid w:val="00BE731A"/>
    <w:rsid w:val="00BE744C"/>
    <w:rsid w:val="00BE7465"/>
    <w:rsid w:val="00BE7767"/>
    <w:rsid w:val="00BE7A8C"/>
    <w:rsid w:val="00BF006E"/>
    <w:rsid w:val="00BF0174"/>
    <w:rsid w:val="00BF0772"/>
    <w:rsid w:val="00BF09AC"/>
    <w:rsid w:val="00BF0D39"/>
    <w:rsid w:val="00BF0FCF"/>
    <w:rsid w:val="00BF100D"/>
    <w:rsid w:val="00BF170D"/>
    <w:rsid w:val="00BF1AD7"/>
    <w:rsid w:val="00BF2088"/>
    <w:rsid w:val="00BF25D2"/>
    <w:rsid w:val="00BF28AE"/>
    <w:rsid w:val="00BF294B"/>
    <w:rsid w:val="00BF29AC"/>
    <w:rsid w:val="00BF2CA7"/>
    <w:rsid w:val="00BF2D79"/>
    <w:rsid w:val="00BF3DC9"/>
    <w:rsid w:val="00BF3EFE"/>
    <w:rsid w:val="00BF40B5"/>
    <w:rsid w:val="00BF413A"/>
    <w:rsid w:val="00BF424C"/>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88"/>
    <w:rsid w:val="00C00C91"/>
    <w:rsid w:val="00C00EA8"/>
    <w:rsid w:val="00C010F7"/>
    <w:rsid w:val="00C015FF"/>
    <w:rsid w:val="00C0197B"/>
    <w:rsid w:val="00C01AED"/>
    <w:rsid w:val="00C021A1"/>
    <w:rsid w:val="00C02270"/>
    <w:rsid w:val="00C02BE0"/>
    <w:rsid w:val="00C02C61"/>
    <w:rsid w:val="00C02D46"/>
    <w:rsid w:val="00C02E0B"/>
    <w:rsid w:val="00C02EB9"/>
    <w:rsid w:val="00C03423"/>
    <w:rsid w:val="00C034BD"/>
    <w:rsid w:val="00C0352D"/>
    <w:rsid w:val="00C0366E"/>
    <w:rsid w:val="00C0387E"/>
    <w:rsid w:val="00C03B27"/>
    <w:rsid w:val="00C040BB"/>
    <w:rsid w:val="00C04200"/>
    <w:rsid w:val="00C049FF"/>
    <w:rsid w:val="00C04A9E"/>
    <w:rsid w:val="00C04B56"/>
    <w:rsid w:val="00C04B57"/>
    <w:rsid w:val="00C04C2C"/>
    <w:rsid w:val="00C051A0"/>
    <w:rsid w:val="00C0549A"/>
    <w:rsid w:val="00C054CB"/>
    <w:rsid w:val="00C05989"/>
    <w:rsid w:val="00C05A85"/>
    <w:rsid w:val="00C05A9C"/>
    <w:rsid w:val="00C05C6C"/>
    <w:rsid w:val="00C06DF2"/>
    <w:rsid w:val="00C06F14"/>
    <w:rsid w:val="00C072DF"/>
    <w:rsid w:val="00C07420"/>
    <w:rsid w:val="00C07422"/>
    <w:rsid w:val="00C07737"/>
    <w:rsid w:val="00C077D9"/>
    <w:rsid w:val="00C079B8"/>
    <w:rsid w:val="00C07E3A"/>
    <w:rsid w:val="00C10002"/>
    <w:rsid w:val="00C101D4"/>
    <w:rsid w:val="00C105DC"/>
    <w:rsid w:val="00C10685"/>
    <w:rsid w:val="00C10A4F"/>
    <w:rsid w:val="00C10BFD"/>
    <w:rsid w:val="00C1120C"/>
    <w:rsid w:val="00C1161C"/>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7F6"/>
    <w:rsid w:val="00C14977"/>
    <w:rsid w:val="00C14BCC"/>
    <w:rsid w:val="00C14C55"/>
    <w:rsid w:val="00C14CBE"/>
    <w:rsid w:val="00C14D07"/>
    <w:rsid w:val="00C14D38"/>
    <w:rsid w:val="00C15201"/>
    <w:rsid w:val="00C15256"/>
    <w:rsid w:val="00C15502"/>
    <w:rsid w:val="00C157A9"/>
    <w:rsid w:val="00C15A9B"/>
    <w:rsid w:val="00C15DD5"/>
    <w:rsid w:val="00C16090"/>
    <w:rsid w:val="00C1638D"/>
    <w:rsid w:val="00C163D8"/>
    <w:rsid w:val="00C16779"/>
    <w:rsid w:val="00C16A5F"/>
    <w:rsid w:val="00C16B99"/>
    <w:rsid w:val="00C16CF5"/>
    <w:rsid w:val="00C171B0"/>
    <w:rsid w:val="00C17482"/>
    <w:rsid w:val="00C17B04"/>
    <w:rsid w:val="00C17DD6"/>
    <w:rsid w:val="00C20021"/>
    <w:rsid w:val="00C2003C"/>
    <w:rsid w:val="00C20288"/>
    <w:rsid w:val="00C20372"/>
    <w:rsid w:val="00C2048A"/>
    <w:rsid w:val="00C20632"/>
    <w:rsid w:val="00C20762"/>
    <w:rsid w:val="00C20BAD"/>
    <w:rsid w:val="00C20BBC"/>
    <w:rsid w:val="00C20F34"/>
    <w:rsid w:val="00C21AE8"/>
    <w:rsid w:val="00C21E6A"/>
    <w:rsid w:val="00C22127"/>
    <w:rsid w:val="00C2233E"/>
    <w:rsid w:val="00C22C73"/>
    <w:rsid w:val="00C23106"/>
    <w:rsid w:val="00C231CE"/>
    <w:rsid w:val="00C23AD5"/>
    <w:rsid w:val="00C24450"/>
    <w:rsid w:val="00C247E7"/>
    <w:rsid w:val="00C24BE4"/>
    <w:rsid w:val="00C2506D"/>
    <w:rsid w:val="00C25388"/>
    <w:rsid w:val="00C25687"/>
    <w:rsid w:val="00C25D2A"/>
    <w:rsid w:val="00C26016"/>
    <w:rsid w:val="00C26207"/>
    <w:rsid w:val="00C26D4C"/>
    <w:rsid w:val="00C27241"/>
    <w:rsid w:val="00C275C2"/>
    <w:rsid w:val="00C2772B"/>
    <w:rsid w:val="00C300AC"/>
    <w:rsid w:val="00C300DC"/>
    <w:rsid w:val="00C30105"/>
    <w:rsid w:val="00C30901"/>
    <w:rsid w:val="00C30996"/>
    <w:rsid w:val="00C30C1B"/>
    <w:rsid w:val="00C319F7"/>
    <w:rsid w:val="00C31AC8"/>
    <w:rsid w:val="00C31B07"/>
    <w:rsid w:val="00C31E6F"/>
    <w:rsid w:val="00C31F8E"/>
    <w:rsid w:val="00C31FD2"/>
    <w:rsid w:val="00C322ED"/>
    <w:rsid w:val="00C3244F"/>
    <w:rsid w:val="00C3276B"/>
    <w:rsid w:val="00C329A3"/>
    <w:rsid w:val="00C32E9D"/>
    <w:rsid w:val="00C32F04"/>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AED"/>
    <w:rsid w:val="00C37B87"/>
    <w:rsid w:val="00C37FF9"/>
    <w:rsid w:val="00C407E7"/>
    <w:rsid w:val="00C40CC8"/>
    <w:rsid w:val="00C40DC9"/>
    <w:rsid w:val="00C40ED3"/>
    <w:rsid w:val="00C4138B"/>
    <w:rsid w:val="00C413C6"/>
    <w:rsid w:val="00C4160B"/>
    <w:rsid w:val="00C41F2E"/>
    <w:rsid w:val="00C41F4C"/>
    <w:rsid w:val="00C421D3"/>
    <w:rsid w:val="00C42461"/>
    <w:rsid w:val="00C42923"/>
    <w:rsid w:val="00C42975"/>
    <w:rsid w:val="00C42B12"/>
    <w:rsid w:val="00C42E56"/>
    <w:rsid w:val="00C4303A"/>
    <w:rsid w:val="00C430B9"/>
    <w:rsid w:val="00C4318C"/>
    <w:rsid w:val="00C43C4B"/>
    <w:rsid w:val="00C44120"/>
    <w:rsid w:val="00C44293"/>
    <w:rsid w:val="00C44611"/>
    <w:rsid w:val="00C44702"/>
    <w:rsid w:val="00C44CD4"/>
    <w:rsid w:val="00C44E97"/>
    <w:rsid w:val="00C45A3B"/>
    <w:rsid w:val="00C45CFF"/>
    <w:rsid w:val="00C4627B"/>
    <w:rsid w:val="00C46895"/>
    <w:rsid w:val="00C46A45"/>
    <w:rsid w:val="00C46AE2"/>
    <w:rsid w:val="00C4747B"/>
    <w:rsid w:val="00C476ED"/>
    <w:rsid w:val="00C47753"/>
    <w:rsid w:val="00C47918"/>
    <w:rsid w:val="00C47E76"/>
    <w:rsid w:val="00C502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451"/>
    <w:rsid w:val="00C535BB"/>
    <w:rsid w:val="00C53856"/>
    <w:rsid w:val="00C538CE"/>
    <w:rsid w:val="00C53C6B"/>
    <w:rsid w:val="00C53D0D"/>
    <w:rsid w:val="00C54260"/>
    <w:rsid w:val="00C54D66"/>
    <w:rsid w:val="00C54EEB"/>
    <w:rsid w:val="00C551B1"/>
    <w:rsid w:val="00C5527B"/>
    <w:rsid w:val="00C55604"/>
    <w:rsid w:val="00C557F4"/>
    <w:rsid w:val="00C5593A"/>
    <w:rsid w:val="00C55DAC"/>
    <w:rsid w:val="00C55E15"/>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683"/>
    <w:rsid w:val="00C607DE"/>
    <w:rsid w:val="00C60906"/>
    <w:rsid w:val="00C609F5"/>
    <w:rsid w:val="00C60AB1"/>
    <w:rsid w:val="00C60B11"/>
    <w:rsid w:val="00C60D11"/>
    <w:rsid w:val="00C60F8C"/>
    <w:rsid w:val="00C610AD"/>
    <w:rsid w:val="00C61249"/>
    <w:rsid w:val="00C613C0"/>
    <w:rsid w:val="00C6167E"/>
    <w:rsid w:val="00C6195A"/>
    <w:rsid w:val="00C61A78"/>
    <w:rsid w:val="00C61B23"/>
    <w:rsid w:val="00C61F83"/>
    <w:rsid w:val="00C621E0"/>
    <w:rsid w:val="00C623C3"/>
    <w:rsid w:val="00C62690"/>
    <w:rsid w:val="00C6287D"/>
    <w:rsid w:val="00C62BF3"/>
    <w:rsid w:val="00C62BF8"/>
    <w:rsid w:val="00C62C10"/>
    <w:rsid w:val="00C62D58"/>
    <w:rsid w:val="00C6414C"/>
    <w:rsid w:val="00C6419C"/>
    <w:rsid w:val="00C6423A"/>
    <w:rsid w:val="00C643DC"/>
    <w:rsid w:val="00C6474D"/>
    <w:rsid w:val="00C64B2E"/>
    <w:rsid w:val="00C651A9"/>
    <w:rsid w:val="00C653EC"/>
    <w:rsid w:val="00C6577F"/>
    <w:rsid w:val="00C65DC0"/>
    <w:rsid w:val="00C65E95"/>
    <w:rsid w:val="00C66301"/>
    <w:rsid w:val="00C6633A"/>
    <w:rsid w:val="00C66836"/>
    <w:rsid w:val="00C66C04"/>
    <w:rsid w:val="00C67C80"/>
    <w:rsid w:val="00C70089"/>
    <w:rsid w:val="00C70117"/>
    <w:rsid w:val="00C703A6"/>
    <w:rsid w:val="00C70429"/>
    <w:rsid w:val="00C70445"/>
    <w:rsid w:val="00C70B24"/>
    <w:rsid w:val="00C71D4D"/>
    <w:rsid w:val="00C71D57"/>
    <w:rsid w:val="00C721BD"/>
    <w:rsid w:val="00C721CF"/>
    <w:rsid w:val="00C7255E"/>
    <w:rsid w:val="00C727C3"/>
    <w:rsid w:val="00C728E1"/>
    <w:rsid w:val="00C7299C"/>
    <w:rsid w:val="00C72AE8"/>
    <w:rsid w:val="00C72D13"/>
    <w:rsid w:val="00C72EF4"/>
    <w:rsid w:val="00C7311C"/>
    <w:rsid w:val="00C731C5"/>
    <w:rsid w:val="00C7361B"/>
    <w:rsid w:val="00C73836"/>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81E"/>
    <w:rsid w:val="00C76A44"/>
    <w:rsid w:val="00C774BA"/>
    <w:rsid w:val="00C77563"/>
    <w:rsid w:val="00C77597"/>
    <w:rsid w:val="00C77608"/>
    <w:rsid w:val="00C7790C"/>
    <w:rsid w:val="00C77CB8"/>
    <w:rsid w:val="00C77D3F"/>
    <w:rsid w:val="00C8022A"/>
    <w:rsid w:val="00C802FF"/>
    <w:rsid w:val="00C803B9"/>
    <w:rsid w:val="00C80A6A"/>
    <w:rsid w:val="00C80BC5"/>
    <w:rsid w:val="00C80C1E"/>
    <w:rsid w:val="00C80E14"/>
    <w:rsid w:val="00C810E1"/>
    <w:rsid w:val="00C812B7"/>
    <w:rsid w:val="00C81591"/>
    <w:rsid w:val="00C81C60"/>
    <w:rsid w:val="00C821D5"/>
    <w:rsid w:val="00C8261A"/>
    <w:rsid w:val="00C82BEE"/>
    <w:rsid w:val="00C82CE9"/>
    <w:rsid w:val="00C830C1"/>
    <w:rsid w:val="00C83A8D"/>
    <w:rsid w:val="00C83D3F"/>
    <w:rsid w:val="00C83EB3"/>
    <w:rsid w:val="00C84685"/>
    <w:rsid w:val="00C847E1"/>
    <w:rsid w:val="00C8485A"/>
    <w:rsid w:val="00C85C59"/>
    <w:rsid w:val="00C85CE4"/>
    <w:rsid w:val="00C85D49"/>
    <w:rsid w:val="00C85D64"/>
    <w:rsid w:val="00C85E93"/>
    <w:rsid w:val="00C86179"/>
    <w:rsid w:val="00C86412"/>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D1D"/>
    <w:rsid w:val="00C90F41"/>
    <w:rsid w:val="00C91030"/>
    <w:rsid w:val="00C911BB"/>
    <w:rsid w:val="00C91253"/>
    <w:rsid w:val="00C914F2"/>
    <w:rsid w:val="00C91564"/>
    <w:rsid w:val="00C916AB"/>
    <w:rsid w:val="00C9189E"/>
    <w:rsid w:val="00C91CED"/>
    <w:rsid w:val="00C91FFA"/>
    <w:rsid w:val="00C92416"/>
    <w:rsid w:val="00C92591"/>
    <w:rsid w:val="00C92639"/>
    <w:rsid w:val="00C92763"/>
    <w:rsid w:val="00C927FA"/>
    <w:rsid w:val="00C929F6"/>
    <w:rsid w:val="00C92FD9"/>
    <w:rsid w:val="00C93239"/>
    <w:rsid w:val="00C93358"/>
    <w:rsid w:val="00C934AF"/>
    <w:rsid w:val="00C9374B"/>
    <w:rsid w:val="00C944AC"/>
    <w:rsid w:val="00C94593"/>
    <w:rsid w:val="00C946EC"/>
    <w:rsid w:val="00C94D8A"/>
    <w:rsid w:val="00C9523A"/>
    <w:rsid w:val="00C9540F"/>
    <w:rsid w:val="00C95FAC"/>
    <w:rsid w:val="00C95FB3"/>
    <w:rsid w:val="00C961ED"/>
    <w:rsid w:val="00C9630C"/>
    <w:rsid w:val="00C96384"/>
    <w:rsid w:val="00C966DB"/>
    <w:rsid w:val="00C96779"/>
    <w:rsid w:val="00C969F3"/>
    <w:rsid w:val="00C96CBA"/>
    <w:rsid w:val="00C96D9E"/>
    <w:rsid w:val="00C9739B"/>
    <w:rsid w:val="00C97991"/>
    <w:rsid w:val="00C97A96"/>
    <w:rsid w:val="00C97C46"/>
    <w:rsid w:val="00C97C4A"/>
    <w:rsid w:val="00CA021C"/>
    <w:rsid w:val="00CA02EC"/>
    <w:rsid w:val="00CA05D5"/>
    <w:rsid w:val="00CA0E82"/>
    <w:rsid w:val="00CA125B"/>
    <w:rsid w:val="00CA1543"/>
    <w:rsid w:val="00CA178D"/>
    <w:rsid w:val="00CA1E81"/>
    <w:rsid w:val="00CA2405"/>
    <w:rsid w:val="00CA265E"/>
    <w:rsid w:val="00CA2712"/>
    <w:rsid w:val="00CA277F"/>
    <w:rsid w:val="00CA27C7"/>
    <w:rsid w:val="00CA293B"/>
    <w:rsid w:val="00CA2CE2"/>
    <w:rsid w:val="00CA2D42"/>
    <w:rsid w:val="00CA3023"/>
    <w:rsid w:val="00CA3029"/>
    <w:rsid w:val="00CA329A"/>
    <w:rsid w:val="00CA334C"/>
    <w:rsid w:val="00CA3665"/>
    <w:rsid w:val="00CA37D4"/>
    <w:rsid w:val="00CA3999"/>
    <w:rsid w:val="00CA3DAA"/>
    <w:rsid w:val="00CA3EE2"/>
    <w:rsid w:val="00CA4CCC"/>
    <w:rsid w:val="00CA5B73"/>
    <w:rsid w:val="00CA5F42"/>
    <w:rsid w:val="00CA63AC"/>
    <w:rsid w:val="00CA6480"/>
    <w:rsid w:val="00CA6686"/>
    <w:rsid w:val="00CA66A8"/>
    <w:rsid w:val="00CA6EE3"/>
    <w:rsid w:val="00CA6F80"/>
    <w:rsid w:val="00CA710B"/>
    <w:rsid w:val="00CA7A55"/>
    <w:rsid w:val="00CA7E68"/>
    <w:rsid w:val="00CA7EB8"/>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CEE"/>
    <w:rsid w:val="00CB2353"/>
    <w:rsid w:val="00CB261A"/>
    <w:rsid w:val="00CB2634"/>
    <w:rsid w:val="00CB2741"/>
    <w:rsid w:val="00CB2FDA"/>
    <w:rsid w:val="00CB31DC"/>
    <w:rsid w:val="00CB3228"/>
    <w:rsid w:val="00CB3292"/>
    <w:rsid w:val="00CB32A7"/>
    <w:rsid w:val="00CB3440"/>
    <w:rsid w:val="00CB360A"/>
    <w:rsid w:val="00CB3D2F"/>
    <w:rsid w:val="00CB3E05"/>
    <w:rsid w:val="00CB41A1"/>
    <w:rsid w:val="00CB4481"/>
    <w:rsid w:val="00CB462D"/>
    <w:rsid w:val="00CB4D67"/>
    <w:rsid w:val="00CB4FAE"/>
    <w:rsid w:val="00CB5205"/>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0F69"/>
    <w:rsid w:val="00CC1056"/>
    <w:rsid w:val="00CC12CD"/>
    <w:rsid w:val="00CC1303"/>
    <w:rsid w:val="00CC1428"/>
    <w:rsid w:val="00CC1539"/>
    <w:rsid w:val="00CC18D2"/>
    <w:rsid w:val="00CC1ECD"/>
    <w:rsid w:val="00CC2301"/>
    <w:rsid w:val="00CC2461"/>
    <w:rsid w:val="00CC2AFE"/>
    <w:rsid w:val="00CC2BC0"/>
    <w:rsid w:val="00CC2CD9"/>
    <w:rsid w:val="00CC2F87"/>
    <w:rsid w:val="00CC3146"/>
    <w:rsid w:val="00CC330D"/>
    <w:rsid w:val="00CC3631"/>
    <w:rsid w:val="00CC3697"/>
    <w:rsid w:val="00CC3D04"/>
    <w:rsid w:val="00CC4376"/>
    <w:rsid w:val="00CC4499"/>
    <w:rsid w:val="00CC4E40"/>
    <w:rsid w:val="00CC53A1"/>
    <w:rsid w:val="00CC56FD"/>
    <w:rsid w:val="00CC62B1"/>
    <w:rsid w:val="00CC6A0E"/>
    <w:rsid w:val="00CC6D7F"/>
    <w:rsid w:val="00CC748B"/>
    <w:rsid w:val="00CC764A"/>
    <w:rsid w:val="00CC7BE4"/>
    <w:rsid w:val="00CC7C6C"/>
    <w:rsid w:val="00CC7FEE"/>
    <w:rsid w:val="00CD011E"/>
    <w:rsid w:val="00CD025A"/>
    <w:rsid w:val="00CD0F64"/>
    <w:rsid w:val="00CD0F85"/>
    <w:rsid w:val="00CD1347"/>
    <w:rsid w:val="00CD15F9"/>
    <w:rsid w:val="00CD2125"/>
    <w:rsid w:val="00CD24C9"/>
    <w:rsid w:val="00CD27C7"/>
    <w:rsid w:val="00CD2CE0"/>
    <w:rsid w:val="00CD2EE7"/>
    <w:rsid w:val="00CD2FE2"/>
    <w:rsid w:val="00CD3192"/>
    <w:rsid w:val="00CD33E1"/>
    <w:rsid w:val="00CD36D2"/>
    <w:rsid w:val="00CD3877"/>
    <w:rsid w:val="00CD39F2"/>
    <w:rsid w:val="00CD491B"/>
    <w:rsid w:val="00CD4A5F"/>
    <w:rsid w:val="00CD5183"/>
    <w:rsid w:val="00CD52F0"/>
    <w:rsid w:val="00CD58B0"/>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5E9"/>
    <w:rsid w:val="00CE197F"/>
    <w:rsid w:val="00CE233D"/>
    <w:rsid w:val="00CE2C93"/>
    <w:rsid w:val="00CE2DAB"/>
    <w:rsid w:val="00CE2FC0"/>
    <w:rsid w:val="00CE34B5"/>
    <w:rsid w:val="00CE35E9"/>
    <w:rsid w:val="00CE3902"/>
    <w:rsid w:val="00CE4111"/>
    <w:rsid w:val="00CE428E"/>
    <w:rsid w:val="00CE42B9"/>
    <w:rsid w:val="00CE4701"/>
    <w:rsid w:val="00CE4815"/>
    <w:rsid w:val="00CE4AFD"/>
    <w:rsid w:val="00CE4B77"/>
    <w:rsid w:val="00CE4CB6"/>
    <w:rsid w:val="00CE4D3F"/>
    <w:rsid w:val="00CE531F"/>
    <w:rsid w:val="00CE5AAA"/>
    <w:rsid w:val="00CE5F1E"/>
    <w:rsid w:val="00CE6078"/>
    <w:rsid w:val="00CE60FF"/>
    <w:rsid w:val="00CE6411"/>
    <w:rsid w:val="00CE649E"/>
    <w:rsid w:val="00CE6E9A"/>
    <w:rsid w:val="00CE725B"/>
    <w:rsid w:val="00CE7260"/>
    <w:rsid w:val="00CE7766"/>
    <w:rsid w:val="00CE78B5"/>
    <w:rsid w:val="00CF0596"/>
    <w:rsid w:val="00CF070D"/>
    <w:rsid w:val="00CF0A48"/>
    <w:rsid w:val="00CF0AFE"/>
    <w:rsid w:val="00CF0C84"/>
    <w:rsid w:val="00CF10EA"/>
    <w:rsid w:val="00CF12BF"/>
    <w:rsid w:val="00CF2632"/>
    <w:rsid w:val="00CF33DE"/>
    <w:rsid w:val="00CF33EC"/>
    <w:rsid w:val="00CF342B"/>
    <w:rsid w:val="00CF38A0"/>
    <w:rsid w:val="00CF3986"/>
    <w:rsid w:val="00CF3F9B"/>
    <w:rsid w:val="00CF3FC0"/>
    <w:rsid w:val="00CF40FC"/>
    <w:rsid w:val="00CF4EE1"/>
    <w:rsid w:val="00CF5B53"/>
    <w:rsid w:val="00CF64F7"/>
    <w:rsid w:val="00CF73D8"/>
    <w:rsid w:val="00CF7FB3"/>
    <w:rsid w:val="00D0020B"/>
    <w:rsid w:val="00D00915"/>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A8C"/>
    <w:rsid w:val="00D04238"/>
    <w:rsid w:val="00D047F1"/>
    <w:rsid w:val="00D04A7D"/>
    <w:rsid w:val="00D04CF0"/>
    <w:rsid w:val="00D0504C"/>
    <w:rsid w:val="00D053A1"/>
    <w:rsid w:val="00D054CB"/>
    <w:rsid w:val="00D054FD"/>
    <w:rsid w:val="00D05867"/>
    <w:rsid w:val="00D058D0"/>
    <w:rsid w:val="00D05911"/>
    <w:rsid w:val="00D05F73"/>
    <w:rsid w:val="00D05FA5"/>
    <w:rsid w:val="00D063B8"/>
    <w:rsid w:val="00D064F8"/>
    <w:rsid w:val="00D0687E"/>
    <w:rsid w:val="00D06899"/>
    <w:rsid w:val="00D069AE"/>
    <w:rsid w:val="00D06CD8"/>
    <w:rsid w:val="00D078BD"/>
    <w:rsid w:val="00D07B23"/>
    <w:rsid w:val="00D07BF4"/>
    <w:rsid w:val="00D07D5C"/>
    <w:rsid w:val="00D07E0E"/>
    <w:rsid w:val="00D1063E"/>
    <w:rsid w:val="00D108CD"/>
    <w:rsid w:val="00D10ADB"/>
    <w:rsid w:val="00D10D6A"/>
    <w:rsid w:val="00D10D8C"/>
    <w:rsid w:val="00D10EB4"/>
    <w:rsid w:val="00D1140D"/>
    <w:rsid w:val="00D1160C"/>
    <w:rsid w:val="00D117D2"/>
    <w:rsid w:val="00D1194E"/>
    <w:rsid w:val="00D11D7F"/>
    <w:rsid w:val="00D12477"/>
    <w:rsid w:val="00D125FB"/>
    <w:rsid w:val="00D12936"/>
    <w:rsid w:val="00D12E54"/>
    <w:rsid w:val="00D13003"/>
    <w:rsid w:val="00D1307E"/>
    <w:rsid w:val="00D13095"/>
    <w:rsid w:val="00D1371C"/>
    <w:rsid w:val="00D13DD9"/>
    <w:rsid w:val="00D13EE3"/>
    <w:rsid w:val="00D14413"/>
    <w:rsid w:val="00D15346"/>
    <w:rsid w:val="00D159AE"/>
    <w:rsid w:val="00D15C31"/>
    <w:rsid w:val="00D15C9A"/>
    <w:rsid w:val="00D161FB"/>
    <w:rsid w:val="00D1664A"/>
    <w:rsid w:val="00D168CA"/>
    <w:rsid w:val="00D16DF5"/>
    <w:rsid w:val="00D16F51"/>
    <w:rsid w:val="00D17179"/>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611"/>
    <w:rsid w:val="00D24ED1"/>
    <w:rsid w:val="00D255DF"/>
    <w:rsid w:val="00D25BB8"/>
    <w:rsid w:val="00D25CEE"/>
    <w:rsid w:val="00D25DE4"/>
    <w:rsid w:val="00D26085"/>
    <w:rsid w:val="00D264D3"/>
    <w:rsid w:val="00D26739"/>
    <w:rsid w:val="00D267F0"/>
    <w:rsid w:val="00D2693F"/>
    <w:rsid w:val="00D269E3"/>
    <w:rsid w:val="00D269F4"/>
    <w:rsid w:val="00D26E58"/>
    <w:rsid w:val="00D26FFE"/>
    <w:rsid w:val="00D272A4"/>
    <w:rsid w:val="00D278FA"/>
    <w:rsid w:val="00D27A47"/>
    <w:rsid w:val="00D27B67"/>
    <w:rsid w:val="00D27C5F"/>
    <w:rsid w:val="00D27C9B"/>
    <w:rsid w:val="00D3006D"/>
    <w:rsid w:val="00D30372"/>
    <w:rsid w:val="00D30486"/>
    <w:rsid w:val="00D30A5F"/>
    <w:rsid w:val="00D30BE1"/>
    <w:rsid w:val="00D31062"/>
    <w:rsid w:val="00D31227"/>
    <w:rsid w:val="00D31C61"/>
    <w:rsid w:val="00D31D37"/>
    <w:rsid w:val="00D31DF6"/>
    <w:rsid w:val="00D32243"/>
    <w:rsid w:val="00D328F3"/>
    <w:rsid w:val="00D32F0A"/>
    <w:rsid w:val="00D32F7B"/>
    <w:rsid w:val="00D32F7C"/>
    <w:rsid w:val="00D3309E"/>
    <w:rsid w:val="00D33142"/>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F17"/>
    <w:rsid w:val="00D40090"/>
    <w:rsid w:val="00D40140"/>
    <w:rsid w:val="00D4028C"/>
    <w:rsid w:val="00D4034A"/>
    <w:rsid w:val="00D40414"/>
    <w:rsid w:val="00D40742"/>
    <w:rsid w:val="00D407EC"/>
    <w:rsid w:val="00D40880"/>
    <w:rsid w:val="00D413A2"/>
    <w:rsid w:val="00D4196D"/>
    <w:rsid w:val="00D420D2"/>
    <w:rsid w:val="00D4244E"/>
    <w:rsid w:val="00D42483"/>
    <w:rsid w:val="00D42B22"/>
    <w:rsid w:val="00D42CDC"/>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0"/>
    <w:rsid w:val="00D46057"/>
    <w:rsid w:val="00D46387"/>
    <w:rsid w:val="00D463D8"/>
    <w:rsid w:val="00D46485"/>
    <w:rsid w:val="00D46AE7"/>
    <w:rsid w:val="00D46BC9"/>
    <w:rsid w:val="00D46E77"/>
    <w:rsid w:val="00D472AB"/>
    <w:rsid w:val="00D47683"/>
    <w:rsid w:val="00D47CEC"/>
    <w:rsid w:val="00D47D70"/>
    <w:rsid w:val="00D50624"/>
    <w:rsid w:val="00D50697"/>
    <w:rsid w:val="00D50863"/>
    <w:rsid w:val="00D50A5B"/>
    <w:rsid w:val="00D50BC1"/>
    <w:rsid w:val="00D50D23"/>
    <w:rsid w:val="00D515A2"/>
    <w:rsid w:val="00D515E7"/>
    <w:rsid w:val="00D51764"/>
    <w:rsid w:val="00D519ED"/>
    <w:rsid w:val="00D51BA7"/>
    <w:rsid w:val="00D51D61"/>
    <w:rsid w:val="00D5252F"/>
    <w:rsid w:val="00D5258C"/>
    <w:rsid w:val="00D52918"/>
    <w:rsid w:val="00D535EC"/>
    <w:rsid w:val="00D5361A"/>
    <w:rsid w:val="00D53C0C"/>
    <w:rsid w:val="00D53D33"/>
    <w:rsid w:val="00D54023"/>
    <w:rsid w:val="00D540EF"/>
    <w:rsid w:val="00D54209"/>
    <w:rsid w:val="00D54527"/>
    <w:rsid w:val="00D5464E"/>
    <w:rsid w:val="00D547EF"/>
    <w:rsid w:val="00D54C6D"/>
    <w:rsid w:val="00D54FC4"/>
    <w:rsid w:val="00D554BD"/>
    <w:rsid w:val="00D555ED"/>
    <w:rsid w:val="00D55C4C"/>
    <w:rsid w:val="00D55D4F"/>
    <w:rsid w:val="00D569E9"/>
    <w:rsid w:val="00D56AC0"/>
    <w:rsid w:val="00D56DE6"/>
    <w:rsid w:val="00D56E8E"/>
    <w:rsid w:val="00D56F63"/>
    <w:rsid w:val="00D5710D"/>
    <w:rsid w:val="00D571D1"/>
    <w:rsid w:val="00D57551"/>
    <w:rsid w:val="00D5757F"/>
    <w:rsid w:val="00D57FAA"/>
    <w:rsid w:val="00D60296"/>
    <w:rsid w:val="00D604D8"/>
    <w:rsid w:val="00D6074A"/>
    <w:rsid w:val="00D609A2"/>
    <w:rsid w:val="00D60A1F"/>
    <w:rsid w:val="00D60B55"/>
    <w:rsid w:val="00D60D5C"/>
    <w:rsid w:val="00D60F6B"/>
    <w:rsid w:val="00D60F7D"/>
    <w:rsid w:val="00D612A9"/>
    <w:rsid w:val="00D612D9"/>
    <w:rsid w:val="00D61551"/>
    <w:rsid w:val="00D61651"/>
    <w:rsid w:val="00D61917"/>
    <w:rsid w:val="00D61E67"/>
    <w:rsid w:val="00D621C3"/>
    <w:rsid w:val="00D6249C"/>
    <w:rsid w:val="00D6258D"/>
    <w:rsid w:val="00D6263B"/>
    <w:rsid w:val="00D62C9E"/>
    <w:rsid w:val="00D62CB3"/>
    <w:rsid w:val="00D62E9E"/>
    <w:rsid w:val="00D6340F"/>
    <w:rsid w:val="00D6342F"/>
    <w:rsid w:val="00D6352C"/>
    <w:rsid w:val="00D63819"/>
    <w:rsid w:val="00D63F3D"/>
    <w:rsid w:val="00D63F53"/>
    <w:rsid w:val="00D6429C"/>
    <w:rsid w:val="00D642C3"/>
    <w:rsid w:val="00D64645"/>
    <w:rsid w:val="00D64AB9"/>
    <w:rsid w:val="00D64AD3"/>
    <w:rsid w:val="00D64B03"/>
    <w:rsid w:val="00D64DF7"/>
    <w:rsid w:val="00D652BA"/>
    <w:rsid w:val="00D65B60"/>
    <w:rsid w:val="00D660A5"/>
    <w:rsid w:val="00D6656D"/>
    <w:rsid w:val="00D6663E"/>
    <w:rsid w:val="00D66D93"/>
    <w:rsid w:val="00D66E61"/>
    <w:rsid w:val="00D66EDD"/>
    <w:rsid w:val="00D67597"/>
    <w:rsid w:val="00D675ED"/>
    <w:rsid w:val="00D67D70"/>
    <w:rsid w:val="00D67DC6"/>
    <w:rsid w:val="00D67DF8"/>
    <w:rsid w:val="00D701B9"/>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A8"/>
    <w:rsid w:val="00D72A05"/>
    <w:rsid w:val="00D72C5B"/>
    <w:rsid w:val="00D72D31"/>
    <w:rsid w:val="00D72E71"/>
    <w:rsid w:val="00D73442"/>
    <w:rsid w:val="00D734C9"/>
    <w:rsid w:val="00D734D5"/>
    <w:rsid w:val="00D738C7"/>
    <w:rsid w:val="00D739D7"/>
    <w:rsid w:val="00D73CFB"/>
    <w:rsid w:val="00D73FEF"/>
    <w:rsid w:val="00D74B0C"/>
    <w:rsid w:val="00D74BF9"/>
    <w:rsid w:val="00D74E63"/>
    <w:rsid w:val="00D757CC"/>
    <w:rsid w:val="00D75D18"/>
    <w:rsid w:val="00D75E9F"/>
    <w:rsid w:val="00D75F67"/>
    <w:rsid w:val="00D75F7C"/>
    <w:rsid w:val="00D765B0"/>
    <w:rsid w:val="00D76798"/>
    <w:rsid w:val="00D76CFE"/>
    <w:rsid w:val="00D7746C"/>
    <w:rsid w:val="00D80438"/>
    <w:rsid w:val="00D804D7"/>
    <w:rsid w:val="00D8066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322F"/>
    <w:rsid w:val="00D8357C"/>
    <w:rsid w:val="00D83733"/>
    <w:rsid w:val="00D83A48"/>
    <w:rsid w:val="00D83B5C"/>
    <w:rsid w:val="00D83ECA"/>
    <w:rsid w:val="00D83F6E"/>
    <w:rsid w:val="00D83FF5"/>
    <w:rsid w:val="00D841A3"/>
    <w:rsid w:val="00D841F7"/>
    <w:rsid w:val="00D8430B"/>
    <w:rsid w:val="00D84967"/>
    <w:rsid w:val="00D84B77"/>
    <w:rsid w:val="00D84FF5"/>
    <w:rsid w:val="00D85054"/>
    <w:rsid w:val="00D850B8"/>
    <w:rsid w:val="00D8549A"/>
    <w:rsid w:val="00D85944"/>
    <w:rsid w:val="00D85BE4"/>
    <w:rsid w:val="00D85E5A"/>
    <w:rsid w:val="00D86547"/>
    <w:rsid w:val="00D86558"/>
    <w:rsid w:val="00D86569"/>
    <w:rsid w:val="00D86B75"/>
    <w:rsid w:val="00D86E41"/>
    <w:rsid w:val="00D8770C"/>
    <w:rsid w:val="00D87852"/>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7A"/>
    <w:rsid w:val="00D92CD0"/>
    <w:rsid w:val="00D92D44"/>
    <w:rsid w:val="00D931B9"/>
    <w:rsid w:val="00D932AA"/>
    <w:rsid w:val="00D9365F"/>
    <w:rsid w:val="00D939CD"/>
    <w:rsid w:val="00D93A1B"/>
    <w:rsid w:val="00D93AD3"/>
    <w:rsid w:val="00D93B15"/>
    <w:rsid w:val="00D93F73"/>
    <w:rsid w:val="00D940AB"/>
    <w:rsid w:val="00D946E6"/>
    <w:rsid w:val="00D94A78"/>
    <w:rsid w:val="00D94E8C"/>
    <w:rsid w:val="00D95101"/>
    <w:rsid w:val="00D95224"/>
    <w:rsid w:val="00D95379"/>
    <w:rsid w:val="00D95857"/>
    <w:rsid w:val="00D95D2E"/>
    <w:rsid w:val="00D95D37"/>
    <w:rsid w:val="00D9653B"/>
    <w:rsid w:val="00D968C9"/>
    <w:rsid w:val="00D968CF"/>
    <w:rsid w:val="00D96A30"/>
    <w:rsid w:val="00D96B7B"/>
    <w:rsid w:val="00D971BD"/>
    <w:rsid w:val="00D973E4"/>
    <w:rsid w:val="00D97490"/>
    <w:rsid w:val="00D979C1"/>
    <w:rsid w:val="00D979F3"/>
    <w:rsid w:val="00D97D12"/>
    <w:rsid w:val="00DA00B2"/>
    <w:rsid w:val="00DA02EE"/>
    <w:rsid w:val="00DA084D"/>
    <w:rsid w:val="00DA0CA7"/>
    <w:rsid w:val="00DA0F2B"/>
    <w:rsid w:val="00DA13E6"/>
    <w:rsid w:val="00DA157E"/>
    <w:rsid w:val="00DA15FC"/>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B12"/>
    <w:rsid w:val="00DA6B6B"/>
    <w:rsid w:val="00DA6DDA"/>
    <w:rsid w:val="00DA7736"/>
    <w:rsid w:val="00DA777A"/>
    <w:rsid w:val="00DA798B"/>
    <w:rsid w:val="00DB01E7"/>
    <w:rsid w:val="00DB03E1"/>
    <w:rsid w:val="00DB046A"/>
    <w:rsid w:val="00DB06D5"/>
    <w:rsid w:val="00DB0769"/>
    <w:rsid w:val="00DB0FB8"/>
    <w:rsid w:val="00DB19CD"/>
    <w:rsid w:val="00DB1D02"/>
    <w:rsid w:val="00DB1D26"/>
    <w:rsid w:val="00DB1FA1"/>
    <w:rsid w:val="00DB207D"/>
    <w:rsid w:val="00DB21AA"/>
    <w:rsid w:val="00DB21BC"/>
    <w:rsid w:val="00DB28E2"/>
    <w:rsid w:val="00DB2AB4"/>
    <w:rsid w:val="00DB2C90"/>
    <w:rsid w:val="00DB2FF4"/>
    <w:rsid w:val="00DB34C0"/>
    <w:rsid w:val="00DB395D"/>
    <w:rsid w:val="00DB399A"/>
    <w:rsid w:val="00DB3C28"/>
    <w:rsid w:val="00DB3F94"/>
    <w:rsid w:val="00DB4084"/>
    <w:rsid w:val="00DB4251"/>
    <w:rsid w:val="00DB47FF"/>
    <w:rsid w:val="00DB485E"/>
    <w:rsid w:val="00DB499E"/>
    <w:rsid w:val="00DB4AA9"/>
    <w:rsid w:val="00DB4D35"/>
    <w:rsid w:val="00DB4F02"/>
    <w:rsid w:val="00DB5211"/>
    <w:rsid w:val="00DB55D1"/>
    <w:rsid w:val="00DB5994"/>
    <w:rsid w:val="00DB59C3"/>
    <w:rsid w:val="00DB5B7A"/>
    <w:rsid w:val="00DB5D99"/>
    <w:rsid w:val="00DB6547"/>
    <w:rsid w:val="00DB65B4"/>
    <w:rsid w:val="00DB664A"/>
    <w:rsid w:val="00DB6762"/>
    <w:rsid w:val="00DB75FF"/>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34C9"/>
    <w:rsid w:val="00DC3878"/>
    <w:rsid w:val="00DC4132"/>
    <w:rsid w:val="00DC4247"/>
    <w:rsid w:val="00DC45DC"/>
    <w:rsid w:val="00DC486A"/>
    <w:rsid w:val="00DC4B6F"/>
    <w:rsid w:val="00DC4D15"/>
    <w:rsid w:val="00DC4EB2"/>
    <w:rsid w:val="00DC586A"/>
    <w:rsid w:val="00DC588E"/>
    <w:rsid w:val="00DC5953"/>
    <w:rsid w:val="00DC69B4"/>
    <w:rsid w:val="00DC7710"/>
    <w:rsid w:val="00DC7AAC"/>
    <w:rsid w:val="00DC7D62"/>
    <w:rsid w:val="00DD0387"/>
    <w:rsid w:val="00DD07BB"/>
    <w:rsid w:val="00DD0AAB"/>
    <w:rsid w:val="00DD1032"/>
    <w:rsid w:val="00DD1191"/>
    <w:rsid w:val="00DD121E"/>
    <w:rsid w:val="00DD1267"/>
    <w:rsid w:val="00DD1383"/>
    <w:rsid w:val="00DD13BD"/>
    <w:rsid w:val="00DD1403"/>
    <w:rsid w:val="00DD20F9"/>
    <w:rsid w:val="00DD2AFA"/>
    <w:rsid w:val="00DD2DEE"/>
    <w:rsid w:val="00DD2FE0"/>
    <w:rsid w:val="00DD314D"/>
    <w:rsid w:val="00DD341B"/>
    <w:rsid w:val="00DD3614"/>
    <w:rsid w:val="00DD36A1"/>
    <w:rsid w:val="00DD3BA9"/>
    <w:rsid w:val="00DD3C06"/>
    <w:rsid w:val="00DD3D2A"/>
    <w:rsid w:val="00DD4239"/>
    <w:rsid w:val="00DD4559"/>
    <w:rsid w:val="00DD49DD"/>
    <w:rsid w:val="00DD49EE"/>
    <w:rsid w:val="00DD4BA3"/>
    <w:rsid w:val="00DD4FF8"/>
    <w:rsid w:val="00DD55D3"/>
    <w:rsid w:val="00DD573D"/>
    <w:rsid w:val="00DD589C"/>
    <w:rsid w:val="00DD58E7"/>
    <w:rsid w:val="00DD5EF7"/>
    <w:rsid w:val="00DD6B93"/>
    <w:rsid w:val="00DD6C15"/>
    <w:rsid w:val="00DD7C38"/>
    <w:rsid w:val="00DE0140"/>
    <w:rsid w:val="00DE01AB"/>
    <w:rsid w:val="00DE029E"/>
    <w:rsid w:val="00DE05A0"/>
    <w:rsid w:val="00DE0763"/>
    <w:rsid w:val="00DE079D"/>
    <w:rsid w:val="00DE0BA1"/>
    <w:rsid w:val="00DE0FF0"/>
    <w:rsid w:val="00DE1361"/>
    <w:rsid w:val="00DE1972"/>
    <w:rsid w:val="00DE1DC1"/>
    <w:rsid w:val="00DE203C"/>
    <w:rsid w:val="00DE21AA"/>
    <w:rsid w:val="00DE2577"/>
    <w:rsid w:val="00DE27F3"/>
    <w:rsid w:val="00DE2F2E"/>
    <w:rsid w:val="00DE39A4"/>
    <w:rsid w:val="00DE3A91"/>
    <w:rsid w:val="00DE3B8F"/>
    <w:rsid w:val="00DE3BAF"/>
    <w:rsid w:val="00DE3C45"/>
    <w:rsid w:val="00DE3DC1"/>
    <w:rsid w:val="00DE4109"/>
    <w:rsid w:val="00DE4F5C"/>
    <w:rsid w:val="00DE5535"/>
    <w:rsid w:val="00DE5738"/>
    <w:rsid w:val="00DE5ACC"/>
    <w:rsid w:val="00DE5C51"/>
    <w:rsid w:val="00DE5CA3"/>
    <w:rsid w:val="00DE5DBA"/>
    <w:rsid w:val="00DE5F66"/>
    <w:rsid w:val="00DE602E"/>
    <w:rsid w:val="00DE6191"/>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F43"/>
    <w:rsid w:val="00DF3F98"/>
    <w:rsid w:val="00DF41FA"/>
    <w:rsid w:val="00DF47D7"/>
    <w:rsid w:val="00DF487F"/>
    <w:rsid w:val="00DF4FEF"/>
    <w:rsid w:val="00DF518A"/>
    <w:rsid w:val="00DF5206"/>
    <w:rsid w:val="00DF58E6"/>
    <w:rsid w:val="00DF5975"/>
    <w:rsid w:val="00DF5A99"/>
    <w:rsid w:val="00DF652C"/>
    <w:rsid w:val="00DF66C0"/>
    <w:rsid w:val="00DF6ACD"/>
    <w:rsid w:val="00DF6BE5"/>
    <w:rsid w:val="00DF6D9D"/>
    <w:rsid w:val="00DF6E3A"/>
    <w:rsid w:val="00DF7342"/>
    <w:rsid w:val="00DF734D"/>
    <w:rsid w:val="00DF7456"/>
    <w:rsid w:val="00DF76A8"/>
    <w:rsid w:val="00DF7E40"/>
    <w:rsid w:val="00DF7EB2"/>
    <w:rsid w:val="00DF7F29"/>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281"/>
    <w:rsid w:val="00E033B6"/>
    <w:rsid w:val="00E0356A"/>
    <w:rsid w:val="00E03B70"/>
    <w:rsid w:val="00E04531"/>
    <w:rsid w:val="00E047FE"/>
    <w:rsid w:val="00E0495A"/>
    <w:rsid w:val="00E04984"/>
    <w:rsid w:val="00E04C06"/>
    <w:rsid w:val="00E04C82"/>
    <w:rsid w:val="00E0555A"/>
    <w:rsid w:val="00E05664"/>
    <w:rsid w:val="00E0571B"/>
    <w:rsid w:val="00E064ED"/>
    <w:rsid w:val="00E06713"/>
    <w:rsid w:val="00E06996"/>
    <w:rsid w:val="00E06E75"/>
    <w:rsid w:val="00E06E77"/>
    <w:rsid w:val="00E06F13"/>
    <w:rsid w:val="00E06F39"/>
    <w:rsid w:val="00E072AC"/>
    <w:rsid w:val="00E079AC"/>
    <w:rsid w:val="00E07AED"/>
    <w:rsid w:val="00E07B4A"/>
    <w:rsid w:val="00E10066"/>
    <w:rsid w:val="00E1036F"/>
    <w:rsid w:val="00E10538"/>
    <w:rsid w:val="00E10691"/>
    <w:rsid w:val="00E10726"/>
    <w:rsid w:val="00E108F6"/>
    <w:rsid w:val="00E10FFF"/>
    <w:rsid w:val="00E110A2"/>
    <w:rsid w:val="00E125BC"/>
    <w:rsid w:val="00E12898"/>
    <w:rsid w:val="00E12B56"/>
    <w:rsid w:val="00E12D96"/>
    <w:rsid w:val="00E1336D"/>
    <w:rsid w:val="00E13749"/>
    <w:rsid w:val="00E1394A"/>
    <w:rsid w:val="00E13A75"/>
    <w:rsid w:val="00E13D0C"/>
    <w:rsid w:val="00E14562"/>
    <w:rsid w:val="00E14625"/>
    <w:rsid w:val="00E14737"/>
    <w:rsid w:val="00E14A75"/>
    <w:rsid w:val="00E14A8E"/>
    <w:rsid w:val="00E14C82"/>
    <w:rsid w:val="00E14D75"/>
    <w:rsid w:val="00E14F72"/>
    <w:rsid w:val="00E14FE2"/>
    <w:rsid w:val="00E1505B"/>
    <w:rsid w:val="00E154E1"/>
    <w:rsid w:val="00E158D9"/>
    <w:rsid w:val="00E15C91"/>
    <w:rsid w:val="00E15D84"/>
    <w:rsid w:val="00E168D7"/>
    <w:rsid w:val="00E16D69"/>
    <w:rsid w:val="00E16E72"/>
    <w:rsid w:val="00E16FB9"/>
    <w:rsid w:val="00E170C4"/>
    <w:rsid w:val="00E171FB"/>
    <w:rsid w:val="00E1742E"/>
    <w:rsid w:val="00E174E6"/>
    <w:rsid w:val="00E178C5"/>
    <w:rsid w:val="00E17A28"/>
    <w:rsid w:val="00E17CD5"/>
    <w:rsid w:val="00E203C3"/>
    <w:rsid w:val="00E20529"/>
    <w:rsid w:val="00E205E5"/>
    <w:rsid w:val="00E20E4A"/>
    <w:rsid w:val="00E20F83"/>
    <w:rsid w:val="00E20F97"/>
    <w:rsid w:val="00E21002"/>
    <w:rsid w:val="00E210EF"/>
    <w:rsid w:val="00E2141D"/>
    <w:rsid w:val="00E21C55"/>
    <w:rsid w:val="00E22151"/>
    <w:rsid w:val="00E2238C"/>
    <w:rsid w:val="00E2248D"/>
    <w:rsid w:val="00E224CF"/>
    <w:rsid w:val="00E22621"/>
    <w:rsid w:val="00E22FB0"/>
    <w:rsid w:val="00E23541"/>
    <w:rsid w:val="00E2383D"/>
    <w:rsid w:val="00E239C5"/>
    <w:rsid w:val="00E239E9"/>
    <w:rsid w:val="00E23A20"/>
    <w:rsid w:val="00E23A2B"/>
    <w:rsid w:val="00E2441C"/>
    <w:rsid w:val="00E24946"/>
    <w:rsid w:val="00E24D09"/>
    <w:rsid w:val="00E24FC7"/>
    <w:rsid w:val="00E2506C"/>
    <w:rsid w:val="00E25247"/>
    <w:rsid w:val="00E257A0"/>
    <w:rsid w:val="00E25D88"/>
    <w:rsid w:val="00E25E36"/>
    <w:rsid w:val="00E25F9C"/>
    <w:rsid w:val="00E26612"/>
    <w:rsid w:val="00E26964"/>
    <w:rsid w:val="00E2699A"/>
    <w:rsid w:val="00E26BAA"/>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CD"/>
    <w:rsid w:val="00E33490"/>
    <w:rsid w:val="00E336A3"/>
    <w:rsid w:val="00E338D8"/>
    <w:rsid w:val="00E33999"/>
    <w:rsid w:val="00E33A0F"/>
    <w:rsid w:val="00E344A4"/>
    <w:rsid w:val="00E34963"/>
    <w:rsid w:val="00E34C24"/>
    <w:rsid w:val="00E34D2C"/>
    <w:rsid w:val="00E34F37"/>
    <w:rsid w:val="00E34F7D"/>
    <w:rsid w:val="00E35356"/>
    <w:rsid w:val="00E356A9"/>
    <w:rsid w:val="00E35CE5"/>
    <w:rsid w:val="00E36546"/>
    <w:rsid w:val="00E365F0"/>
    <w:rsid w:val="00E36A4E"/>
    <w:rsid w:val="00E36A71"/>
    <w:rsid w:val="00E36D75"/>
    <w:rsid w:val="00E36EB5"/>
    <w:rsid w:val="00E3722D"/>
    <w:rsid w:val="00E37750"/>
    <w:rsid w:val="00E37871"/>
    <w:rsid w:val="00E37B51"/>
    <w:rsid w:val="00E37D15"/>
    <w:rsid w:val="00E4008C"/>
    <w:rsid w:val="00E400F9"/>
    <w:rsid w:val="00E40308"/>
    <w:rsid w:val="00E40B64"/>
    <w:rsid w:val="00E40C99"/>
    <w:rsid w:val="00E4116C"/>
    <w:rsid w:val="00E416BB"/>
    <w:rsid w:val="00E417FA"/>
    <w:rsid w:val="00E41A84"/>
    <w:rsid w:val="00E41BC7"/>
    <w:rsid w:val="00E41C68"/>
    <w:rsid w:val="00E424E2"/>
    <w:rsid w:val="00E42758"/>
    <w:rsid w:val="00E428EF"/>
    <w:rsid w:val="00E42DB0"/>
    <w:rsid w:val="00E42EE5"/>
    <w:rsid w:val="00E42F3B"/>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725C"/>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25B0"/>
    <w:rsid w:val="00E5279B"/>
    <w:rsid w:val="00E529D3"/>
    <w:rsid w:val="00E52D38"/>
    <w:rsid w:val="00E52DCA"/>
    <w:rsid w:val="00E52E30"/>
    <w:rsid w:val="00E5335E"/>
    <w:rsid w:val="00E537EA"/>
    <w:rsid w:val="00E539E1"/>
    <w:rsid w:val="00E5404E"/>
    <w:rsid w:val="00E540AB"/>
    <w:rsid w:val="00E5447A"/>
    <w:rsid w:val="00E544BA"/>
    <w:rsid w:val="00E547B6"/>
    <w:rsid w:val="00E54BDD"/>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EF6"/>
    <w:rsid w:val="00E60268"/>
    <w:rsid w:val="00E60295"/>
    <w:rsid w:val="00E60A03"/>
    <w:rsid w:val="00E60A40"/>
    <w:rsid w:val="00E60C49"/>
    <w:rsid w:val="00E60CD2"/>
    <w:rsid w:val="00E60E06"/>
    <w:rsid w:val="00E61179"/>
    <w:rsid w:val="00E611D9"/>
    <w:rsid w:val="00E61208"/>
    <w:rsid w:val="00E61349"/>
    <w:rsid w:val="00E61C12"/>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52C"/>
    <w:rsid w:val="00E6557F"/>
    <w:rsid w:val="00E65D94"/>
    <w:rsid w:val="00E65F44"/>
    <w:rsid w:val="00E660C7"/>
    <w:rsid w:val="00E66137"/>
    <w:rsid w:val="00E66276"/>
    <w:rsid w:val="00E66301"/>
    <w:rsid w:val="00E66433"/>
    <w:rsid w:val="00E66690"/>
    <w:rsid w:val="00E666BB"/>
    <w:rsid w:val="00E66733"/>
    <w:rsid w:val="00E66A17"/>
    <w:rsid w:val="00E66D3A"/>
    <w:rsid w:val="00E66F82"/>
    <w:rsid w:val="00E67DBD"/>
    <w:rsid w:val="00E70D61"/>
    <w:rsid w:val="00E71182"/>
    <w:rsid w:val="00E712B2"/>
    <w:rsid w:val="00E714AA"/>
    <w:rsid w:val="00E7188F"/>
    <w:rsid w:val="00E71AE9"/>
    <w:rsid w:val="00E71B70"/>
    <w:rsid w:val="00E72377"/>
    <w:rsid w:val="00E72F06"/>
    <w:rsid w:val="00E72FC4"/>
    <w:rsid w:val="00E730D7"/>
    <w:rsid w:val="00E732A5"/>
    <w:rsid w:val="00E735E5"/>
    <w:rsid w:val="00E7365E"/>
    <w:rsid w:val="00E739C8"/>
    <w:rsid w:val="00E73D4F"/>
    <w:rsid w:val="00E740FB"/>
    <w:rsid w:val="00E744E7"/>
    <w:rsid w:val="00E755FB"/>
    <w:rsid w:val="00E75AAE"/>
    <w:rsid w:val="00E75B63"/>
    <w:rsid w:val="00E765CC"/>
    <w:rsid w:val="00E76948"/>
    <w:rsid w:val="00E771F2"/>
    <w:rsid w:val="00E772F8"/>
    <w:rsid w:val="00E77CB3"/>
    <w:rsid w:val="00E80009"/>
    <w:rsid w:val="00E805E6"/>
    <w:rsid w:val="00E807B6"/>
    <w:rsid w:val="00E80E7C"/>
    <w:rsid w:val="00E81009"/>
    <w:rsid w:val="00E81082"/>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644"/>
    <w:rsid w:val="00E83674"/>
    <w:rsid w:val="00E83772"/>
    <w:rsid w:val="00E8398C"/>
    <w:rsid w:val="00E842A2"/>
    <w:rsid w:val="00E852ED"/>
    <w:rsid w:val="00E85328"/>
    <w:rsid w:val="00E853AE"/>
    <w:rsid w:val="00E85614"/>
    <w:rsid w:val="00E86030"/>
    <w:rsid w:val="00E8649F"/>
    <w:rsid w:val="00E86617"/>
    <w:rsid w:val="00E8678C"/>
    <w:rsid w:val="00E86FBE"/>
    <w:rsid w:val="00E870A3"/>
    <w:rsid w:val="00E873B9"/>
    <w:rsid w:val="00E87442"/>
    <w:rsid w:val="00E878AA"/>
    <w:rsid w:val="00E87992"/>
    <w:rsid w:val="00E87E09"/>
    <w:rsid w:val="00E87FF3"/>
    <w:rsid w:val="00E90387"/>
    <w:rsid w:val="00E909D8"/>
    <w:rsid w:val="00E90C03"/>
    <w:rsid w:val="00E91129"/>
    <w:rsid w:val="00E91182"/>
    <w:rsid w:val="00E912ED"/>
    <w:rsid w:val="00E91598"/>
    <w:rsid w:val="00E91AD6"/>
    <w:rsid w:val="00E9249C"/>
    <w:rsid w:val="00E9296C"/>
    <w:rsid w:val="00E92F9F"/>
    <w:rsid w:val="00E9313F"/>
    <w:rsid w:val="00E93284"/>
    <w:rsid w:val="00E93332"/>
    <w:rsid w:val="00E934F9"/>
    <w:rsid w:val="00E9366A"/>
    <w:rsid w:val="00E93963"/>
    <w:rsid w:val="00E93F42"/>
    <w:rsid w:val="00E94334"/>
    <w:rsid w:val="00E946DB"/>
    <w:rsid w:val="00E94A38"/>
    <w:rsid w:val="00E94CF0"/>
    <w:rsid w:val="00E94EF6"/>
    <w:rsid w:val="00E95368"/>
    <w:rsid w:val="00E9538C"/>
    <w:rsid w:val="00E95584"/>
    <w:rsid w:val="00E95F3A"/>
    <w:rsid w:val="00E96305"/>
    <w:rsid w:val="00E9638C"/>
    <w:rsid w:val="00E96404"/>
    <w:rsid w:val="00E9657B"/>
    <w:rsid w:val="00E96CC8"/>
    <w:rsid w:val="00E97376"/>
    <w:rsid w:val="00E97438"/>
    <w:rsid w:val="00E97459"/>
    <w:rsid w:val="00E97584"/>
    <w:rsid w:val="00E9761C"/>
    <w:rsid w:val="00E9776C"/>
    <w:rsid w:val="00E97EB6"/>
    <w:rsid w:val="00E97FE9"/>
    <w:rsid w:val="00EA00BB"/>
    <w:rsid w:val="00EA01B6"/>
    <w:rsid w:val="00EA0330"/>
    <w:rsid w:val="00EA096B"/>
    <w:rsid w:val="00EA0B3E"/>
    <w:rsid w:val="00EA0BC1"/>
    <w:rsid w:val="00EA0C2B"/>
    <w:rsid w:val="00EA0F21"/>
    <w:rsid w:val="00EA1340"/>
    <w:rsid w:val="00EA1837"/>
    <w:rsid w:val="00EA1863"/>
    <w:rsid w:val="00EA1BAD"/>
    <w:rsid w:val="00EA1FA1"/>
    <w:rsid w:val="00EA2939"/>
    <w:rsid w:val="00EA2F4F"/>
    <w:rsid w:val="00EA31EB"/>
    <w:rsid w:val="00EA3A69"/>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A8F"/>
    <w:rsid w:val="00EA7B62"/>
    <w:rsid w:val="00EA7D8C"/>
    <w:rsid w:val="00EB038D"/>
    <w:rsid w:val="00EB0426"/>
    <w:rsid w:val="00EB05F0"/>
    <w:rsid w:val="00EB0791"/>
    <w:rsid w:val="00EB0CA3"/>
    <w:rsid w:val="00EB0E25"/>
    <w:rsid w:val="00EB16F7"/>
    <w:rsid w:val="00EB184F"/>
    <w:rsid w:val="00EB18B9"/>
    <w:rsid w:val="00EB1E0F"/>
    <w:rsid w:val="00EB1F5C"/>
    <w:rsid w:val="00EB233D"/>
    <w:rsid w:val="00EB2939"/>
    <w:rsid w:val="00EB2AE6"/>
    <w:rsid w:val="00EB2B1C"/>
    <w:rsid w:val="00EB2BB9"/>
    <w:rsid w:val="00EB32B8"/>
    <w:rsid w:val="00EB3890"/>
    <w:rsid w:val="00EB39ED"/>
    <w:rsid w:val="00EB3CE7"/>
    <w:rsid w:val="00EB3D16"/>
    <w:rsid w:val="00EB3D89"/>
    <w:rsid w:val="00EB3E47"/>
    <w:rsid w:val="00EB4A19"/>
    <w:rsid w:val="00EB4DC8"/>
    <w:rsid w:val="00EB5037"/>
    <w:rsid w:val="00EB50EE"/>
    <w:rsid w:val="00EB5570"/>
    <w:rsid w:val="00EB58B3"/>
    <w:rsid w:val="00EB60AF"/>
    <w:rsid w:val="00EB623F"/>
    <w:rsid w:val="00EB62E2"/>
    <w:rsid w:val="00EB6814"/>
    <w:rsid w:val="00EB6B47"/>
    <w:rsid w:val="00EB6D61"/>
    <w:rsid w:val="00EB7434"/>
    <w:rsid w:val="00EB76AC"/>
    <w:rsid w:val="00EB7A45"/>
    <w:rsid w:val="00EB7B85"/>
    <w:rsid w:val="00EB7CB1"/>
    <w:rsid w:val="00EB7DF0"/>
    <w:rsid w:val="00EC000C"/>
    <w:rsid w:val="00EC01CE"/>
    <w:rsid w:val="00EC0BDC"/>
    <w:rsid w:val="00EC0F69"/>
    <w:rsid w:val="00EC11BA"/>
    <w:rsid w:val="00EC1446"/>
    <w:rsid w:val="00EC194B"/>
    <w:rsid w:val="00EC1D43"/>
    <w:rsid w:val="00EC1FB5"/>
    <w:rsid w:val="00EC2113"/>
    <w:rsid w:val="00EC21F5"/>
    <w:rsid w:val="00EC220D"/>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ECD"/>
    <w:rsid w:val="00EC4FAC"/>
    <w:rsid w:val="00EC53F6"/>
    <w:rsid w:val="00EC549D"/>
    <w:rsid w:val="00EC5934"/>
    <w:rsid w:val="00EC5969"/>
    <w:rsid w:val="00EC5E0D"/>
    <w:rsid w:val="00EC61BB"/>
    <w:rsid w:val="00EC625A"/>
    <w:rsid w:val="00EC64DF"/>
    <w:rsid w:val="00EC6BF9"/>
    <w:rsid w:val="00EC6D2B"/>
    <w:rsid w:val="00EC6D79"/>
    <w:rsid w:val="00EC7AA4"/>
    <w:rsid w:val="00EC7AB4"/>
    <w:rsid w:val="00EC7BE4"/>
    <w:rsid w:val="00EC7CED"/>
    <w:rsid w:val="00EC7E1B"/>
    <w:rsid w:val="00ED001C"/>
    <w:rsid w:val="00ED0048"/>
    <w:rsid w:val="00ED01BF"/>
    <w:rsid w:val="00ED0700"/>
    <w:rsid w:val="00ED0901"/>
    <w:rsid w:val="00ED0D90"/>
    <w:rsid w:val="00ED0F8F"/>
    <w:rsid w:val="00ED13E8"/>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3F6A"/>
    <w:rsid w:val="00ED40B4"/>
    <w:rsid w:val="00ED4333"/>
    <w:rsid w:val="00ED4CD2"/>
    <w:rsid w:val="00ED4EBE"/>
    <w:rsid w:val="00ED522C"/>
    <w:rsid w:val="00ED5348"/>
    <w:rsid w:val="00ED579D"/>
    <w:rsid w:val="00ED5959"/>
    <w:rsid w:val="00ED5D77"/>
    <w:rsid w:val="00ED5DCA"/>
    <w:rsid w:val="00ED608C"/>
    <w:rsid w:val="00ED6431"/>
    <w:rsid w:val="00ED6AD3"/>
    <w:rsid w:val="00ED6B11"/>
    <w:rsid w:val="00ED74BF"/>
    <w:rsid w:val="00ED7D68"/>
    <w:rsid w:val="00EE00A8"/>
    <w:rsid w:val="00EE017E"/>
    <w:rsid w:val="00EE0808"/>
    <w:rsid w:val="00EE08A3"/>
    <w:rsid w:val="00EE0AAC"/>
    <w:rsid w:val="00EE0DED"/>
    <w:rsid w:val="00EE13E8"/>
    <w:rsid w:val="00EE1519"/>
    <w:rsid w:val="00EE18D0"/>
    <w:rsid w:val="00EE1B74"/>
    <w:rsid w:val="00EE1ECB"/>
    <w:rsid w:val="00EE2252"/>
    <w:rsid w:val="00EE26E8"/>
    <w:rsid w:val="00EE297F"/>
    <w:rsid w:val="00EE2A74"/>
    <w:rsid w:val="00EE3507"/>
    <w:rsid w:val="00EE3B19"/>
    <w:rsid w:val="00EE3E3C"/>
    <w:rsid w:val="00EE453F"/>
    <w:rsid w:val="00EE4819"/>
    <w:rsid w:val="00EE48E5"/>
    <w:rsid w:val="00EE48EB"/>
    <w:rsid w:val="00EE4D68"/>
    <w:rsid w:val="00EE4E14"/>
    <w:rsid w:val="00EE4FC0"/>
    <w:rsid w:val="00EE5116"/>
    <w:rsid w:val="00EE5500"/>
    <w:rsid w:val="00EE5619"/>
    <w:rsid w:val="00EE59E3"/>
    <w:rsid w:val="00EE5B1B"/>
    <w:rsid w:val="00EE5B94"/>
    <w:rsid w:val="00EE5D34"/>
    <w:rsid w:val="00EE60EF"/>
    <w:rsid w:val="00EE619F"/>
    <w:rsid w:val="00EE628D"/>
    <w:rsid w:val="00EE6670"/>
    <w:rsid w:val="00EE6CE3"/>
    <w:rsid w:val="00EE73C9"/>
    <w:rsid w:val="00EE763C"/>
    <w:rsid w:val="00EE773B"/>
    <w:rsid w:val="00EE7752"/>
    <w:rsid w:val="00EE78AF"/>
    <w:rsid w:val="00EE7A91"/>
    <w:rsid w:val="00EE7C87"/>
    <w:rsid w:val="00EE7F03"/>
    <w:rsid w:val="00EF0494"/>
    <w:rsid w:val="00EF06F6"/>
    <w:rsid w:val="00EF0AE3"/>
    <w:rsid w:val="00EF112D"/>
    <w:rsid w:val="00EF11A5"/>
    <w:rsid w:val="00EF11C5"/>
    <w:rsid w:val="00EF11E5"/>
    <w:rsid w:val="00EF12D4"/>
    <w:rsid w:val="00EF1387"/>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BF0"/>
    <w:rsid w:val="00EF2D8B"/>
    <w:rsid w:val="00EF30FE"/>
    <w:rsid w:val="00EF31B9"/>
    <w:rsid w:val="00EF32CB"/>
    <w:rsid w:val="00EF33A6"/>
    <w:rsid w:val="00EF38E0"/>
    <w:rsid w:val="00EF406F"/>
    <w:rsid w:val="00EF412D"/>
    <w:rsid w:val="00EF4369"/>
    <w:rsid w:val="00EF45F6"/>
    <w:rsid w:val="00EF4E99"/>
    <w:rsid w:val="00EF4F21"/>
    <w:rsid w:val="00EF55A2"/>
    <w:rsid w:val="00EF5800"/>
    <w:rsid w:val="00EF5A17"/>
    <w:rsid w:val="00EF5AF6"/>
    <w:rsid w:val="00EF5B92"/>
    <w:rsid w:val="00EF6043"/>
    <w:rsid w:val="00EF6231"/>
    <w:rsid w:val="00EF6523"/>
    <w:rsid w:val="00EF6552"/>
    <w:rsid w:val="00EF6775"/>
    <w:rsid w:val="00EF6BA5"/>
    <w:rsid w:val="00EF6C80"/>
    <w:rsid w:val="00EF70B9"/>
    <w:rsid w:val="00EF70DD"/>
    <w:rsid w:val="00EF7160"/>
    <w:rsid w:val="00EF762A"/>
    <w:rsid w:val="00EF7663"/>
    <w:rsid w:val="00EF789D"/>
    <w:rsid w:val="00F001BA"/>
    <w:rsid w:val="00F00584"/>
    <w:rsid w:val="00F009E4"/>
    <w:rsid w:val="00F00AAE"/>
    <w:rsid w:val="00F00CC1"/>
    <w:rsid w:val="00F00DC0"/>
    <w:rsid w:val="00F010FC"/>
    <w:rsid w:val="00F01458"/>
    <w:rsid w:val="00F018DB"/>
    <w:rsid w:val="00F0191B"/>
    <w:rsid w:val="00F01AD0"/>
    <w:rsid w:val="00F01D96"/>
    <w:rsid w:val="00F01FD6"/>
    <w:rsid w:val="00F02173"/>
    <w:rsid w:val="00F0219A"/>
    <w:rsid w:val="00F0219B"/>
    <w:rsid w:val="00F02AAE"/>
    <w:rsid w:val="00F02AF9"/>
    <w:rsid w:val="00F02C14"/>
    <w:rsid w:val="00F02E94"/>
    <w:rsid w:val="00F0354C"/>
    <w:rsid w:val="00F039B6"/>
    <w:rsid w:val="00F03D69"/>
    <w:rsid w:val="00F04420"/>
    <w:rsid w:val="00F0452F"/>
    <w:rsid w:val="00F0467E"/>
    <w:rsid w:val="00F0484C"/>
    <w:rsid w:val="00F04879"/>
    <w:rsid w:val="00F049AD"/>
    <w:rsid w:val="00F04C76"/>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71F"/>
    <w:rsid w:val="00F13F99"/>
    <w:rsid w:val="00F1426E"/>
    <w:rsid w:val="00F14535"/>
    <w:rsid w:val="00F1491F"/>
    <w:rsid w:val="00F14970"/>
    <w:rsid w:val="00F14CF0"/>
    <w:rsid w:val="00F15085"/>
    <w:rsid w:val="00F15514"/>
    <w:rsid w:val="00F15534"/>
    <w:rsid w:val="00F15623"/>
    <w:rsid w:val="00F157EB"/>
    <w:rsid w:val="00F15B5A"/>
    <w:rsid w:val="00F15FE4"/>
    <w:rsid w:val="00F16364"/>
    <w:rsid w:val="00F169EF"/>
    <w:rsid w:val="00F16ACA"/>
    <w:rsid w:val="00F17096"/>
    <w:rsid w:val="00F17194"/>
    <w:rsid w:val="00F171CA"/>
    <w:rsid w:val="00F1796E"/>
    <w:rsid w:val="00F17B59"/>
    <w:rsid w:val="00F17F20"/>
    <w:rsid w:val="00F17FE8"/>
    <w:rsid w:val="00F20089"/>
    <w:rsid w:val="00F2012B"/>
    <w:rsid w:val="00F20A39"/>
    <w:rsid w:val="00F20D36"/>
    <w:rsid w:val="00F20DB8"/>
    <w:rsid w:val="00F2122F"/>
    <w:rsid w:val="00F21582"/>
    <w:rsid w:val="00F21778"/>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F7"/>
    <w:rsid w:val="00F24E85"/>
    <w:rsid w:val="00F25058"/>
    <w:rsid w:val="00F2512A"/>
    <w:rsid w:val="00F252D5"/>
    <w:rsid w:val="00F25334"/>
    <w:rsid w:val="00F25385"/>
    <w:rsid w:val="00F254DE"/>
    <w:rsid w:val="00F259B2"/>
    <w:rsid w:val="00F25C96"/>
    <w:rsid w:val="00F267C7"/>
    <w:rsid w:val="00F26FD4"/>
    <w:rsid w:val="00F27ABB"/>
    <w:rsid w:val="00F27EBB"/>
    <w:rsid w:val="00F3042B"/>
    <w:rsid w:val="00F30A69"/>
    <w:rsid w:val="00F31610"/>
    <w:rsid w:val="00F31D06"/>
    <w:rsid w:val="00F31F99"/>
    <w:rsid w:val="00F3225C"/>
    <w:rsid w:val="00F3239C"/>
    <w:rsid w:val="00F323DA"/>
    <w:rsid w:val="00F329EE"/>
    <w:rsid w:val="00F32A4B"/>
    <w:rsid w:val="00F32A64"/>
    <w:rsid w:val="00F32B82"/>
    <w:rsid w:val="00F32C5B"/>
    <w:rsid w:val="00F32E40"/>
    <w:rsid w:val="00F33844"/>
    <w:rsid w:val="00F33941"/>
    <w:rsid w:val="00F33AAF"/>
    <w:rsid w:val="00F33C92"/>
    <w:rsid w:val="00F33DB0"/>
    <w:rsid w:val="00F33DDD"/>
    <w:rsid w:val="00F3419A"/>
    <w:rsid w:val="00F349E2"/>
    <w:rsid w:val="00F34C80"/>
    <w:rsid w:val="00F34F51"/>
    <w:rsid w:val="00F350CC"/>
    <w:rsid w:val="00F35640"/>
    <w:rsid w:val="00F35843"/>
    <w:rsid w:val="00F35B87"/>
    <w:rsid w:val="00F363B6"/>
    <w:rsid w:val="00F36543"/>
    <w:rsid w:val="00F36832"/>
    <w:rsid w:val="00F3692C"/>
    <w:rsid w:val="00F36C2B"/>
    <w:rsid w:val="00F36CDD"/>
    <w:rsid w:val="00F3700C"/>
    <w:rsid w:val="00F370FB"/>
    <w:rsid w:val="00F3774C"/>
    <w:rsid w:val="00F3779E"/>
    <w:rsid w:val="00F37AAF"/>
    <w:rsid w:val="00F37C27"/>
    <w:rsid w:val="00F407AD"/>
    <w:rsid w:val="00F40CD9"/>
    <w:rsid w:val="00F40F89"/>
    <w:rsid w:val="00F41291"/>
    <w:rsid w:val="00F414E4"/>
    <w:rsid w:val="00F4156D"/>
    <w:rsid w:val="00F416CE"/>
    <w:rsid w:val="00F41747"/>
    <w:rsid w:val="00F41CD5"/>
    <w:rsid w:val="00F41DAF"/>
    <w:rsid w:val="00F424EC"/>
    <w:rsid w:val="00F42C3E"/>
    <w:rsid w:val="00F42D2D"/>
    <w:rsid w:val="00F42F7D"/>
    <w:rsid w:val="00F42FE9"/>
    <w:rsid w:val="00F42FF2"/>
    <w:rsid w:val="00F43022"/>
    <w:rsid w:val="00F431FE"/>
    <w:rsid w:val="00F437F6"/>
    <w:rsid w:val="00F439E9"/>
    <w:rsid w:val="00F443F0"/>
    <w:rsid w:val="00F44454"/>
    <w:rsid w:val="00F44BF3"/>
    <w:rsid w:val="00F45314"/>
    <w:rsid w:val="00F45EC6"/>
    <w:rsid w:val="00F463BF"/>
    <w:rsid w:val="00F46589"/>
    <w:rsid w:val="00F4696A"/>
    <w:rsid w:val="00F46A69"/>
    <w:rsid w:val="00F46AC6"/>
    <w:rsid w:val="00F46BD9"/>
    <w:rsid w:val="00F46F98"/>
    <w:rsid w:val="00F46FF2"/>
    <w:rsid w:val="00F47147"/>
    <w:rsid w:val="00F47B1E"/>
    <w:rsid w:val="00F50442"/>
    <w:rsid w:val="00F50481"/>
    <w:rsid w:val="00F50CFF"/>
    <w:rsid w:val="00F51154"/>
    <w:rsid w:val="00F51231"/>
    <w:rsid w:val="00F51324"/>
    <w:rsid w:val="00F51A6A"/>
    <w:rsid w:val="00F52082"/>
    <w:rsid w:val="00F52553"/>
    <w:rsid w:val="00F525A6"/>
    <w:rsid w:val="00F52C35"/>
    <w:rsid w:val="00F52D56"/>
    <w:rsid w:val="00F52F64"/>
    <w:rsid w:val="00F52F65"/>
    <w:rsid w:val="00F530F0"/>
    <w:rsid w:val="00F53144"/>
    <w:rsid w:val="00F53338"/>
    <w:rsid w:val="00F53789"/>
    <w:rsid w:val="00F53C24"/>
    <w:rsid w:val="00F54A28"/>
    <w:rsid w:val="00F54BB2"/>
    <w:rsid w:val="00F54C15"/>
    <w:rsid w:val="00F54E8F"/>
    <w:rsid w:val="00F5599E"/>
    <w:rsid w:val="00F55D68"/>
    <w:rsid w:val="00F55E0D"/>
    <w:rsid w:val="00F56409"/>
    <w:rsid w:val="00F565FB"/>
    <w:rsid w:val="00F568D0"/>
    <w:rsid w:val="00F56CC2"/>
    <w:rsid w:val="00F56CE6"/>
    <w:rsid w:val="00F56F30"/>
    <w:rsid w:val="00F56F5C"/>
    <w:rsid w:val="00F5717A"/>
    <w:rsid w:val="00F57488"/>
    <w:rsid w:val="00F5759C"/>
    <w:rsid w:val="00F5791F"/>
    <w:rsid w:val="00F579BB"/>
    <w:rsid w:val="00F57D88"/>
    <w:rsid w:val="00F57F34"/>
    <w:rsid w:val="00F57F90"/>
    <w:rsid w:val="00F60541"/>
    <w:rsid w:val="00F605F0"/>
    <w:rsid w:val="00F6078A"/>
    <w:rsid w:val="00F61023"/>
    <w:rsid w:val="00F61316"/>
    <w:rsid w:val="00F61441"/>
    <w:rsid w:val="00F615B2"/>
    <w:rsid w:val="00F616EC"/>
    <w:rsid w:val="00F617AE"/>
    <w:rsid w:val="00F61820"/>
    <w:rsid w:val="00F61CCF"/>
    <w:rsid w:val="00F62083"/>
    <w:rsid w:val="00F62102"/>
    <w:rsid w:val="00F62442"/>
    <w:rsid w:val="00F625AC"/>
    <w:rsid w:val="00F6298C"/>
    <w:rsid w:val="00F62E98"/>
    <w:rsid w:val="00F62EAC"/>
    <w:rsid w:val="00F62FED"/>
    <w:rsid w:val="00F63406"/>
    <w:rsid w:val="00F63A26"/>
    <w:rsid w:val="00F63B91"/>
    <w:rsid w:val="00F63DD4"/>
    <w:rsid w:val="00F63F4E"/>
    <w:rsid w:val="00F641E1"/>
    <w:rsid w:val="00F643D1"/>
    <w:rsid w:val="00F647BA"/>
    <w:rsid w:val="00F6482D"/>
    <w:rsid w:val="00F64989"/>
    <w:rsid w:val="00F6532F"/>
    <w:rsid w:val="00F653DD"/>
    <w:rsid w:val="00F65868"/>
    <w:rsid w:val="00F65FB8"/>
    <w:rsid w:val="00F660D6"/>
    <w:rsid w:val="00F66297"/>
    <w:rsid w:val="00F664CC"/>
    <w:rsid w:val="00F666A4"/>
    <w:rsid w:val="00F66CC8"/>
    <w:rsid w:val="00F6738A"/>
    <w:rsid w:val="00F6740D"/>
    <w:rsid w:val="00F679FC"/>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D"/>
    <w:rsid w:val="00F724B6"/>
    <w:rsid w:val="00F72A5D"/>
    <w:rsid w:val="00F72FBE"/>
    <w:rsid w:val="00F730FC"/>
    <w:rsid w:val="00F732B5"/>
    <w:rsid w:val="00F733CA"/>
    <w:rsid w:val="00F736A0"/>
    <w:rsid w:val="00F73B1F"/>
    <w:rsid w:val="00F73BFA"/>
    <w:rsid w:val="00F74773"/>
    <w:rsid w:val="00F74880"/>
    <w:rsid w:val="00F748AA"/>
    <w:rsid w:val="00F74E56"/>
    <w:rsid w:val="00F74F71"/>
    <w:rsid w:val="00F75120"/>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8019A"/>
    <w:rsid w:val="00F8032B"/>
    <w:rsid w:val="00F805B0"/>
    <w:rsid w:val="00F80C76"/>
    <w:rsid w:val="00F81313"/>
    <w:rsid w:val="00F816D5"/>
    <w:rsid w:val="00F81763"/>
    <w:rsid w:val="00F81AB5"/>
    <w:rsid w:val="00F81DC3"/>
    <w:rsid w:val="00F82292"/>
    <w:rsid w:val="00F825CE"/>
    <w:rsid w:val="00F827DA"/>
    <w:rsid w:val="00F8299D"/>
    <w:rsid w:val="00F83034"/>
    <w:rsid w:val="00F83056"/>
    <w:rsid w:val="00F83362"/>
    <w:rsid w:val="00F83AA9"/>
    <w:rsid w:val="00F83CED"/>
    <w:rsid w:val="00F8408D"/>
    <w:rsid w:val="00F8487A"/>
    <w:rsid w:val="00F84A67"/>
    <w:rsid w:val="00F84B07"/>
    <w:rsid w:val="00F84BC1"/>
    <w:rsid w:val="00F84D13"/>
    <w:rsid w:val="00F84ECB"/>
    <w:rsid w:val="00F8523D"/>
    <w:rsid w:val="00F85573"/>
    <w:rsid w:val="00F855EB"/>
    <w:rsid w:val="00F85839"/>
    <w:rsid w:val="00F85990"/>
    <w:rsid w:val="00F85A1E"/>
    <w:rsid w:val="00F86785"/>
    <w:rsid w:val="00F86BB2"/>
    <w:rsid w:val="00F87373"/>
    <w:rsid w:val="00F874A0"/>
    <w:rsid w:val="00F87EBE"/>
    <w:rsid w:val="00F90003"/>
    <w:rsid w:val="00F9008C"/>
    <w:rsid w:val="00F902C0"/>
    <w:rsid w:val="00F905CD"/>
    <w:rsid w:val="00F905F8"/>
    <w:rsid w:val="00F90621"/>
    <w:rsid w:val="00F90838"/>
    <w:rsid w:val="00F909BC"/>
    <w:rsid w:val="00F90B0D"/>
    <w:rsid w:val="00F90C12"/>
    <w:rsid w:val="00F90DCB"/>
    <w:rsid w:val="00F90DE3"/>
    <w:rsid w:val="00F90EFF"/>
    <w:rsid w:val="00F91405"/>
    <w:rsid w:val="00F91503"/>
    <w:rsid w:val="00F91932"/>
    <w:rsid w:val="00F91998"/>
    <w:rsid w:val="00F91D38"/>
    <w:rsid w:val="00F91E2A"/>
    <w:rsid w:val="00F929F7"/>
    <w:rsid w:val="00F92B97"/>
    <w:rsid w:val="00F92C15"/>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F0"/>
    <w:rsid w:val="00F95DFB"/>
    <w:rsid w:val="00F96165"/>
    <w:rsid w:val="00F9633C"/>
    <w:rsid w:val="00F96439"/>
    <w:rsid w:val="00F9655A"/>
    <w:rsid w:val="00F9659E"/>
    <w:rsid w:val="00F9685E"/>
    <w:rsid w:val="00F97340"/>
    <w:rsid w:val="00F9754F"/>
    <w:rsid w:val="00F97ACD"/>
    <w:rsid w:val="00F97CBE"/>
    <w:rsid w:val="00F97F10"/>
    <w:rsid w:val="00FA04A2"/>
    <w:rsid w:val="00FA0CB6"/>
    <w:rsid w:val="00FA11FA"/>
    <w:rsid w:val="00FA1D24"/>
    <w:rsid w:val="00FA2175"/>
    <w:rsid w:val="00FA226A"/>
    <w:rsid w:val="00FA2D19"/>
    <w:rsid w:val="00FA2ED3"/>
    <w:rsid w:val="00FA2FF0"/>
    <w:rsid w:val="00FA302C"/>
    <w:rsid w:val="00FA32A9"/>
    <w:rsid w:val="00FA36B7"/>
    <w:rsid w:val="00FA37F1"/>
    <w:rsid w:val="00FA3844"/>
    <w:rsid w:val="00FA3E02"/>
    <w:rsid w:val="00FA436C"/>
    <w:rsid w:val="00FA4FA3"/>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0CC9"/>
    <w:rsid w:val="00FB111E"/>
    <w:rsid w:val="00FB12A3"/>
    <w:rsid w:val="00FB1329"/>
    <w:rsid w:val="00FB1606"/>
    <w:rsid w:val="00FB182A"/>
    <w:rsid w:val="00FB1BBC"/>
    <w:rsid w:val="00FB1F9D"/>
    <w:rsid w:val="00FB208D"/>
    <w:rsid w:val="00FB2368"/>
    <w:rsid w:val="00FB2C2F"/>
    <w:rsid w:val="00FB3039"/>
    <w:rsid w:val="00FB3278"/>
    <w:rsid w:val="00FB3D0E"/>
    <w:rsid w:val="00FB3D24"/>
    <w:rsid w:val="00FB413C"/>
    <w:rsid w:val="00FB4158"/>
    <w:rsid w:val="00FB43F0"/>
    <w:rsid w:val="00FB472D"/>
    <w:rsid w:val="00FB490D"/>
    <w:rsid w:val="00FB4AE9"/>
    <w:rsid w:val="00FB4D9A"/>
    <w:rsid w:val="00FB4E61"/>
    <w:rsid w:val="00FB50B8"/>
    <w:rsid w:val="00FB50C0"/>
    <w:rsid w:val="00FB574A"/>
    <w:rsid w:val="00FB58E2"/>
    <w:rsid w:val="00FB5D31"/>
    <w:rsid w:val="00FB5F62"/>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9A4"/>
    <w:rsid w:val="00FC0EBF"/>
    <w:rsid w:val="00FC0FCF"/>
    <w:rsid w:val="00FC14B5"/>
    <w:rsid w:val="00FC1840"/>
    <w:rsid w:val="00FC2580"/>
    <w:rsid w:val="00FC2BC3"/>
    <w:rsid w:val="00FC2FAD"/>
    <w:rsid w:val="00FC3304"/>
    <w:rsid w:val="00FC3660"/>
    <w:rsid w:val="00FC36ED"/>
    <w:rsid w:val="00FC3D41"/>
    <w:rsid w:val="00FC412C"/>
    <w:rsid w:val="00FC4723"/>
    <w:rsid w:val="00FC4972"/>
    <w:rsid w:val="00FC497F"/>
    <w:rsid w:val="00FC4B4D"/>
    <w:rsid w:val="00FC4C61"/>
    <w:rsid w:val="00FC4CAB"/>
    <w:rsid w:val="00FC4CD8"/>
    <w:rsid w:val="00FC4D44"/>
    <w:rsid w:val="00FC4DB7"/>
    <w:rsid w:val="00FC5235"/>
    <w:rsid w:val="00FC56B3"/>
    <w:rsid w:val="00FC6151"/>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95A"/>
    <w:rsid w:val="00FD1B9D"/>
    <w:rsid w:val="00FD1DA4"/>
    <w:rsid w:val="00FD1E60"/>
    <w:rsid w:val="00FD2515"/>
    <w:rsid w:val="00FD25A1"/>
    <w:rsid w:val="00FD2674"/>
    <w:rsid w:val="00FD26D9"/>
    <w:rsid w:val="00FD2800"/>
    <w:rsid w:val="00FD2980"/>
    <w:rsid w:val="00FD2A56"/>
    <w:rsid w:val="00FD2C05"/>
    <w:rsid w:val="00FD2FAB"/>
    <w:rsid w:val="00FD3057"/>
    <w:rsid w:val="00FD32B9"/>
    <w:rsid w:val="00FD3B1F"/>
    <w:rsid w:val="00FD403C"/>
    <w:rsid w:val="00FD46DC"/>
    <w:rsid w:val="00FD47CA"/>
    <w:rsid w:val="00FD4A18"/>
    <w:rsid w:val="00FD4AB0"/>
    <w:rsid w:val="00FD4ADD"/>
    <w:rsid w:val="00FD4C88"/>
    <w:rsid w:val="00FD5016"/>
    <w:rsid w:val="00FD5718"/>
    <w:rsid w:val="00FD5A98"/>
    <w:rsid w:val="00FD5F31"/>
    <w:rsid w:val="00FD5F5D"/>
    <w:rsid w:val="00FD62C5"/>
    <w:rsid w:val="00FD6C27"/>
    <w:rsid w:val="00FD7204"/>
    <w:rsid w:val="00FD7394"/>
    <w:rsid w:val="00FD74AC"/>
    <w:rsid w:val="00FD7931"/>
    <w:rsid w:val="00FD7952"/>
    <w:rsid w:val="00FD7BB7"/>
    <w:rsid w:val="00FD7DFA"/>
    <w:rsid w:val="00FE064A"/>
    <w:rsid w:val="00FE0851"/>
    <w:rsid w:val="00FE0A24"/>
    <w:rsid w:val="00FE0D4A"/>
    <w:rsid w:val="00FE10BD"/>
    <w:rsid w:val="00FE1228"/>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968"/>
    <w:rsid w:val="00FE7A5F"/>
    <w:rsid w:val="00FE7BD1"/>
    <w:rsid w:val="00FE7C82"/>
    <w:rsid w:val="00FE7D51"/>
    <w:rsid w:val="00FE7F48"/>
    <w:rsid w:val="00FF0203"/>
    <w:rsid w:val="00FF025C"/>
    <w:rsid w:val="00FF036B"/>
    <w:rsid w:val="00FF04A7"/>
    <w:rsid w:val="00FF062F"/>
    <w:rsid w:val="00FF064D"/>
    <w:rsid w:val="00FF0782"/>
    <w:rsid w:val="00FF09B9"/>
    <w:rsid w:val="00FF0B30"/>
    <w:rsid w:val="00FF0D5C"/>
    <w:rsid w:val="00FF103A"/>
    <w:rsid w:val="00FF14C8"/>
    <w:rsid w:val="00FF19D8"/>
    <w:rsid w:val="00FF1AA3"/>
    <w:rsid w:val="00FF1B33"/>
    <w:rsid w:val="00FF1E0B"/>
    <w:rsid w:val="00FF23CE"/>
    <w:rsid w:val="00FF25E3"/>
    <w:rsid w:val="00FF2C5D"/>
    <w:rsid w:val="00FF2C95"/>
    <w:rsid w:val="00FF301F"/>
    <w:rsid w:val="00FF30CB"/>
    <w:rsid w:val="00FF31DC"/>
    <w:rsid w:val="00FF32AD"/>
    <w:rsid w:val="00FF35DD"/>
    <w:rsid w:val="00FF369E"/>
    <w:rsid w:val="00FF37E7"/>
    <w:rsid w:val="00FF3A39"/>
    <w:rsid w:val="00FF3A41"/>
    <w:rsid w:val="00FF3B46"/>
    <w:rsid w:val="00FF3BF5"/>
    <w:rsid w:val="00FF41A1"/>
    <w:rsid w:val="00FF4435"/>
    <w:rsid w:val="00FF4ED2"/>
    <w:rsid w:val="00FF4F3D"/>
    <w:rsid w:val="00FF51F0"/>
    <w:rsid w:val="00FF5570"/>
    <w:rsid w:val="00FF5779"/>
    <w:rsid w:val="00FF5A84"/>
    <w:rsid w:val="00FF5CC1"/>
    <w:rsid w:val="00FF5F1B"/>
    <w:rsid w:val="00FF614E"/>
    <w:rsid w:val="00FF62B2"/>
    <w:rsid w:val="00FF69EE"/>
    <w:rsid w:val="00FF6AD3"/>
    <w:rsid w:val="00FF6BC0"/>
    <w:rsid w:val="00FF6F36"/>
    <w:rsid w:val="00FF70E9"/>
    <w:rsid w:val="00FF7220"/>
    <w:rsid w:val="00FF72C3"/>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FE75A6"/>
    <w:pPr>
      <w:framePr w:hSpace="181" w:wrap="around" w:vAnchor="text" w:hAnchor="page" w:x="923" w:y="341"/>
      <w:spacing w:after="0" w:line="288" w:lineRule="auto"/>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FE75A6"/>
    <w:pPr>
      <w:framePr w:hSpace="181" w:wrap="around" w:vAnchor="text" w:hAnchor="margin" w:y="540"/>
      <w:spacing w:before="20" w:after="8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hAnchor="margin" w:xAlign="left" w:y="540"/>
      <w:spacing w:after="120" w:line="276" w:lineRule="auto"/>
    </w:pPr>
    <w:rPr>
      <w:sz w:val="19"/>
      <w:szCs w:val="19"/>
      <w:lang w:val="en-US"/>
    </w:rPr>
  </w:style>
  <w:style w:type="character" w:styleId="FollowedHyperlink">
    <w:name w:val="FollowedHyperlink"/>
    <w:basedOn w:val="DefaultParagraphFont"/>
    <w:uiPriority w:val="99"/>
    <w:semiHidden/>
    <w:unhideWhenUsed/>
    <w:rsid w:val="004217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30.png"/><Relationship Id="rId55" Type="http://schemas.openxmlformats.org/officeDocument/2006/relationships/image" Target="media/image3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microsoft.com/office/2018/08/relationships/commentsExtensible" Target="commentsExtensi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9.png"/><Relationship Id="rId64"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4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file:////Users/joose/Documents/quiet-paths-msc/src/plots/quiet_path_plots/layout_p300_600.png" TargetMode="External"/><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54" Type="http://schemas.openxmlformats.org/officeDocument/2006/relationships/image" Target="media/image37.pn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openxmlformats.org/officeDocument/2006/relationships/image" Target="media/image320.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hyperlink" Target="https://github.com/DigitalGeographyLab/hope-green-path-server/blob/develop/docs/green_paths_api.md" TargetMode="External"/><Relationship Id="rId52" Type="http://schemas.openxmlformats.org/officeDocument/2006/relationships/image" Target="media/image35.png"/><Relationship Id="rId60" Type="http://schemas.openxmlformats.org/officeDocument/2006/relationships/image" Target="file:////Users/joose/Documents/quiet-paths-msc/src/plots/quiet_path_plots/layout_p700_1300.png"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file:////Users/joose/Documents/quiet-paths-msc/figures/maps/results/mean-dB_mean.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33FA1-D51B-2246-BDC6-9733436CD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9</TotalTime>
  <Pages>97</Pages>
  <Words>45304</Words>
  <Characters>258233</Characters>
  <Application>Microsoft Office Word</Application>
  <DocSecurity>0</DocSecurity>
  <Lines>2151</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2340</cp:revision>
  <cp:lastPrinted>2020-03-04T14:45:00Z</cp:lastPrinted>
  <dcterms:created xsi:type="dcterms:W3CDTF">2020-03-04T14:45:00Z</dcterms:created>
  <dcterms:modified xsi:type="dcterms:W3CDTF">2020-03-28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t63syH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